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002046">
      <w:pPr>
        <w:jc w:val="left"/>
        <w:rPr>
          <w:b/>
          <w:bCs/>
        </w:rPr>
      </w:pPr>
      <w:r w:rsidRPr="00CC2F87">
        <w:rPr>
          <w:b/>
          <w:bCs/>
        </w:rPr>
        <w:lastRenderedPageBreak/>
        <w:t xml:space="preserve">TABLE OF </w:t>
      </w:r>
      <w:r w:rsidR="0024470A" w:rsidRPr="00CC2F87">
        <w:rPr>
          <w:b/>
          <w:bCs/>
        </w:rPr>
        <w:t>CONTENTS</w:t>
      </w:r>
    </w:p>
    <w:p w14:paraId="3289DDFF" w14:textId="5316D915" w:rsidR="00D5757F" w:rsidRDefault="00B43CC4">
      <w:pPr>
        <w:pStyle w:val="TOC1"/>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3701293" w:history="1">
        <w:r w:rsidR="00D5757F" w:rsidRPr="00882B3F">
          <w:rPr>
            <w:rStyle w:val="Hyperlink"/>
            <w:noProof/>
          </w:rPr>
          <w:t>1 Introduction</w:t>
        </w:r>
        <w:r w:rsidR="00D5757F">
          <w:rPr>
            <w:noProof/>
            <w:webHidden/>
          </w:rPr>
          <w:tab/>
        </w:r>
        <w:r w:rsidR="00D5757F">
          <w:rPr>
            <w:noProof/>
            <w:webHidden/>
          </w:rPr>
          <w:fldChar w:fldCharType="begin"/>
        </w:r>
        <w:r w:rsidR="00D5757F">
          <w:rPr>
            <w:noProof/>
            <w:webHidden/>
          </w:rPr>
          <w:instrText xml:space="preserve"> PAGEREF _Toc33701293 \h </w:instrText>
        </w:r>
        <w:r w:rsidR="00D5757F">
          <w:rPr>
            <w:noProof/>
            <w:webHidden/>
          </w:rPr>
        </w:r>
        <w:r w:rsidR="00D5757F">
          <w:rPr>
            <w:noProof/>
            <w:webHidden/>
          </w:rPr>
          <w:fldChar w:fldCharType="separate"/>
        </w:r>
        <w:r w:rsidR="00D5757F">
          <w:rPr>
            <w:noProof/>
            <w:webHidden/>
          </w:rPr>
          <w:t>1</w:t>
        </w:r>
        <w:r w:rsidR="00D5757F">
          <w:rPr>
            <w:noProof/>
            <w:webHidden/>
          </w:rPr>
          <w:fldChar w:fldCharType="end"/>
        </w:r>
      </w:hyperlink>
    </w:p>
    <w:p w14:paraId="6E165A13" w14:textId="4DD1B36D" w:rsidR="00D5757F" w:rsidRDefault="00E86617">
      <w:pPr>
        <w:pStyle w:val="TOC1"/>
        <w:tabs>
          <w:tab w:val="right" w:leader="dot" w:pos="9622"/>
        </w:tabs>
        <w:rPr>
          <w:rFonts w:asciiTheme="minorHAnsi" w:eastAsiaTheme="minorEastAsia" w:hAnsiTheme="minorHAnsi" w:cstheme="minorBidi"/>
          <w:noProof/>
          <w:lang w:val="en-FI" w:eastAsia="en-GB"/>
        </w:rPr>
      </w:pPr>
      <w:hyperlink w:anchor="_Toc33701294" w:history="1">
        <w:r w:rsidR="00D5757F" w:rsidRPr="00882B3F">
          <w:rPr>
            <w:rStyle w:val="Hyperlink"/>
            <w:noProof/>
          </w:rPr>
          <w:t>2 Background</w:t>
        </w:r>
        <w:r w:rsidR="00D5757F">
          <w:rPr>
            <w:noProof/>
            <w:webHidden/>
          </w:rPr>
          <w:tab/>
        </w:r>
        <w:r w:rsidR="00D5757F">
          <w:rPr>
            <w:noProof/>
            <w:webHidden/>
          </w:rPr>
          <w:fldChar w:fldCharType="begin"/>
        </w:r>
        <w:r w:rsidR="00D5757F">
          <w:rPr>
            <w:noProof/>
            <w:webHidden/>
          </w:rPr>
          <w:instrText xml:space="preserve"> PAGEREF _Toc33701294 \h </w:instrText>
        </w:r>
        <w:r w:rsidR="00D5757F">
          <w:rPr>
            <w:noProof/>
            <w:webHidden/>
          </w:rPr>
        </w:r>
        <w:r w:rsidR="00D5757F">
          <w:rPr>
            <w:noProof/>
            <w:webHidden/>
          </w:rPr>
          <w:fldChar w:fldCharType="separate"/>
        </w:r>
        <w:r w:rsidR="00D5757F">
          <w:rPr>
            <w:noProof/>
            <w:webHidden/>
          </w:rPr>
          <w:t>3</w:t>
        </w:r>
        <w:r w:rsidR="00D5757F">
          <w:rPr>
            <w:noProof/>
            <w:webHidden/>
          </w:rPr>
          <w:fldChar w:fldCharType="end"/>
        </w:r>
      </w:hyperlink>
    </w:p>
    <w:p w14:paraId="6A8A6DF5" w14:textId="692F127F"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295" w:history="1">
        <w:r w:rsidR="00D5757F" w:rsidRPr="00882B3F">
          <w:rPr>
            <w:rStyle w:val="Hyperlink"/>
            <w:noProof/>
          </w:rPr>
          <w:t>2.1 Noise definition and measurement</w:t>
        </w:r>
        <w:r w:rsidR="00D5757F">
          <w:rPr>
            <w:noProof/>
            <w:webHidden/>
          </w:rPr>
          <w:tab/>
        </w:r>
        <w:r w:rsidR="00D5757F">
          <w:rPr>
            <w:noProof/>
            <w:webHidden/>
          </w:rPr>
          <w:fldChar w:fldCharType="begin"/>
        </w:r>
        <w:r w:rsidR="00D5757F">
          <w:rPr>
            <w:noProof/>
            <w:webHidden/>
          </w:rPr>
          <w:instrText xml:space="preserve"> PAGEREF _Toc33701295 \h </w:instrText>
        </w:r>
        <w:r w:rsidR="00D5757F">
          <w:rPr>
            <w:noProof/>
            <w:webHidden/>
          </w:rPr>
        </w:r>
        <w:r w:rsidR="00D5757F">
          <w:rPr>
            <w:noProof/>
            <w:webHidden/>
          </w:rPr>
          <w:fldChar w:fldCharType="separate"/>
        </w:r>
        <w:r w:rsidR="00D5757F">
          <w:rPr>
            <w:noProof/>
            <w:webHidden/>
          </w:rPr>
          <w:t>3</w:t>
        </w:r>
        <w:r w:rsidR="00D5757F">
          <w:rPr>
            <w:noProof/>
            <w:webHidden/>
          </w:rPr>
          <w:fldChar w:fldCharType="end"/>
        </w:r>
      </w:hyperlink>
    </w:p>
    <w:p w14:paraId="5BA92EF0" w14:textId="2D7F5AA1"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296" w:history="1">
        <w:r w:rsidR="00D5757F" w:rsidRPr="00882B3F">
          <w:rPr>
            <w:rStyle w:val="Hyperlink"/>
            <w:noProof/>
          </w:rPr>
          <w:t>2.2 Traffic noise and health</w:t>
        </w:r>
        <w:r w:rsidR="00D5757F">
          <w:rPr>
            <w:noProof/>
            <w:webHidden/>
          </w:rPr>
          <w:tab/>
        </w:r>
        <w:r w:rsidR="00D5757F">
          <w:rPr>
            <w:noProof/>
            <w:webHidden/>
          </w:rPr>
          <w:fldChar w:fldCharType="begin"/>
        </w:r>
        <w:r w:rsidR="00D5757F">
          <w:rPr>
            <w:noProof/>
            <w:webHidden/>
          </w:rPr>
          <w:instrText xml:space="preserve"> PAGEREF _Toc33701296 \h </w:instrText>
        </w:r>
        <w:r w:rsidR="00D5757F">
          <w:rPr>
            <w:noProof/>
            <w:webHidden/>
          </w:rPr>
        </w:r>
        <w:r w:rsidR="00D5757F">
          <w:rPr>
            <w:noProof/>
            <w:webHidden/>
          </w:rPr>
          <w:fldChar w:fldCharType="separate"/>
        </w:r>
        <w:r w:rsidR="00D5757F">
          <w:rPr>
            <w:noProof/>
            <w:webHidden/>
          </w:rPr>
          <w:t>4</w:t>
        </w:r>
        <w:r w:rsidR="00D5757F">
          <w:rPr>
            <w:noProof/>
            <w:webHidden/>
          </w:rPr>
          <w:fldChar w:fldCharType="end"/>
        </w:r>
      </w:hyperlink>
    </w:p>
    <w:p w14:paraId="047A8C5A" w14:textId="55094070"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297" w:history="1">
        <w:r w:rsidR="00D5757F" w:rsidRPr="00882B3F">
          <w:rPr>
            <w:rStyle w:val="Hyperlink"/>
            <w:noProof/>
          </w:rPr>
          <w:t>2.3 Traffic noise modeling</w:t>
        </w:r>
        <w:r w:rsidR="00D5757F">
          <w:rPr>
            <w:noProof/>
            <w:webHidden/>
          </w:rPr>
          <w:tab/>
        </w:r>
        <w:r w:rsidR="00D5757F">
          <w:rPr>
            <w:noProof/>
            <w:webHidden/>
          </w:rPr>
          <w:fldChar w:fldCharType="begin"/>
        </w:r>
        <w:r w:rsidR="00D5757F">
          <w:rPr>
            <w:noProof/>
            <w:webHidden/>
          </w:rPr>
          <w:instrText xml:space="preserve"> PAGEREF _Toc33701297 \h </w:instrText>
        </w:r>
        <w:r w:rsidR="00D5757F">
          <w:rPr>
            <w:noProof/>
            <w:webHidden/>
          </w:rPr>
        </w:r>
        <w:r w:rsidR="00D5757F">
          <w:rPr>
            <w:noProof/>
            <w:webHidden/>
          </w:rPr>
          <w:fldChar w:fldCharType="separate"/>
        </w:r>
        <w:r w:rsidR="00D5757F">
          <w:rPr>
            <w:noProof/>
            <w:webHidden/>
          </w:rPr>
          <w:t>4</w:t>
        </w:r>
        <w:r w:rsidR="00D5757F">
          <w:rPr>
            <w:noProof/>
            <w:webHidden/>
          </w:rPr>
          <w:fldChar w:fldCharType="end"/>
        </w:r>
      </w:hyperlink>
    </w:p>
    <w:p w14:paraId="6C670008" w14:textId="65CCDA2E"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298" w:history="1">
        <w:r w:rsidR="00D5757F" w:rsidRPr="00882B3F">
          <w:rPr>
            <w:rStyle w:val="Hyperlink"/>
            <w:noProof/>
          </w:rPr>
          <w:t>2.4 Concepts and approaches in assessing dynamic exposure</w:t>
        </w:r>
        <w:r w:rsidR="00D5757F">
          <w:rPr>
            <w:noProof/>
            <w:webHidden/>
          </w:rPr>
          <w:tab/>
        </w:r>
        <w:r w:rsidR="00D5757F">
          <w:rPr>
            <w:noProof/>
            <w:webHidden/>
          </w:rPr>
          <w:fldChar w:fldCharType="begin"/>
        </w:r>
        <w:r w:rsidR="00D5757F">
          <w:rPr>
            <w:noProof/>
            <w:webHidden/>
          </w:rPr>
          <w:instrText xml:space="preserve"> PAGEREF _Toc33701298 \h </w:instrText>
        </w:r>
        <w:r w:rsidR="00D5757F">
          <w:rPr>
            <w:noProof/>
            <w:webHidden/>
          </w:rPr>
        </w:r>
        <w:r w:rsidR="00D5757F">
          <w:rPr>
            <w:noProof/>
            <w:webHidden/>
          </w:rPr>
          <w:fldChar w:fldCharType="separate"/>
        </w:r>
        <w:r w:rsidR="00D5757F">
          <w:rPr>
            <w:noProof/>
            <w:webHidden/>
          </w:rPr>
          <w:t>5</w:t>
        </w:r>
        <w:r w:rsidR="00D5757F">
          <w:rPr>
            <w:noProof/>
            <w:webHidden/>
          </w:rPr>
          <w:fldChar w:fldCharType="end"/>
        </w:r>
      </w:hyperlink>
    </w:p>
    <w:p w14:paraId="46791A9B" w14:textId="623B8B67"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299" w:history="1">
        <w:r w:rsidR="00D5757F" w:rsidRPr="00882B3F">
          <w:rPr>
            <w:rStyle w:val="Hyperlink"/>
            <w:noProof/>
          </w:rPr>
          <w:t>2.5 Graph-based least cost path analysis</w:t>
        </w:r>
        <w:r w:rsidR="00D5757F">
          <w:rPr>
            <w:noProof/>
            <w:webHidden/>
          </w:rPr>
          <w:tab/>
        </w:r>
        <w:r w:rsidR="00D5757F">
          <w:rPr>
            <w:noProof/>
            <w:webHidden/>
          </w:rPr>
          <w:fldChar w:fldCharType="begin"/>
        </w:r>
        <w:r w:rsidR="00D5757F">
          <w:rPr>
            <w:noProof/>
            <w:webHidden/>
          </w:rPr>
          <w:instrText xml:space="preserve"> PAGEREF _Toc33701299 \h </w:instrText>
        </w:r>
        <w:r w:rsidR="00D5757F">
          <w:rPr>
            <w:noProof/>
            <w:webHidden/>
          </w:rPr>
        </w:r>
        <w:r w:rsidR="00D5757F">
          <w:rPr>
            <w:noProof/>
            <w:webHidden/>
          </w:rPr>
          <w:fldChar w:fldCharType="separate"/>
        </w:r>
        <w:r w:rsidR="00D5757F">
          <w:rPr>
            <w:noProof/>
            <w:webHidden/>
          </w:rPr>
          <w:t>7</w:t>
        </w:r>
        <w:r w:rsidR="00D5757F">
          <w:rPr>
            <w:noProof/>
            <w:webHidden/>
          </w:rPr>
          <w:fldChar w:fldCharType="end"/>
        </w:r>
      </w:hyperlink>
    </w:p>
    <w:p w14:paraId="2EFE9522" w14:textId="39613818"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00" w:history="1">
        <w:r w:rsidR="00D5757F" w:rsidRPr="00882B3F">
          <w:rPr>
            <w:rStyle w:val="Hyperlink"/>
            <w:noProof/>
          </w:rPr>
          <w:t>2.6 Exposure-based impedances in route optimization</w:t>
        </w:r>
        <w:r w:rsidR="00D5757F">
          <w:rPr>
            <w:noProof/>
            <w:webHidden/>
          </w:rPr>
          <w:tab/>
        </w:r>
        <w:r w:rsidR="00D5757F">
          <w:rPr>
            <w:noProof/>
            <w:webHidden/>
          </w:rPr>
          <w:fldChar w:fldCharType="begin"/>
        </w:r>
        <w:r w:rsidR="00D5757F">
          <w:rPr>
            <w:noProof/>
            <w:webHidden/>
          </w:rPr>
          <w:instrText xml:space="preserve"> PAGEREF _Toc33701300 \h </w:instrText>
        </w:r>
        <w:r w:rsidR="00D5757F">
          <w:rPr>
            <w:noProof/>
            <w:webHidden/>
          </w:rPr>
        </w:r>
        <w:r w:rsidR="00D5757F">
          <w:rPr>
            <w:noProof/>
            <w:webHidden/>
          </w:rPr>
          <w:fldChar w:fldCharType="separate"/>
        </w:r>
        <w:r w:rsidR="00D5757F">
          <w:rPr>
            <w:noProof/>
            <w:webHidden/>
          </w:rPr>
          <w:t>9</w:t>
        </w:r>
        <w:r w:rsidR="00D5757F">
          <w:rPr>
            <w:noProof/>
            <w:webHidden/>
          </w:rPr>
          <w:fldChar w:fldCharType="end"/>
        </w:r>
      </w:hyperlink>
    </w:p>
    <w:p w14:paraId="77AC179C" w14:textId="001BA768"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01" w:history="1">
        <w:r w:rsidR="00D5757F" w:rsidRPr="00882B3F">
          <w:rPr>
            <w:rStyle w:val="Hyperlink"/>
            <w:noProof/>
          </w:rPr>
          <w:t>2.7 Web GIS concepts and developments</w:t>
        </w:r>
        <w:r w:rsidR="00D5757F">
          <w:rPr>
            <w:noProof/>
            <w:webHidden/>
          </w:rPr>
          <w:tab/>
        </w:r>
        <w:r w:rsidR="00D5757F">
          <w:rPr>
            <w:noProof/>
            <w:webHidden/>
          </w:rPr>
          <w:fldChar w:fldCharType="begin"/>
        </w:r>
        <w:r w:rsidR="00D5757F">
          <w:rPr>
            <w:noProof/>
            <w:webHidden/>
          </w:rPr>
          <w:instrText xml:space="preserve"> PAGEREF _Toc33701301 \h </w:instrText>
        </w:r>
        <w:r w:rsidR="00D5757F">
          <w:rPr>
            <w:noProof/>
            <w:webHidden/>
          </w:rPr>
        </w:r>
        <w:r w:rsidR="00D5757F">
          <w:rPr>
            <w:noProof/>
            <w:webHidden/>
          </w:rPr>
          <w:fldChar w:fldCharType="separate"/>
        </w:r>
        <w:r w:rsidR="00D5757F">
          <w:rPr>
            <w:noProof/>
            <w:webHidden/>
          </w:rPr>
          <w:t>11</w:t>
        </w:r>
        <w:r w:rsidR="00D5757F">
          <w:rPr>
            <w:noProof/>
            <w:webHidden/>
          </w:rPr>
          <w:fldChar w:fldCharType="end"/>
        </w:r>
      </w:hyperlink>
    </w:p>
    <w:p w14:paraId="2012A8D8" w14:textId="3BC1E630" w:rsidR="00D5757F" w:rsidRDefault="00E86617">
      <w:pPr>
        <w:pStyle w:val="TOC1"/>
        <w:tabs>
          <w:tab w:val="right" w:leader="dot" w:pos="9622"/>
        </w:tabs>
        <w:rPr>
          <w:rFonts w:asciiTheme="minorHAnsi" w:eastAsiaTheme="minorEastAsia" w:hAnsiTheme="minorHAnsi" w:cstheme="minorBidi"/>
          <w:noProof/>
          <w:lang w:val="en-FI" w:eastAsia="en-GB"/>
        </w:rPr>
      </w:pPr>
      <w:hyperlink w:anchor="_Toc33701302" w:history="1">
        <w:r w:rsidR="00D5757F" w:rsidRPr="00882B3F">
          <w:rPr>
            <w:rStyle w:val="Hyperlink"/>
            <w:noProof/>
          </w:rPr>
          <w:t>3 Material &amp; Methods</w:t>
        </w:r>
        <w:r w:rsidR="00D5757F">
          <w:rPr>
            <w:noProof/>
            <w:webHidden/>
          </w:rPr>
          <w:tab/>
        </w:r>
        <w:r w:rsidR="00D5757F">
          <w:rPr>
            <w:noProof/>
            <w:webHidden/>
          </w:rPr>
          <w:fldChar w:fldCharType="begin"/>
        </w:r>
        <w:r w:rsidR="00D5757F">
          <w:rPr>
            <w:noProof/>
            <w:webHidden/>
          </w:rPr>
          <w:instrText xml:space="preserve"> PAGEREF _Toc33701302 \h </w:instrText>
        </w:r>
        <w:r w:rsidR="00D5757F">
          <w:rPr>
            <w:noProof/>
            <w:webHidden/>
          </w:rPr>
        </w:r>
        <w:r w:rsidR="00D5757F">
          <w:rPr>
            <w:noProof/>
            <w:webHidden/>
          </w:rPr>
          <w:fldChar w:fldCharType="separate"/>
        </w:r>
        <w:r w:rsidR="00D5757F">
          <w:rPr>
            <w:noProof/>
            <w:webHidden/>
          </w:rPr>
          <w:t>14</w:t>
        </w:r>
        <w:r w:rsidR="00D5757F">
          <w:rPr>
            <w:noProof/>
            <w:webHidden/>
          </w:rPr>
          <w:fldChar w:fldCharType="end"/>
        </w:r>
      </w:hyperlink>
    </w:p>
    <w:p w14:paraId="06E432F9" w14:textId="1E952691"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03" w:history="1">
        <w:r w:rsidR="00D5757F" w:rsidRPr="00882B3F">
          <w:rPr>
            <w:rStyle w:val="Hyperlink"/>
            <w:noProof/>
          </w:rPr>
          <w:t>3.1 Overview of the methods</w:t>
        </w:r>
        <w:r w:rsidR="00D5757F">
          <w:rPr>
            <w:noProof/>
            <w:webHidden/>
          </w:rPr>
          <w:tab/>
        </w:r>
        <w:r w:rsidR="00D5757F">
          <w:rPr>
            <w:noProof/>
            <w:webHidden/>
          </w:rPr>
          <w:fldChar w:fldCharType="begin"/>
        </w:r>
        <w:r w:rsidR="00D5757F">
          <w:rPr>
            <w:noProof/>
            <w:webHidden/>
          </w:rPr>
          <w:instrText xml:space="preserve"> PAGEREF _Toc33701303 \h </w:instrText>
        </w:r>
        <w:r w:rsidR="00D5757F">
          <w:rPr>
            <w:noProof/>
            <w:webHidden/>
          </w:rPr>
        </w:r>
        <w:r w:rsidR="00D5757F">
          <w:rPr>
            <w:noProof/>
            <w:webHidden/>
          </w:rPr>
          <w:fldChar w:fldCharType="separate"/>
        </w:r>
        <w:r w:rsidR="00D5757F">
          <w:rPr>
            <w:noProof/>
            <w:webHidden/>
          </w:rPr>
          <w:t>14</w:t>
        </w:r>
        <w:r w:rsidR="00D5757F">
          <w:rPr>
            <w:noProof/>
            <w:webHidden/>
          </w:rPr>
          <w:fldChar w:fldCharType="end"/>
        </w:r>
      </w:hyperlink>
    </w:p>
    <w:p w14:paraId="7B843F63" w14:textId="39EEBF0D"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04" w:history="1">
        <w:r w:rsidR="00D5757F" w:rsidRPr="00882B3F">
          <w:rPr>
            <w:rStyle w:val="Hyperlink"/>
            <w:noProof/>
          </w:rPr>
          <w:t>3.2 Study area</w:t>
        </w:r>
        <w:r w:rsidR="00D5757F">
          <w:rPr>
            <w:noProof/>
            <w:webHidden/>
          </w:rPr>
          <w:tab/>
        </w:r>
        <w:r w:rsidR="00D5757F">
          <w:rPr>
            <w:noProof/>
            <w:webHidden/>
          </w:rPr>
          <w:fldChar w:fldCharType="begin"/>
        </w:r>
        <w:r w:rsidR="00D5757F">
          <w:rPr>
            <w:noProof/>
            <w:webHidden/>
          </w:rPr>
          <w:instrText xml:space="preserve"> PAGEREF _Toc33701304 \h </w:instrText>
        </w:r>
        <w:r w:rsidR="00D5757F">
          <w:rPr>
            <w:noProof/>
            <w:webHidden/>
          </w:rPr>
        </w:r>
        <w:r w:rsidR="00D5757F">
          <w:rPr>
            <w:noProof/>
            <w:webHidden/>
          </w:rPr>
          <w:fldChar w:fldCharType="separate"/>
        </w:r>
        <w:r w:rsidR="00D5757F">
          <w:rPr>
            <w:noProof/>
            <w:webHidden/>
          </w:rPr>
          <w:t>14</w:t>
        </w:r>
        <w:r w:rsidR="00D5757F">
          <w:rPr>
            <w:noProof/>
            <w:webHidden/>
          </w:rPr>
          <w:fldChar w:fldCharType="end"/>
        </w:r>
      </w:hyperlink>
    </w:p>
    <w:p w14:paraId="1B80BD5E" w14:textId="526EF19F"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05" w:history="1">
        <w:r w:rsidR="00D5757F" w:rsidRPr="00882B3F">
          <w:rPr>
            <w:rStyle w:val="Hyperlink"/>
            <w:noProof/>
          </w:rPr>
          <w:t>3.3 Materials</w:t>
        </w:r>
        <w:r w:rsidR="00D5757F">
          <w:rPr>
            <w:noProof/>
            <w:webHidden/>
          </w:rPr>
          <w:tab/>
        </w:r>
        <w:r w:rsidR="00D5757F">
          <w:rPr>
            <w:noProof/>
            <w:webHidden/>
          </w:rPr>
          <w:fldChar w:fldCharType="begin"/>
        </w:r>
        <w:r w:rsidR="00D5757F">
          <w:rPr>
            <w:noProof/>
            <w:webHidden/>
          </w:rPr>
          <w:instrText xml:space="preserve"> PAGEREF _Toc33701305 \h </w:instrText>
        </w:r>
        <w:r w:rsidR="00D5757F">
          <w:rPr>
            <w:noProof/>
            <w:webHidden/>
          </w:rPr>
        </w:r>
        <w:r w:rsidR="00D5757F">
          <w:rPr>
            <w:noProof/>
            <w:webHidden/>
          </w:rPr>
          <w:fldChar w:fldCharType="separate"/>
        </w:r>
        <w:r w:rsidR="00D5757F">
          <w:rPr>
            <w:noProof/>
            <w:webHidden/>
          </w:rPr>
          <w:t>15</w:t>
        </w:r>
        <w:r w:rsidR="00D5757F">
          <w:rPr>
            <w:noProof/>
            <w:webHidden/>
          </w:rPr>
          <w:fldChar w:fldCharType="end"/>
        </w:r>
      </w:hyperlink>
    </w:p>
    <w:p w14:paraId="34ED7120" w14:textId="43153898"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06" w:history="1">
        <w:r w:rsidR="00D5757F" w:rsidRPr="00882B3F">
          <w:rPr>
            <w:rStyle w:val="Hyperlink"/>
            <w:noProof/>
          </w:rPr>
          <w:t>3.3.1 Modelled traffic noise data</w:t>
        </w:r>
        <w:r w:rsidR="00D5757F">
          <w:rPr>
            <w:noProof/>
            <w:webHidden/>
          </w:rPr>
          <w:tab/>
        </w:r>
        <w:r w:rsidR="00D5757F">
          <w:rPr>
            <w:noProof/>
            <w:webHidden/>
          </w:rPr>
          <w:fldChar w:fldCharType="begin"/>
        </w:r>
        <w:r w:rsidR="00D5757F">
          <w:rPr>
            <w:noProof/>
            <w:webHidden/>
          </w:rPr>
          <w:instrText xml:space="preserve"> PAGEREF _Toc33701306 \h </w:instrText>
        </w:r>
        <w:r w:rsidR="00D5757F">
          <w:rPr>
            <w:noProof/>
            <w:webHidden/>
          </w:rPr>
        </w:r>
        <w:r w:rsidR="00D5757F">
          <w:rPr>
            <w:noProof/>
            <w:webHidden/>
          </w:rPr>
          <w:fldChar w:fldCharType="separate"/>
        </w:r>
        <w:r w:rsidR="00D5757F">
          <w:rPr>
            <w:noProof/>
            <w:webHidden/>
          </w:rPr>
          <w:t>16</w:t>
        </w:r>
        <w:r w:rsidR="00D5757F">
          <w:rPr>
            <w:noProof/>
            <w:webHidden/>
          </w:rPr>
          <w:fldChar w:fldCharType="end"/>
        </w:r>
      </w:hyperlink>
    </w:p>
    <w:p w14:paraId="1419B863" w14:textId="18034FF7"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07" w:history="1">
        <w:r w:rsidR="00D5757F" w:rsidRPr="00882B3F">
          <w:rPr>
            <w:rStyle w:val="Hyperlink"/>
            <w:noProof/>
          </w:rPr>
          <w:t>3.3.2 OpenStreetMap data</w:t>
        </w:r>
        <w:r w:rsidR="00D5757F">
          <w:rPr>
            <w:noProof/>
            <w:webHidden/>
          </w:rPr>
          <w:tab/>
        </w:r>
        <w:r w:rsidR="00D5757F">
          <w:rPr>
            <w:noProof/>
            <w:webHidden/>
          </w:rPr>
          <w:fldChar w:fldCharType="begin"/>
        </w:r>
        <w:r w:rsidR="00D5757F">
          <w:rPr>
            <w:noProof/>
            <w:webHidden/>
          </w:rPr>
          <w:instrText xml:space="preserve"> PAGEREF _Toc33701307 \h </w:instrText>
        </w:r>
        <w:r w:rsidR="00D5757F">
          <w:rPr>
            <w:noProof/>
            <w:webHidden/>
          </w:rPr>
        </w:r>
        <w:r w:rsidR="00D5757F">
          <w:rPr>
            <w:noProof/>
            <w:webHidden/>
          </w:rPr>
          <w:fldChar w:fldCharType="separate"/>
        </w:r>
        <w:r w:rsidR="00D5757F">
          <w:rPr>
            <w:noProof/>
            <w:webHidden/>
          </w:rPr>
          <w:t>20</w:t>
        </w:r>
        <w:r w:rsidR="00D5757F">
          <w:rPr>
            <w:noProof/>
            <w:webHidden/>
          </w:rPr>
          <w:fldChar w:fldCharType="end"/>
        </w:r>
      </w:hyperlink>
    </w:p>
    <w:p w14:paraId="39C366B0" w14:textId="5339A329"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08" w:history="1">
        <w:r w:rsidR="00D5757F" w:rsidRPr="00882B3F">
          <w:rPr>
            <w:rStyle w:val="Hyperlink"/>
            <w:noProof/>
          </w:rPr>
          <w:t>3.3.3 Register based origin-destination (OD) commuting data</w:t>
        </w:r>
        <w:r w:rsidR="00D5757F">
          <w:rPr>
            <w:noProof/>
            <w:webHidden/>
          </w:rPr>
          <w:tab/>
        </w:r>
        <w:r w:rsidR="00D5757F">
          <w:rPr>
            <w:noProof/>
            <w:webHidden/>
          </w:rPr>
          <w:fldChar w:fldCharType="begin"/>
        </w:r>
        <w:r w:rsidR="00D5757F">
          <w:rPr>
            <w:noProof/>
            <w:webHidden/>
          </w:rPr>
          <w:instrText xml:space="preserve"> PAGEREF _Toc33701308 \h </w:instrText>
        </w:r>
        <w:r w:rsidR="00D5757F">
          <w:rPr>
            <w:noProof/>
            <w:webHidden/>
          </w:rPr>
        </w:r>
        <w:r w:rsidR="00D5757F">
          <w:rPr>
            <w:noProof/>
            <w:webHidden/>
          </w:rPr>
          <w:fldChar w:fldCharType="separate"/>
        </w:r>
        <w:r w:rsidR="00D5757F">
          <w:rPr>
            <w:noProof/>
            <w:webHidden/>
          </w:rPr>
          <w:t>21</w:t>
        </w:r>
        <w:r w:rsidR="00D5757F">
          <w:rPr>
            <w:noProof/>
            <w:webHidden/>
          </w:rPr>
          <w:fldChar w:fldCharType="end"/>
        </w:r>
      </w:hyperlink>
    </w:p>
    <w:p w14:paraId="184734AC" w14:textId="64563B5D"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09" w:history="1">
        <w:r w:rsidR="00D5757F" w:rsidRPr="00882B3F">
          <w:rPr>
            <w:rStyle w:val="Hyperlink"/>
            <w:noProof/>
          </w:rPr>
          <w:t>3.3.4 Routing service of the local public transport authority</w:t>
        </w:r>
        <w:r w:rsidR="00D5757F">
          <w:rPr>
            <w:noProof/>
            <w:webHidden/>
          </w:rPr>
          <w:tab/>
        </w:r>
        <w:r w:rsidR="00D5757F">
          <w:rPr>
            <w:noProof/>
            <w:webHidden/>
          </w:rPr>
          <w:fldChar w:fldCharType="begin"/>
        </w:r>
        <w:r w:rsidR="00D5757F">
          <w:rPr>
            <w:noProof/>
            <w:webHidden/>
          </w:rPr>
          <w:instrText xml:space="preserve"> PAGEREF _Toc33701309 \h </w:instrText>
        </w:r>
        <w:r w:rsidR="00D5757F">
          <w:rPr>
            <w:noProof/>
            <w:webHidden/>
          </w:rPr>
        </w:r>
        <w:r w:rsidR="00D5757F">
          <w:rPr>
            <w:noProof/>
            <w:webHidden/>
          </w:rPr>
          <w:fldChar w:fldCharType="separate"/>
        </w:r>
        <w:r w:rsidR="00D5757F">
          <w:rPr>
            <w:noProof/>
            <w:webHidden/>
          </w:rPr>
          <w:t>21</w:t>
        </w:r>
        <w:r w:rsidR="00D5757F">
          <w:rPr>
            <w:noProof/>
            <w:webHidden/>
          </w:rPr>
          <w:fldChar w:fldCharType="end"/>
        </w:r>
      </w:hyperlink>
    </w:p>
    <w:p w14:paraId="7EBC6FF0" w14:textId="35D9D234"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10" w:history="1">
        <w:r w:rsidR="00D5757F" w:rsidRPr="00882B3F">
          <w:rPr>
            <w:rStyle w:val="Hyperlink"/>
            <w:noProof/>
          </w:rPr>
          <w:t>3.4 Technical framework</w:t>
        </w:r>
        <w:r w:rsidR="00D5757F">
          <w:rPr>
            <w:noProof/>
            <w:webHidden/>
          </w:rPr>
          <w:tab/>
        </w:r>
        <w:r w:rsidR="00D5757F">
          <w:rPr>
            <w:noProof/>
            <w:webHidden/>
          </w:rPr>
          <w:fldChar w:fldCharType="begin"/>
        </w:r>
        <w:r w:rsidR="00D5757F">
          <w:rPr>
            <w:noProof/>
            <w:webHidden/>
          </w:rPr>
          <w:instrText xml:space="preserve"> PAGEREF _Toc33701310 \h </w:instrText>
        </w:r>
        <w:r w:rsidR="00D5757F">
          <w:rPr>
            <w:noProof/>
            <w:webHidden/>
          </w:rPr>
        </w:r>
        <w:r w:rsidR="00D5757F">
          <w:rPr>
            <w:noProof/>
            <w:webHidden/>
          </w:rPr>
          <w:fldChar w:fldCharType="separate"/>
        </w:r>
        <w:r w:rsidR="00D5757F">
          <w:rPr>
            <w:noProof/>
            <w:webHidden/>
          </w:rPr>
          <w:t>21</w:t>
        </w:r>
        <w:r w:rsidR="00D5757F">
          <w:rPr>
            <w:noProof/>
            <w:webHidden/>
          </w:rPr>
          <w:fldChar w:fldCharType="end"/>
        </w:r>
      </w:hyperlink>
    </w:p>
    <w:p w14:paraId="1E1F5901" w14:textId="18DE28EE"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11" w:history="1">
        <w:r w:rsidR="00D5757F" w:rsidRPr="00882B3F">
          <w:rPr>
            <w:rStyle w:val="Hyperlink"/>
            <w:noProof/>
          </w:rPr>
          <w:t>3.5 Sharing of the methods</w:t>
        </w:r>
        <w:r w:rsidR="00D5757F">
          <w:rPr>
            <w:noProof/>
            <w:webHidden/>
          </w:rPr>
          <w:tab/>
        </w:r>
        <w:r w:rsidR="00D5757F">
          <w:rPr>
            <w:noProof/>
            <w:webHidden/>
          </w:rPr>
          <w:fldChar w:fldCharType="begin"/>
        </w:r>
        <w:r w:rsidR="00D5757F">
          <w:rPr>
            <w:noProof/>
            <w:webHidden/>
          </w:rPr>
          <w:instrText xml:space="preserve"> PAGEREF _Toc33701311 \h </w:instrText>
        </w:r>
        <w:r w:rsidR="00D5757F">
          <w:rPr>
            <w:noProof/>
            <w:webHidden/>
          </w:rPr>
        </w:r>
        <w:r w:rsidR="00D5757F">
          <w:rPr>
            <w:noProof/>
            <w:webHidden/>
          </w:rPr>
          <w:fldChar w:fldCharType="separate"/>
        </w:r>
        <w:r w:rsidR="00D5757F">
          <w:rPr>
            <w:noProof/>
            <w:webHidden/>
          </w:rPr>
          <w:t>22</w:t>
        </w:r>
        <w:r w:rsidR="00D5757F">
          <w:rPr>
            <w:noProof/>
            <w:webHidden/>
          </w:rPr>
          <w:fldChar w:fldCharType="end"/>
        </w:r>
      </w:hyperlink>
    </w:p>
    <w:p w14:paraId="33A636EF" w14:textId="3124E9A4"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12" w:history="1">
        <w:r w:rsidR="00D5757F" w:rsidRPr="00882B3F">
          <w:rPr>
            <w:rStyle w:val="Hyperlink"/>
            <w:noProof/>
          </w:rPr>
          <w:t>3.6 Route optimization method</w:t>
        </w:r>
        <w:r w:rsidR="00D5757F">
          <w:rPr>
            <w:noProof/>
            <w:webHidden/>
          </w:rPr>
          <w:tab/>
        </w:r>
        <w:r w:rsidR="00D5757F">
          <w:rPr>
            <w:noProof/>
            <w:webHidden/>
          </w:rPr>
          <w:fldChar w:fldCharType="begin"/>
        </w:r>
        <w:r w:rsidR="00D5757F">
          <w:rPr>
            <w:noProof/>
            <w:webHidden/>
          </w:rPr>
          <w:instrText xml:space="preserve"> PAGEREF _Toc33701312 \h </w:instrText>
        </w:r>
        <w:r w:rsidR="00D5757F">
          <w:rPr>
            <w:noProof/>
            <w:webHidden/>
          </w:rPr>
        </w:r>
        <w:r w:rsidR="00D5757F">
          <w:rPr>
            <w:noProof/>
            <w:webHidden/>
          </w:rPr>
          <w:fldChar w:fldCharType="separate"/>
        </w:r>
        <w:r w:rsidR="00D5757F">
          <w:rPr>
            <w:noProof/>
            <w:webHidden/>
          </w:rPr>
          <w:t>24</w:t>
        </w:r>
        <w:r w:rsidR="00D5757F">
          <w:rPr>
            <w:noProof/>
            <w:webHidden/>
          </w:rPr>
          <w:fldChar w:fldCharType="end"/>
        </w:r>
      </w:hyperlink>
    </w:p>
    <w:p w14:paraId="0A9631D0" w14:textId="0845FA4A"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13" w:history="1">
        <w:r w:rsidR="00D5757F" w:rsidRPr="00882B3F">
          <w:rPr>
            <w:rStyle w:val="Hyperlink"/>
            <w:noProof/>
          </w:rPr>
          <w:t>3.6.1 Environmental impedance function</w:t>
        </w:r>
        <w:r w:rsidR="00D5757F">
          <w:rPr>
            <w:noProof/>
            <w:webHidden/>
          </w:rPr>
          <w:tab/>
        </w:r>
        <w:r w:rsidR="00D5757F">
          <w:rPr>
            <w:noProof/>
            <w:webHidden/>
          </w:rPr>
          <w:fldChar w:fldCharType="begin"/>
        </w:r>
        <w:r w:rsidR="00D5757F">
          <w:rPr>
            <w:noProof/>
            <w:webHidden/>
          </w:rPr>
          <w:instrText xml:space="preserve"> PAGEREF _Toc33701313 \h </w:instrText>
        </w:r>
        <w:r w:rsidR="00D5757F">
          <w:rPr>
            <w:noProof/>
            <w:webHidden/>
          </w:rPr>
        </w:r>
        <w:r w:rsidR="00D5757F">
          <w:rPr>
            <w:noProof/>
            <w:webHidden/>
          </w:rPr>
          <w:fldChar w:fldCharType="separate"/>
        </w:r>
        <w:r w:rsidR="00D5757F">
          <w:rPr>
            <w:noProof/>
            <w:webHidden/>
          </w:rPr>
          <w:t>24</w:t>
        </w:r>
        <w:r w:rsidR="00D5757F">
          <w:rPr>
            <w:noProof/>
            <w:webHidden/>
          </w:rPr>
          <w:fldChar w:fldCharType="end"/>
        </w:r>
      </w:hyperlink>
    </w:p>
    <w:p w14:paraId="3F01BAE0" w14:textId="269BBCD8"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14" w:history="1">
        <w:r w:rsidR="00D5757F" w:rsidRPr="00882B3F">
          <w:rPr>
            <w:rStyle w:val="Hyperlink"/>
            <w:noProof/>
          </w:rPr>
          <w:t>3.6.2 Network acquisition and manipulation</w:t>
        </w:r>
        <w:r w:rsidR="00D5757F">
          <w:rPr>
            <w:noProof/>
            <w:webHidden/>
          </w:rPr>
          <w:tab/>
        </w:r>
        <w:r w:rsidR="00D5757F">
          <w:rPr>
            <w:noProof/>
            <w:webHidden/>
          </w:rPr>
          <w:fldChar w:fldCharType="begin"/>
        </w:r>
        <w:r w:rsidR="00D5757F">
          <w:rPr>
            <w:noProof/>
            <w:webHidden/>
          </w:rPr>
          <w:instrText xml:space="preserve"> PAGEREF _Toc33701314 \h </w:instrText>
        </w:r>
        <w:r w:rsidR="00D5757F">
          <w:rPr>
            <w:noProof/>
            <w:webHidden/>
          </w:rPr>
        </w:r>
        <w:r w:rsidR="00D5757F">
          <w:rPr>
            <w:noProof/>
            <w:webHidden/>
          </w:rPr>
          <w:fldChar w:fldCharType="separate"/>
        </w:r>
        <w:r w:rsidR="00D5757F">
          <w:rPr>
            <w:noProof/>
            <w:webHidden/>
          </w:rPr>
          <w:t>26</w:t>
        </w:r>
        <w:r w:rsidR="00D5757F">
          <w:rPr>
            <w:noProof/>
            <w:webHidden/>
          </w:rPr>
          <w:fldChar w:fldCharType="end"/>
        </w:r>
      </w:hyperlink>
    </w:p>
    <w:p w14:paraId="406AF3B3" w14:textId="2B453B5E"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15" w:history="1">
        <w:r w:rsidR="00D5757F" w:rsidRPr="00882B3F">
          <w:rPr>
            <w:rStyle w:val="Hyperlink"/>
            <w:noProof/>
          </w:rPr>
          <w:t>3.6.3 Optimization of short and quiet paths</w:t>
        </w:r>
        <w:r w:rsidR="00D5757F">
          <w:rPr>
            <w:noProof/>
            <w:webHidden/>
          </w:rPr>
          <w:tab/>
        </w:r>
        <w:r w:rsidR="00D5757F">
          <w:rPr>
            <w:noProof/>
            <w:webHidden/>
          </w:rPr>
          <w:fldChar w:fldCharType="begin"/>
        </w:r>
        <w:r w:rsidR="00D5757F">
          <w:rPr>
            <w:noProof/>
            <w:webHidden/>
          </w:rPr>
          <w:instrText xml:space="preserve"> PAGEREF _Toc33701315 \h </w:instrText>
        </w:r>
        <w:r w:rsidR="00D5757F">
          <w:rPr>
            <w:noProof/>
            <w:webHidden/>
          </w:rPr>
        </w:r>
        <w:r w:rsidR="00D5757F">
          <w:rPr>
            <w:noProof/>
            <w:webHidden/>
          </w:rPr>
          <w:fldChar w:fldCharType="separate"/>
        </w:r>
        <w:r w:rsidR="00D5757F">
          <w:rPr>
            <w:noProof/>
            <w:webHidden/>
          </w:rPr>
          <w:t>29</w:t>
        </w:r>
        <w:r w:rsidR="00D5757F">
          <w:rPr>
            <w:noProof/>
            <w:webHidden/>
          </w:rPr>
          <w:fldChar w:fldCharType="end"/>
        </w:r>
      </w:hyperlink>
    </w:p>
    <w:p w14:paraId="6213E913" w14:textId="0FD37923"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16" w:history="1">
        <w:r w:rsidR="00D5757F" w:rsidRPr="00882B3F">
          <w:rPr>
            <w:rStyle w:val="Hyperlink"/>
            <w:noProof/>
          </w:rPr>
          <w:t>3.6.4 Comparison of short and quiet paths</w:t>
        </w:r>
        <w:r w:rsidR="00D5757F">
          <w:rPr>
            <w:noProof/>
            <w:webHidden/>
          </w:rPr>
          <w:tab/>
        </w:r>
        <w:r w:rsidR="00D5757F">
          <w:rPr>
            <w:noProof/>
            <w:webHidden/>
          </w:rPr>
          <w:fldChar w:fldCharType="begin"/>
        </w:r>
        <w:r w:rsidR="00D5757F">
          <w:rPr>
            <w:noProof/>
            <w:webHidden/>
          </w:rPr>
          <w:instrText xml:space="preserve"> PAGEREF _Toc33701316 \h </w:instrText>
        </w:r>
        <w:r w:rsidR="00D5757F">
          <w:rPr>
            <w:noProof/>
            <w:webHidden/>
          </w:rPr>
        </w:r>
        <w:r w:rsidR="00D5757F">
          <w:rPr>
            <w:noProof/>
            <w:webHidden/>
          </w:rPr>
          <w:fldChar w:fldCharType="separate"/>
        </w:r>
        <w:r w:rsidR="00D5757F">
          <w:rPr>
            <w:noProof/>
            <w:webHidden/>
          </w:rPr>
          <w:t>30</w:t>
        </w:r>
        <w:r w:rsidR="00D5757F">
          <w:rPr>
            <w:noProof/>
            <w:webHidden/>
          </w:rPr>
          <w:fldChar w:fldCharType="end"/>
        </w:r>
      </w:hyperlink>
    </w:p>
    <w:p w14:paraId="30E16FF2" w14:textId="30CC03A3"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17" w:history="1">
        <w:r w:rsidR="00D5757F" w:rsidRPr="00882B3F">
          <w:rPr>
            <w:rStyle w:val="Hyperlink"/>
            <w:noProof/>
          </w:rPr>
          <w:t>3.7 Quiet path route planner web application</w:t>
        </w:r>
        <w:r w:rsidR="00D5757F">
          <w:rPr>
            <w:noProof/>
            <w:webHidden/>
          </w:rPr>
          <w:tab/>
        </w:r>
        <w:r w:rsidR="00D5757F">
          <w:rPr>
            <w:noProof/>
            <w:webHidden/>
          </w:rPr>
          <w:fldChar w:fldCharType="begin"/>
        </w:r>
        <w:r w:rsidR="00D5757F">
          <w:rPr>
            <w:noProof/>
            <w:webHidden/>
          </w:rPr>
          <w:instrText xml:space="preserve"> PAGEREF _Toc33701317 \h </w:instrText>
        </w:r>
        <w:r w:rsidR="00D5757F">
          <w:rPr>
            <w:noProof/>
            <w:webHidden/>
          </w:rPr>
        </w:r>
        <w:r w:rsidR="00D5757F">
          <w:rPr>
            <w:noProof/>
            <w:webHidden/>
          </w:rPr>
          <w:fldChar w:fldCharType="separate"/>
        </w:r>
        <w:r w:rsidR="00D5757F">
          <w:rPr>
            <w:noProof/>
            <w:webHidden/>
          </w:rPr>
          <w:t>32</w:t>
        </w:r>
        <w:r w:rsidR="00D5757F">
          <w:rPr>
            <w:noProof/>
            <w:webHidden/>
          </w:rPr>
          <w:fldChar w:fldCharType="end"/>
        </w:r>
      </w:hyperlink>
    </w:p>
    <w:p w14:paraId="53905BEC" w14:textId="5E421A30"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18" w:history="1">
        <w:r w:rsidR="00D5757F" w:rsidRPr="00882B3F">
          <w:rPr>
            <w:rStyle w:val="Hyperlink"/>
            <w:noProof/>
          </w:rPr>
          <w:t>3.7.1 Overview of the application</w:t>
        </w:r>
        <w:r w:rsidR="00D5757F">
          <w:rPr>
            <w:noProof/>
            <w:webHidden/>
          </w:rPr>
          <w:tab/>
        </w:r>
        <w:r w:rsidR="00D5757F">
          <w:rPr>
            <w:noProof/>
            <w:webHidden/>
          </w:rPr>
          <w:fldChar w:fldCharType="begin"/>
        </w:r>
        <w:r w:rsidR="00D5757F">
          <w:rPr>
            <w:noProof/>
            <w:webHidden/>
          </w:rPr>
          <w:instrText xml:space="preserve"> PAGEREF _Toc33701318 \h </w:instrText>
        </w:r>
        <w:r w:rsidR="00D5757F">
          <w:rPr>
            <w:noProof/>
            <w:webHidden/>
          </w:rPr>
        </w:r>
        <w:r w:rsidR="00D5757F">
          <w:rPr>
            <w:noProof/>
            <w:webHidden/>
          </w:rPr>
          <w:fldChar w:fldCharType="separate"/>
        </w:r>
        <w:r w:rsidR="00D5757F">
          <w:rPr>
            <w:noProof/>
            <w:webHidden/>
          </w:rPr>
          <w:t>33</w:t>
        </w:r>
        <w:r w:rsidR="00D5757F">
          <w:rPr>
            <w:noProof/>
            <w:webHidden/>
          </w:rPr>
          <w:fldChar w:fldCharType="end"/>
        </w:r>
      </w:hyperlink>
    </w:p>
    <w:p w14:paraId="642351BC" w14:textId="3CBCC4F4"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19" w:history="1">
        <w:r w:rsidR="00D5757F" w:rsidRPr="00882B3F">
          <w:rPr>
            <w:rStyle w:val="Hyperlink"/>
            <w:noProof/>
          </w:rPr>
          <w:t>3.7.2 Technical architecture</w:t>
        </w:r>
        <w:r w:rsidR="00D5757F">
          <w:rPr>
            <w:noProof/>
            <w:webHidden/>
          </w:rPr>
          <w:tab/>
        </w:r>
        <w:r w:rsidR="00D5757F">
          <w:rPr>
            <w:noProof/>
            <w:webHidden/>
          </w:rPr>
          <w:fldChar w:fldCharType="begin"/>
        </w:r>
        <w:r w:rsidR="00D5757F">
          <w:rPr>
            <w:noProof/>
            <w:webHidden/>
          </w:rPr>
          <w:instrText xml:space="preserve"> PAGEREF _Toc33701319 \h </w:instrText>
        </w:r>
        <w:r w:rsidR="00D5757F">
          <w:rPr>
            <w:noProof/>
            <w:webHidden/>
          </w:rPr>
        </w:r>
        <w:r w:rsidR="00D5757F">
          <w:rPr>
            <w:noProof/>
            <w:webHidden/>
          </w:rPr>
          <w:fldChar w:fldCharType="separate"/>
        </w:r>
        <w:r w:rsidR="00D5757F">
          <w:rPr>
            <w:noProof/>
            <w:webHidden/>
          </w:rPr>
          <w:t>33</w:t>
        </w:r>
        <w:r w:rsidR="00D5757F">
          <w:rPr>
            <w:noProof/>
            <w:webHidden/>
          </w:rPr>
          <w:fldChar w:fldCharType="end"/>
        </w:r>
      </w:hyperlink>
    </w:p>
    <w:p w14:paraId="3A0393CE" w14:textId="2C7B5187"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20" w:history="1">
        <w:r w:rsidR="00D5757F" w:rsidRPr="00882B3F">
          <w:rPr>
            <w:rStyle w:val="Hyperlink"/>
            <w:noProof/>
          </w:rPr>
          <w:t>3.8 Assessment of pedestrians’ exposure to traffic noise at a neighborhood level</w:t>
        </w:r>
        <w:r w:rsidR="00D5757F">
          <w:rPr>
            <w:noProof/>
            <w:webHidden/>
          </w:rPr>
          <w:tab/>
        </w:r>
        <w:r w:rsidR="00D5757F">
          <w:rPr>
            <w:noProof/>
            <w:webHidden/>
          </w:rPr>
          <w:fldChar w:fldCharType="begin"/>
        </w:r>
        <w:r w:rsidR="00D5757F">
          <w:rPr>
            <w:noProof/>
            <w:webHidden/>
          </w:rPr>
          <w:instrText xml:space="preserve"> PAGEREF _Toc33701320 \h </w:instrText>
        </w:r>
        <w:r w:rsidR="00D5757F">
          <w:rPr>
            <w:noProof/>
            <w:webHidden/>
          </w:rPr>
        </w:r>
        <w:r w:rsidR="00D5757F">
          <w:rPr>
            <w:noProof/>
            <w:webHidden/>
          </w:rPr>
          <w:fldChar w:fldCharType="separate"/>
        </w:r>
        <w:r w:rsidR="00D5757F">
          <w:rPr>
            <w:noProof/>
            <w:webHidden/>
          </w:rPr>
          <w:t>34</w:t>
        </w:r>
        <w:r w:rsidR="00D5757F">
          <w:rPr>
            <w:noProof/>
            <w:webHidden/>
          </w:rPr>
          <w:fldChar w:fldCharType="end"/>
        </w:r>
      </w:hyperlink>
    </w:p>
    <w:p w14:paraId="364A1F00" w14:textId="7C798589"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21" w:history="1">
        <w:r w:rsidR="00D5757F" w:rsidRPr="00882B3F">
          <w:rPr>
            <w:rStyle w:val="Hyperlink"/>
            <w:noProof/>
          </w:rPr>
          <w:t>3.8.1 Overview of the analysis</w:t>
        </w:r>
        <w:r w:rsidR="00D5757F">
          <w:rPr>
            <w:noProof/>
            <w:webHidden/>
          </w:rPr>
          <w:tab/>
        </w:r>
        <w:r w:rsidR="00D5757F">
          <w:rPr>
            <w:noProof/>
            <w:webHidden/>
          </w:rPr>
          <w:fldChar w:fldCharType="begin"/>
        </w:r>
        <w:r w:rsidR="00D5757F">
          <w:rPr>
            <w:noProof/>
            <w:webHidden/>
          </w:rPr>
          <w:instrText xml:space="preserve"> PAGEREF _Toc33701321 \h </w:instrText>
        </w:r>
        <w:r w:rsidR="00D5757F">
          <w:rPr>
            <w:noProof/>
            <w:webHidden/>
          </w:rPr>
        </w:r>
        <w:r w:rsidR="00D5757F">
          <w:rPr>
            <w:noProof/>
            <w:webHidden/>
          </w:rPr>
          <w:fldChar w:fldCharType="separate"/>
        </w:r>
        <w:r w:rsidR="00D5757F">
          <w:rPr>
            <w:noProof/>
            <w:webHidden/>
          </w:rPr>
          <w:t>34</w:t>
        </w:r>
        <w:r w:rsidR="00D5757F">
          <w:rPr>
            <w:noProof/>
            <w:webHidden/>
          </w:rPr>
          <w:fldChar w:fldCharType="end"/>
        </w:r>
      </w:hyperlink>
    </w:p>
    <w:p w14:paraId="549422AF" w14:textId="1C277B9A"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22" w:history="1">
        <w:r w:rsidR="00D5757F" w:rsidRPr="00882B3F">
          <w:rPr>
            <w:rStyle w:val="Hyperlink"/>
            <w:noProof/>
          </w:rPr>
          <w:t>3.8.2 Estimation of local PT stops’ utilization rates by commutes</w:t>
        </w:r>
        <w:r w:rsidR="00D5757F">
          <w:rPr>
            <w:noProof/>
            <w:webHidden/>
          </w:rPr>
          <w:tab/>
        </w:r>
        <w:r w:rsidR="00D5757F">
          <w:rPr>
            <w:noProof/>
            <w:webHidden/>
          </w:rPr>
          <w:fldChar w:fldCharType="begin"/>
        </w:r>
        <w:r w:rsidR="00D5757F">
          <w:rPr>
            <w:noProof/>
            <w:webHidden/>
          </w:rPr>
          <w:instrText xml:space="preserve"> PAGEREF _Toc33701322 \h </w:instrText>
        </w:r>
        <w:r w:rsidR="00D5757F">
          <w:rPr>
            <w:noProof/>
            <w:webHidden/>
          </w:rPr>
        </w:r>
        <w:r w:rsidR="00D5757F">
          <w:rPr>
            <w:noProof/>
            <w:webHidden/>
          </w:rPr>
          <w:fldChar w:fldCharType="separate"/>
        </w:r>
        <w:r w:rsidR="00D5757F">
          <w:rPr>
            <w:noProof/>
            <w:webHidden/>
          </w:rPr>
          <w:t>36</w:t>
        </w:r>
        <w:r w:rsidR="00D5757F">
          <w:rPr>
            <w:noProof/>
            <w:webHidden/>
          </w:rPr>
          <w:fldChar w:fldCharType="end"/>
        </w:r>
      </w:hyperlink>
    </w:p>
    <w:p w14:paraId="52036BB0" w14:textId="7A08C7D8"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23" w:history="1">
        <w:r w:rsidR="00D5757F" w:rsidRPr="00882B3F">
          <w:rPr>
            <w:rStyle w:val="Hyperlink"/>
            <w:noProof/>
          </w:rPr>
          <w:t>3.8.3 Least cost path calculations – short and quiet paths</w:t>
        </w:r>
        <w:r w:rsidR="00D5757F">
          <w:rPr>
            <w:noProof/>
            <w:webHidden/>
          </w:rPr>
          <w:tab/>
        </w:r>
        <w:r w:rsidR="00D5757F">
          <w:rPr>
            <w:noProof/>
            <w:webHidden/>
          </w:rPr>
          <w:fldChar w:fldCharType="begin"/>
        </w:r>
        <w:r w:rsidR="00D5757F">
          <w:rPr>
            <w:noProof/>
            <w:webHidden/>
          </w:rPr>
          <w:instrText xml:space="preserve"> PAGEREF _Toc33701323 \h </w:instrText>
        </w:r>
        <w:r w:rsidR="00D5757F">
          <w:rPr>
            <w:noProof/>
            <w:webHidden/>
          </w:rPr>
        </w:r>
        <w:r w:rsidR="00D5757F">
          <w:rPr>
            <w:noProof/>
            <w:webHidden/>
          </w:rPr>
          <w:fldChar w:fldCharType="separate"/>
        </w:r>
        <w:r w:rsidR="00D5757F">
          <w:rPr>
            <w:noProof/>
            <w:webHidden/>
          </w:rPr>
          <w:t>39</w:t>
        </w:r>
        <w:r w:rsidR="00D5757F">
          <w:rPr>
            <w:noProof/>
            <w:webHidden/>
          </w:rPr>
          <w:fldChar w:fldCharType="end"/>
        </w:r>
      </w:hyperlink>
    </w:p>
    <w:p w14:paraId="68473027" w14:textId="44CF1F3B"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24" w:history="1">
        <w:r w:rsidR="00D5757F" w:rsidRPr="00882B3F">
          <w:rPr>
            <w:rStyle w:val="Hyperlink"/>
            <w:noProof/>
          </w:rPr>
          <w:t>3.8.4 Spatial aggregation of exposures to traffic noise along the paths</w:t>
        </w:r>
        <w:r w:rsidR="00D5757F">
          <w:rPr>
            <w:noProof/>
            <w:webHidden/>
          </w:rPr>
          <w:tab/>
        </w:r>
        <w:r w:rsidR="00D5757F">
          <w:rPr>
            <w:noProof/>
            <w:webHidden/>
          </w:rPr>
          <w:fldChar w:fldCharType="begin"/>
        </w:r>
        <w:r w:rsidR="00D5757F">
          <w:rPr>
            <w:noProof/>
            <w:webHidden/>
          </w:rPr>
          <w:instrText xml:space="preserve"> PAGEREF _Toc33701324 \h </w:instrText>
        </w:r>
        <w:r w:rsidR="00D5757F">
          <w:rPr>
            <w:noProof/>
            <w:webHidden/>
          </w:rPr>
        </w:r>
        <w:r w:rsidR="00D5757F">
          <w:rPr>
            <w:noProof/>
            <w:webHidden/>
          </w:rPr>
          <w:fldChar w:fldCharType="separate"/>
        </w:r>
        <w:r w:rsidR="00D5757F">
          <w:rPr>
            <w:noProof/>
            <w:webHidden/>
          </w:rPr>
          <w:t>40</w:t>
        </w:r>
        <w:r w:rsidR="00D5757F">
          <w:rPr>
            <w:noProof/>
            <w:webHidden/>
          </w:rPr>
          <w:fldChar w:fldCharType="end"/>
        </w:r>
      </w:hyperlink>
    </w:p>
    <w:p w14:paraId="0E0F339E" w14:textId="3B702A67" w:rsidR="00D5757F" w:rsidRDefault="00E86617">
      <w:pPr>
        <w:pStyle w:val="TOC3"/>
        <w:tabs>
          <w:tab w:val="right" w:leader="dot" w:pos="9622"/>
        </w:tabs>
        <w:rPr>
          <w:rFonts w:asciiTheme="minorHAnsi" w:eastAsiaTheme="minorEastAsia" w:hAnsiTheme="minorHAnsi" w:cstheme="minorBidi"/>
          <w:noProof/>
          <w:lang w:val="en-FI" w:eastAsia="en-GB"/>
        </w:rPr>
      </w:pPr>
      <w:hyperlink w:anchor="_Toc33701325" w:history="1">
        <w:r w:rsidR="00D5757F" w:rsidRPr="00882B3F">
          <w:rPr>
            <w:rStyle w:val="Hyperlink"/>
            <w:noProof/>
          </w:rPr>
          <w:t>3.8.5 Assessment of performance of the quiet path route optimization</w:t>
        </w:r>
        <w:r w:rsidR="00D5757F">
          <w:rPr>
            <w:noProof/>
            <w:webHidden/>
          </w:rPr>
          <w:tab/>
        </w:r>
        <w:r w:rsidR="00D5757F">
          <w:rPr>
            <w:noProof/>
            <w:webHidden/>
          </w:rPr>
          <w:fldChar w:fldCharType="begin"/>
        </w:r>
        <w:r w:rsidR="00D5757F">
          <w:rPr>
            <w:noProof/>
            <w:webHidden/>
          </w:rPr>
          <w:instrText xml:space="preserve"> PAGEREF _Toc33701325 \h </w:instrText>
        </w:r>
        <w:r w:rsidR="00D5757F">
          <w:rPr>
            <w:noProof/>
            <w:webHidden/>
          </w:rPr>
        </w:r>
        <w:r w:rsidR="00D5757F">
          <w:rPr>
            <w:noProof/>
            <w:webHidden/>
          </w:rPr>
          <w:fldChar w:fldCharType="separate"/>
        </w:r>
        <w:r w:rsidR="00D5757F">
          <w:rPr>
            <w:noProof/>
            <w:webHidden/>
          </w:rPr>
          <w:t>41</w:t>
        </w:r>
        <w:r w:rsidR="00D5757F">
          <w:rPr>
            <w:noProof/>
            <w:webHidden/>
          </w:rPr>
          <w:fldChar w:fldCharType="end"/>
        </w:r>
      </w:hyperlink>
    </w:p>
    <w:p w14:paraId="783BFA01" w14:textId="67D2E2E4" w:rsidR="00D5757F" w:rsidRDefault="00E86617">
      <w:pPr>
        <w:pStyle w:val="TOC1"/>
        <w:tabs>
          <w:tab w:val="right" w:leader="dot" w:pos="9622"/>
        </w:tabs>
        <w:rPr>
          <w:rFonts w:asciiTheme="minorHAnsi" w:eastAsiaTheme="minorEastAsia" w:hAnsiTheme="minorHAnsi" w:cstheme="minorBidi"/>
          <w:noProof/>
          <w:lang w:val="en-FI" w:eastAsia="en-GB"/>
        </w:rPr>
      </w:pPr>
      <w:hyperlink w:anchor="_Toc33701326" w:history="1">
        <w:r w:rsidR="00D5757F" w:rsidRPr="00882B3F">
          <w:rPr>
            <w:rStyle w:val="Hyperlink"/>
            <w:noProof/>
          </w:rPr>
          <w:t>4 Results</w:t>
        </w:r>
        <w:r w:rsidR="00D5757F">
          <w:rPr>
            <w:noProof/>
            <w:webHidden/>
          </w:rPr>
          <w:tab/>
        </w:r>
        <w:r w:rsidR="00D5757F">
          <w:rPr>
            <w:noProof/>
            <w:webHidden/>
          </w:rPr>
          <w:fldChar w:fldCharType="begin"/>
        </w:r>
        <w:r w:rsidR="00D5757F">
          <w:rPr>
            <w:noProof/>
            <w:webHidden/>
          </w:rPr>
          <w:instrText xml:space="preserve"> PAGEREF _Toc33701326 \h </w:instrText>
        </w:r>
        <w:r w:rsidR="00D5757F">
          <w:rPr>
            <w:noProof/>
            <w:webHidden/>
          </w:rPr>
        </w:r>
        <w:r w:rsidR="00D5757F">
          <w:rPr>
            <w:noProof/>
            <w:webHidden/>
          </w:rPr>
          <w:fldChar w:fldCharType="separate"/>
        </w:r>
        <w:r w:rsidR="00D5757F">
          <w:rPr>
            <w:noProof/>
            <w:webHidden/>
          </w:rPr>
          <w:t>41</w:t>
        </w:r>
        <w:r w:rsidR="00D5757F">
          <w:rPr>
            <w:noProof/>
            <w:webHidden/>
          </w:rPr>
          <w:fldChar w:fldCharType="end"/>
        </w:r>
      </w:hyperlink>
    </w:p>
    <w:p w14:paraId="2FF2EEC0" w14:textId="5EF0119A"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27" w:history="1">
        <w:r w:rsidR="00D5757F" w:rsidRPr="00882B3F">
          <w:rPr>
            <w:rStyle w:val="Hyperlink"/>
            <w:noProof/>
          </w:rPr>
          <w:t>4.1 Pedestrians’ exposure to traffic noise</w:t>
        </w:r>
        <w:r w:rsidR="00D5757F">
          <w:rPr>
            <w:noProof/>
            <w:webHidden/>
          </w:rPr>
          <w:tab/>
        </w:r>
        <w:r w:rsidR="00D5757F">
          <w:rPr>
            <w:noProof/>
            <w:webHidden/>
          </w:rPr>
          <w:fldChar w:fldCharType="begin"/>
        </w:r>
        <w:r w:rsidR="00D5757F">
          <w:rPr>
            <w:noProof/>
            <w:webHidden/>
          </w:rPr>
          <w:instrText xml:space="preserve"> PAGEREF _Toc33701327 \h </w:instrText>
        </w:r>
        <w:r w:rsidR="00D5757F">
          <w:rPr>
            <w:noProof/>
            <w:webHidden/>
          </w:rPr>
        </w:r>
        <w:r w:rsidR="00D5757F">
          <w:rPr>
            <w:noProof/>
            <w:webHidden/>
          </w:rPr>
          <w:fldChar w:fldCharType="separate"/>
        </w:r>
        <w:r w:rsidR="00D5757F">
          <w:rPr>
            <w:noProof/>
            <w:webHidden/>
          </w:rPr>
          <w:t>41</w:t>
        </w:r>
        <w:r w:rsidR="00D5757F">
          <w:rPr>
            <w:noProof/>
            <w:webHidden/>
          </w:rPr>
          <w:fldChar w:fldCharType="end"/>
        </w:r>
      </w:hyperlink>
    </w:p>
    <w:p w14:paraId="15BE154B" w14:textId="391F095D"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28" w:history="1">
        <w:r w:rsidR="00D5757F" w:rsidRPr="00882B3F">
          <w:rPr>
            <w:rStyle w:val="Hyperlink"/>
            <w:noProof/>
          </w:rPr>
          <w:t>4.2 Spatial patterns in pedestrians’ exposures to traffic noise</w:t>
        </w:r>
        <w:r w:rsidR="00D5757F">
          <w:rPr>
            <w:noProof/>
            <w:webHidden/>
          </w:rPr>
          <w:tab/>
        </w:r>
        <w:r w:rsidR="00D5757F">
          <w:rPr>
            <w:noProof/>
            <w:webHidden/>
          </w:rPr>
          <w:fldChar w:fldCharType="begin"/>
        </w:r>
        <w:r w:rsidR="00D5757F">
          <w:rPr>
            <w:noProof/>
            <w:webHidden/>
          </w:rPr>
          <w:instrText xml:space="preserve"> PAGEREF _Toc33701328 \h </w:instrText>
        </w:r>
        <w:r w:rsidR="00D5757F">
          <w:rPr>
            <w:noProof/>
            <w:webHidden/>
          </w:rPr>
        </w:r>
        <w:r w:rsidR="00D5757F">
          <w:rPr>
            <w:noProof/>
            <w:webHidden/>
          </w:rPr>
          <w:fldChar w:fldCharType="separate"/>
        </w:r>
        <w:r w:rsidR="00D5757F">
          <w:rPr>
            <w:noProof/>
            <w:webHidden/>
          </w:rPr>
          <w:t>42</w:t>
        </w:r>
        <w:r w:rsidR="00D5757F">
          <w:rPr>
            <w:noProof/>
            <w:webHidden/>
          </w:rPr>
          <w:fldChar w:fldCharType="end"/>
        </w:r>
      </w:hyperlink>
    </w:p>
    <w:p w14:paraId="3843940C" w14:textId="4E5E865B"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29" w:history="1">
        <w:r w:rsidR="00D5757F" w:rsidRPr="00882B3F">
          <w:rPr>
            <w:rStyle w:val="Hyperlink"/>
            <w:noProof/>
          </w:rPr>
          <w:t>4.3 Performance of the quiet path route optimization</w:t>
        </w:r>
        <w:r w:rsidR="00D5757F">
          <w:rPr>
            <w:noProof/>
            <w:webHidden/>
          </w:rPr>
          <w:tab/>
        </w:r>
        <w:r w:rsidR="00D5757F">
          <w:rPr>
            <w:noProof/>
            <w:webHidden/>
          </w:rPr>
          <w:fldChar w:fldCharType="begin"/>
        </w:r>
        <w:r w:rsidR="00D5757F">
          <w:rPr>
            <w:noProof/>
            <w:webHidden/>
          </w:rPr>
          <w:instrText xml:space="preserve"> PAGEREF _Toc33701329 \h </w:instrText>
        </w:r>
        <w:r w:rsidR="00D5757F">
          <w:rPr>
            <w:noProof/>
            <w:webHidden/>
          </w:rPr>
        </w:r>
        <w:r w:rsidR="00D5757F">
          <w:rPr>
            <w:noProof/>
            <w:webHidden/>
          </w:rPr>
          <w:fldChar w:fldCharType="separate"/>
        </w:r>
        <w:r w:rsidR="00D5757F">
          <w:rPr>
            <w:noProof/>
            <w:webHidden/>
          </w:rPr>
          <w:t>46</w:t>
        </w:r>
        <w:r w:rsidR="00D5757F">
          <w:rPr>
            <w:noProof/>
            <w:webHidden/>
          </w:rPr>
          <w:fldChar w:fldCharType="end"/>
        </w:r>
      </w:hyperlink>
    </w:p>
    <w:p w14:paraId="139353DF" w14:textId="44918C96"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30" w:history="1">
        <w:r w:rsidR="00D5757F" w:rsidRPr="00882B3F">
          <w:rPr>
            <w:rStyle w:val="Hyperlink"/>
            <w:noProof/>
          </w:rPr>
          <w:t>4.4 Quiet path route planner web application</w:t>
        </w:r>
        <w:r w:rsidR="00D5757F">
          <w:rPr>
            <w:noProof/>
            <w:webHidden/>
          </w:rPr>
          <w:tab/>
        </w:r>
        <w:r w:rsidR="00D5757F">
          <w:rPr>
            <w:noProof/>
            <w:webHidden/>
          </w:rPr>
          <w:fldChar w:fldCharType="begin"/>
        </w:r>
        <w:r w:rsidR="00D5757F">
          <w:rPr>
            <w:noProof/>
            <w:webHidden/>
          </w:rPr>
          <w:instrText xml:space="preserve"> PAGEREF _Toc33701330 \h </w:instrText>
        </w:r>
        <w:r w:rsidR="00D5757F">
          <w:rPr>
            <w:noProof/>
            <w:webHidden/>
          </w:rPr>
        </w:r>
        <w:r w:rsidR="00D5757F">
          <w:rPr>
            <w:noProof/>
            <w:webHidden/>
          </w:rPr>
          <w:fldChar w:fldCharType="separate"/>
        </w:r>
        <w:r w:rsidR="00D5757F">
          <w:rPr>
            <w:noProof/>
            <w:webHidden/>
          </w:rPr>
          <w:t>51</w:t>
        </w:r>
        <w:r w:rsidR="00D5757F">
          <w:rPr>
            <w:noProof/>
            <w:webHidden/>
          </w:rPr>
          <w:fldChar w:fldCharType="end"/>
        </w:r>
      </w:hyperlink>
    </w:p>
    <w:p w14:paraId="16055EBE" w14:textId="686EEAA1" w:rsidR="00D5757F" w:rsidRDefault="00E86617">
      <w:pPr>
        <w:pStyle w:val="TOC1"/>
        <w:tabs>
          <w:tab w:val="right" w:leader="dot" w:pos="9622"/>
        </w:tabs>
        <w:rPr>
          <w:rFonts w:asciiTheme="minorHAnsi" w:eastAsiaTheme="minorEastAsia" w:hAnsiTheme="minorHAnsi" w:cstheme="minorBidi"/>
          <w:noProof/>
          <w:lang w:val="en-FI" w:eastAsia="en-GB"/>
        </w:rPr>
      </w:pPr>
      <w:hyperlink w:anchor="_Toc33701331" w:history="1">
        <w:r w:rsidR="00D5757F" w:rsidRPr="00882B3F">
          <w:rPr>
            <w:rStyle w:val="Hyperlink"/>
            <w:noProof/>
          </w:rPr>
          <w:t>5 Discussion</w:t>
        </w:r>
        <w:r w:rsidR="00D5757F">
          <w:rPr>
            <w:noProof/>
            <w:webHidden/>
          </w:rPr>
          <w:tab/>
        </w:r>
        <w:r w:rsidR="00D5757F">
          <w:rPr>
            <w:noProof/>
            <w:webHidden/>
          </w:rPr>
          <w:fldChar w:fldCharType="begin"/>
        </w:r>
        <w:r w:rsidR="00D5757F">
          <w:rPr>
            <w:noProof/>
            <w:webHidden/>
          </w:rPr>
          <w:instrText xml:space="preserve"> PAGEREF _Toc33701331 \h </w:instrText>
        </w:r>
        <w:r w:rsidR="00D5757F">
          <w:rPr>
            <w:noProof/>
            <w:webHidden/>
          </w:rPr>
        </w:r>
        <w:r w:rsidR="00D5757F">
          <w:rPr>
            <w:noProof/>
            <w:webHidden/>
          </w:rPr>
          <w:fldChar w:fldCharType="separate"/>
        </w:r>
        <w:r w:rsidR="00D5757F">
          <w:rPr>
            <w:noProof/>
            <w:webHidden/>
          </w:rPr>
          <w:t>55</w:t>
        </w:r>
        <w:r w:rsidR="00D5757F">
          <w:rPr>
            <w:noProof/>
            <w:webHidden/>
          </w:rPr>
          <w:fldChar w:fldCharType="end"/>
        </w:r>
      </w:hyperlink>
    </w:p>
    <w:p w14:paraId="6710527F" w14:textId="75A2C1AC"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32" w:history="1">
        <w:r w:rsidR="00D5757F" w:rsidRPr="00882B3F">
          <w:rPr>
            <w:rStyle w:val="Hyperlink"/>
            <w:noProof/>
          </w:rPr>
          <w:t>5.1 Technical assessment – quality of the shortest paths</w:t>
        </w:r>
        <w:r w:rsidR="00D5757F">
          <w:rPr>
            <w:noProof/>
            <w:webHidden/>
          </w:rPr>
          <w:tab/>
        </w:r>
        <w:r w:rsidR="00D5757F">
          <w:rPr>
            <w:noProof/>
            <w:webHidden/>
          </w:rPr>
          <w:fldChar w:fldCharType="begin"/>
        </w:r>
        <w:r w:rsidR="00D5757F">
          <w:rPr>
            <w:noProof/>
            <w:webHidden/>
          </w:rPr>
          <w:instrText xml:space="preserve"> PAGEREF _Toc33701332 \h </w:instrText>
        </w:r>
        <w:r w:rsidR="00D5757F">
          <w:rPr>
            <w:noProof/>
            <w:webHidden/>
          </w:rPr>
        </w:r>
        <w:r w:rsidR="00D5757F">
          <w:rPr>
            <w:noProof/>
            <w:webHidden/>
          </w:rPr>
          <w:fldChar w:fldCharType="separate"/>
        </w:r>
        <w:r w:rsidR="00D5757F">
          <w:rPr>
            <w:noProof/>
            <w:webHidden/>
          </w:rPr>
          <w:t>55</w:t>
        </w:r>
        <w:r w:rsidR="00D5757F">
          <w:rPr>
            <w:noProof/>
            <w:webHidden/>
          </w:rPr>
          <w:fldChar w:fldCharType="end"/>
        </w:r>
      </w:hyperlink>
    </w:p>
    <w:p w14:paraId="7839CA2B" w14:textId="56DB8566"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33" w:history="1">
        <w:r w:rsidR="00D5757F" w:rsidRPr="00882B3F">
          <w:rPr>
            <w:rStyle w:val="Hyperlink"/>
            <w:noProof/>
          </w:rPr>
          <w:t>5.2 Environmental impedance -based costs can enable pedestrian friendly route optimization</w:t>
        </w:r>
        <w:r w:rsidR="00D5757F">
          <w:rPr>
            <w:noProof/>
            <w:webHidden/>
          </w:rPr>
          <w:tab/>
        </w:r>
        <w:r w:rsidR="00D5757F">
          <w:rPr>
            <w:noProof/>
            <w:webHidden/>
          </w:rPr>
          <w:fldChar w:fldCharType="begin"/>
        </w:r>
        <w:r w:rsidR="00D5757F">
          <w:rPr>
            <w:noProof/>
            <w:webHidden/>
          </w:rPr>
          <w:instrText xml:space="preserve"> PAGEREF _Toc33701333 \h </w:instrText>
        </w:r>
        <w:r w:rsidR="00D5757F">
          <w:rPr>
            <w:noProof/>
            <w:webHidden/>
          </w:rPr>
        </w:r>
        <w:r w:rsidR="00D5757F">
          <w:rPr>
            <w:noProof/>
            <w:webHidden/>
          </w:rPr>
          <w:fldChar w:fldCharType="separate"/>
        </w:r>
        <w:r w:rsidR="00D5757F">
          <w:rPr>
            <w:noProof/>
            <w:webHidden/>
          </w:rPr>
          <w:t>59</w:t>
        </w:r>
        <w:r w:rsidR="00D5757F">
          <w:rPr>
            <w:noProof/>
            <w:webHidden/>
          </w:rPr>
          <w:fldChar w:fldCharType="end"/>
        </w:r>
      </w:hyperlink>
    </w:p>
    <w:p w14:paraId="5C0DD35F" w14:textId="1936FC35"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34" w:history="1">
        <w:r w:rsidR="00D5757F" w:rsidRPr="00882B3F">
          <w:rPr>
            <w:rStyle w:val="Hyperlink"/>
            <w:noProof/>
          </w:rPr>
          <w:t>5.3 Could traffic noise be used as a proxy for overall walkability?</w:t>
        </w:r>
        <w:r w:rsidR="00D5757F">
          <w:rPr>
            <w:noProof/>
            <w:webHidden/>
          </w:rPr>
          <w:tab/>
        </w:r>
        <w:r w:rsidR="00D5757F">
          <w:rPr>
            <w:noProof/>
            <w:webHidden/>
          </w:rPr>
          <w:fldChar w:fldCharType="begin"/>
        </w:r>
        <w:r w:rsidR="00D5757F">
          <w:rPr>
            <w:noProof/>
            <w:webHidden/>
          </w:rPr>
          <w:instrText xml:space="preserve"> PAGEREF _Toc33701334 \h </w:instrText>
        </w:r>
        <w:r w:rsidR="00D5757F">
          <w:rPr>
            <w:noProof/>
            <w:webHidden/>
          </w:rPr>
        </w:r>
        <w:r w:rsidR="00D5757F">
          <w:rPr>
            <w:noProof/>
            <w:webHidden/>
          </w:rPr>
          <w:fldChar w:fldCharType="separate"/>
        </w:r>
        <w:r w:rsidR="00D5757F">
          <w:rPr>
            <w:noProof/>
            <w:webHidden/>
          </w:rPr>
          <w:t>60</w:t>
        </w:r>
        <w:r w:rsidR="00D5757F">
          <w:rPr>
            <w:noProof/>
            <w:webHidden/>
          </w:rPr>
          <w:fldChar w:fldCharType="end"/>
        </w:r>
      </w:hyperlink>
    </w:p>
    <w:p w14:paraId="1972D82E" w14:textId="10BF3C58"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35" w:history="1">
        <w:r w:rsidR="00D5757F" w:rsidRPr="00882B3F">
          <w:rPr>
            <w:rStyle w:val="Hyperlink"/>
            <w:noProof/>
          </w:rPr>
          <w:t>5.4 Indirect large-scale assessment of pedestrians’ exposures to traffic noise can reveal significant areal differences in walking conditions</w:t>
        </w:r>
        <w:r w:rsidR="00D5757F">
          <w:rPr>
            <w:noProof/>
            <w:webHidden/>
          </w:rPr>
          <w:tab/>
        </w:r>
        <w:r w:rsidR="00D5757F">
          <w:rPr>
            <w:noProof/>
            <w:webHidden/>
          </w:rPr>
          <w:fldChar w:fldCharType="begin"/>
        </w:r>
        <w:r w:rsidR="00D5757F">
          <w:rPr>
            <w:noProof/>
            <w:webHidden/>
          </w:rPr>
          <w:instrText xml:space="preserve"> PAGEREF _Toc33701335 \h </w:instrText>
        </w:r>
        <w:r w:rsidR="00D5757F">
          <w:rPr>
            <w:noProof/>
            <w:webHidden/>
          </w:rPr>
        </w:r>
        <w:r w:rsidR="00D5757F">
          <w:rPr>
            <w:noProof/>
            <w:webHidden/>
          </w:rPr>
          <w:fldChar w:fldCharType="separate"/>
        </w:r>
        <w:r w:rsidR="00D5757F">
          <w:rPr>
            <w:noProof/>
            <w:webHidden/>
          </w:rPr>
          <w:t>60</w:t>
        </w:r>
        <w:r w:rsidR="00D5757F">
          <w:rPr>
            <w:noProof/>
            <w:webHidden/>
          </w:rPr>
          <w:fldChar w:fldCharType="end"/>
        </w:r>
      </w:hyperlink>
    </w:p>
    <w:p w14:paraId="65DC0911" w14:textId="2FB1F29E"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36" w:history="1">
        <w:r w:rsidR="00D5757F" w:rsidRPr="00882B3F">
          <w:rPr>
            <w:rStyle w:val="Hyperlink"/>
            <w:noProof/>
          </w:rPr>
          <w:t>5.5 Considerable share of the exposure to traffic noise can be avoided by taking an alternative path</w:t>
        </w:r>
        <w:r w:rsidR="00D5757F">
          <w:rPr>
            <w:noProof/>
            <w:webHidden/>
          </w:rPr>
          <w:tab/>
        </w:r>
        <w:r w:rsidR="00D5757F">
          <w:rPr>
            <w:noProof/>
            <w:webHidden/>
          </w:rPr>
          <w:fldChar w:fldCharType="begin"/>
        </w:r>
        <w:r w:rsidR="00D5757F">
          <w:rPr>
            <w:noProof/>
            <w:webHidden/>
          </w:rPr>
          <w:instrText xml:space="preserve"> PAGEREF _Toc33701336 \h </w:instrText>
        </w:r>
        <w:r w:rsidR="00D5757F">
          <w:rPr>
            <w:noProof/>
            <w:webHidden/>
          </w:rPr>
        </w:r>
        <w:r w:rsidR="00D5757F">
          <w:rPr>
            <w:noProof/>
            <w:webHidden/>
          </w:rPr>
          <w:fldChar w:fldCharType="separate"/>
        </w:r>
        <w:r w:rsidR="00D5757F">
          <w:rPr>
            <w:noProof/>
            <w:webHidden/>
          </w:rPr>
          <w:t>62</w:t>
        </w:r>
        <w:r w:rsidR="00D5757F">
          <w:rPr>
            <w:noProof/>
            <w:webHidden/>
          </w:rPr>
          <w:fldChar w:fldCharType="end"/>
        </w:r>
      </w:hyperlink>
    </w:p>
    <w:p w14:paraId="4554BF65" w14:textId="79C395C7"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37" w:history="1">
        <w:r w:rsidR="00D5757F" w:rsidRPr="00882B3F">
          <w:rPr>
            <w:rStyle w:val="Hyperlink"/>
            <w:noProof/>
          </w:rPr>
          <w:t>5.6 Definition of the environmental impedance function is critical yet somewhat arbitrary in quiet path optimization</w:t>
        </w:r>
        <w:r w:rsidR="00D5757F">
          <w:rPr>
            <w:noProof/>
            <w:webHidden/>
          </w:rPr>
          <w:tab/>
        </w:r>
        <w:r w:rsidR="00D5757F">
          <w:rPr>
            <w:noProof/>
            <w:webHidden/>
          </w:rPr>
          <w:fldChar w:fldCharType="begin"/>
        </w:r>
        <w:r w:rsidR="00D5757F">
          <w:rPr>
            <w:noProof/>
            <w:webHidden/>
          </w:rPr>
          <w:instrText xml:space="preserve"> PAGEREF _Toc33701337 \h </w:instrText>
        </w:r>
        <w:r w:rsidR="00D5757F">
          <w:rPr>
            <w:noProof/>
            <w:webHidden/>
          </w:rPr>
        </w:r>
        <w:r w:rsidR="00D5757F">
          <w:rPr>
            <w:noProof/>
            <w:webHidden/>
          </w:rPr>
          <w:fldChar w:fldCharType="separate"/>
        </w:r>
        <w:r w:rsidR="00D5757F">
          <w:rPr>
            <w:noProof/>
            <w:webHidden/>
          </w:rPr>
          <w:t>63</w:t>
        </w:r>
        <w:r w:rsidR="00D5757F">
          <w:rPr>
            <w:noProof/>
            <w:webHidden/>
          </w:rPr>
          <w:fldChar w:fldCharType="end"/>
        </w:r>
      </w:hyperlink>
    </w:p>
    <w:p w14:paraId="5F3F66F2" w14:textId="2F27CBC3"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38" w:history="1">
        <w:r w:rsidR="00D5757F" w:rsidRPr="00882B3F">
          <w:rPr>
            <w:rStyle w:val="Hyperlink"/>
            <w:noProof/>
          </w:rPr>
          <w:t>5.7 Alternative quiet paths need to be calculated to suit different situations and users with varying preferences</w:t>
        </w:r>
        <w:r w:rsidR="00D5757F">
          <w:rPr>
            <w:noProof/>
            <w:webHidden/>
          </w:rPr>
          <w:tab/>
        </w:r>
        <w:r w:rsidR="00D5757F">
          <w:rPr>
            <w:noProof/>
            <w:webHidden/>
          </w:rPr>
          <w:fldChar w:fldCharType="begin"/>
        </w:r>
        <w:r w:rsidR="00D5757F">
          <w:rPr>
            <w:noProof/>
            <w:webHidden/>
          </w:rPr>
          <w:instrText xml:space="preserve"> PAGEREF _Toc33701338 \h </w:instrText>
        </w:r>
        <w:r w:rsidR="00D5757F">
          <w:rPr>
            <w:noProof/>
            <w:webHidden/>
          </w:rPr>
        </w:r>
        <w:r w:rsidR="00D5757F">
          <w:rPr>
            <w:noProof/>
            <w:webHidden/>
          </w:rPr>
          <w:fldChar w:fldCharType="separate"/>
        </w:r>
        <w:r w:rsidR="00D5757F">
          <w:rPr>
            <w:noProof/>
            <w:webHidden/>
          </w:rPr>
          <w:t>63</w:t>
        </w:r>
        <w:r w:rsidR="00D5757F">
          <w:rPr>
            <w:noProof/>
            <w:webHidden/>
          </w:rPr>
          <w:fldChar w:fldCharType="end"/>
        </w:r>
      </w:hyperlink>
    </w:p>
    <w:p w14:paraId="1E5D4947" w14:textId="6F377B84"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39" w:history="1">
        <w:r w:rsidR="00D5757F" w:rsidRPr="00882B3F">
          <w:rPr>
            <w:rStyle w:val="Hyperlink"/>
            <w:noProof/>
          </w:rPr>
          <w:t>5.8 Publishing a green path routing application online can facilitate citizens to choose healthier paths</w:t>
        </w:r>
        <w:r w:rsidR="00D5757F">
          <w:rPr>
            <w:noProof/>
            <w:webHidden/>
          </w:rPr>
          <w:tab/>
        </w:r>
        <w:r w:rsidR="00D5757F">
          <w:rPr>
            <w:noProof/>
            <w:webHidden/>
          </w:rPr>
          <w:fldChar w:fldCharType="begin"/>
        </w:r>
        <w:r w:rsidR="00D5757F">
          <w:rPr>
            <w:noProof/>
            <w:webHidden/>
          </w:rPr>
          <w:instrText xml:space="preserve"> PAGEREF _Toc33701339 \h </w:instrText>
        </w:r>
        <w:r w:rsidR="00D5757F">
          <w:rPr>
            <w:noProof/>
            <w:webHidden/>
          </w:rPr>
        </w:r>
        <w:r w:rsidR="00D5757F">
          <w:rPr>
            <w:noProof/>
            <w:webHidden/>
          </w:rPr>
          <w:fldChar w:fldCharType="separate"/>
        </w:r>
        <w:r w:rsidR="00D5757F">
          <w:rPr>
            <w:noProof/>
            <w:webHidden/>
          </w:rPr>
          <w:t>64</w:t>
        </w:r>
        <w:r w:rsidR="00D5757F">
          <w:rPr>
            <w:noProof/>
            <w:webHidden/>
          </w:rPr>
          <w:fldChar w:fldCharType="end"/>
        </w:r>
      </w:hyperlink>
    </w:p>
    <w:p w14:paraId="7BD0E9D4" w14:textId="7C8F821F"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40" w:history="1">
        <w:r w:rsidR="00D5757F" w:rsidRPr="00882B3F">
          <w:rPr>
            <w:rStyle w:val="Hyperlink"/>
            <w:noProof/>
          </w:rPr>
          <w:t>5.9 Revised technical implementation is required to enable real-time green path route optimization</w:t>
        </w:r>
        <w:r w:rsidR="00D5757F">
          <w:rPr>
            <w:noProof/>
            <w:webHidden/>
          </w:rPr>
          <w:tab/>
        </w:r>
        <w:r w:rsidR="00D5757F">
          <w:rPr>
            <w:noProof/>
            <w:webHidden/>
          </w:rPr>
          <w:fldChar w:fldCharType="begin"/>
        </w:r>
        <w:r w:rsidR="00D5757F">
          <w:rPr>
            <w:noProof/>
            <w:webHidden/>
          </w:rPr>
          <w:instrText xml:space="preserve"> PAGEREF _Toc33701340 \h </w:instrText>
        </w:r>
        <w:r w:rsidR="00D5757F">
          <w:rPr>
            <w:noProof/>
            <w:webHidden/>
          </w:rPr>
        </w:r>
        <w:r w:rsidR="00D5757F">
          <w:rPr>
            <w:noProof/>
            <w:webHidden/>
          </w:rPr>
          <w:fldChar w:fldCharType="separate"/>
        </w:r>
        <w:r w:rsidR="00D5757F">
          <w:rPr>
            <w:noProof/>
            <w:webHidden/>
          </w:rPr>
          <w:t>64</w:t>
        </w:r>
        <w:r w:rsidR="00D5757F">
          <w:rPr>
            <w:noProof/>
            <w:webHidden/>
          </w:rPr>
          <w:fldChar w:fldCharType="end"/>
        </w:r>
      </w:hyperlink>
    </w:p>
    <w:p w14:paraId="18A75D55" w14:textId="47F771AD" w:rsidR="00D5757F" w:rsidRDefault="00E86617">
      <w:pPr>
        <w:pStyle w:val="TOC2"/>
        <w:tabs>
          <w:tab w:val="right" w:leader="dot" w:pos="9622"/>
        </w:tabs>
        <w:rPr>
          <w:rFonts w:asciiTheme="minorHAnsi" w:eastAsiaTheme="minorEastAsia" w:hAnsiTheme="minorHAnsi" w:cstheme="minorBidi"/>
          <w:noProof/>
          <w:lang w:val="en-FI" w:eastAsia="en-GB"/>
        </w:rPr>
      </w:pPr>
      <w:hyperlink w:anchor="_Toc33701341" w:history="1">
        <w:r w:rsidR="00D5757F" w:rsidRPr="00882B3F">
          <w:rPr>
            <w:rStyle w:val="Hyperlink"/>
            <w:noProof/>
          </w:rPr>
          <w:t>5.10 Least exposure path optimization should be developed as a concept to consider multiple pollutants</w:t>
        </w:r>
        <w:r w:rsidR="00D5757F">
          <w:rPr>
            <w:noProof/>
            <w:webHidden/>
          </w:rPr>
          <w:tab/>
        </w:r>
        <w:r w:rsidR="00D5757F">
          <w:rPr>
            <w:noProof/>
            <w:webHidden/>
          </w:rPr>
          <w:fldChar w:fldCharType="begin"/>
        </w:r>
        <w:r w:rsidR="00D5757F">
          <w:rPr>
            <w:noProof/>
            <w:webHidden/>
          </w:rPr>
          <w:instrText xml:space="preserve"> PAGEREF _Toc33701341 \h </w:instrText>
        </w:r>
        <w:r w:rsidR="00D5757F">
          <w:rPr>
            <w:noProof/>
            <w:webHidden/>
          </w:rPr>
        </w:r>
        <w:r w:rsidR="00D5757F">
          <w:rPr>
            <w:noProof/>
            <w:webHidden/>
          </w:rPr>
          <w:fldChar w:fldCharType="separate"/>
        </w:r>
        <w:r w:rsidR="00D5757F">
          <w:rPr>
            <w:noProof/>
            <w:webHidden/>
          </w:rPr>
          <w:t>65</w:t>
        </w:r>
        <w:r w:rsidR="00D5757F">
          <w:rPr>
            <w:noProof/>
            <w:webHidden/>
          </w:rPr>
          <w:fldChar w:fldCharType="end"/>
        </w:r>
      </w:hyperlink>
    </w:p>
    <w:p w14:paraId="67B44E55" w14:textId="7738C1EA" w:rsidR="00D5757F" w:rsidRDefault="00E86617">
      <w:pPr>
        <w:pStyle w:val="TOC1"/>
        <w:tabs>
          <w:tab w:val="right" w:leader="dot" w:pos="9622"/>
        </w:tabs>
        <w:rPr>
          <w:rFonts w:asciiTheme="minorHAnsi" w:eastAsiaTheme="minorEastAsia" w:hAnsiTheme="minorHAnsi" w:cstheme="minorBidi"/>
          <w:noProof/>
          <w:lang w:val="en-FI" w:eastAsia="en-GB"/>
        </w:rPr>
      </w:pPr>
      <w:hyperlink w:anchor="_Toc33701342" w:history="1">
        <w:r w:rsidR="00D5757F" w:rsidRPr="00882B3F">
          <w:rPr>
            <w:rStyle w:val="Hyperlink"/>
            <w:noProof/>
          </w:rPr>
          <w:t>6 References</w:t>
        </w:r>
        <w:r w:rsidR="00D5757F">
          <w:rPr>
            <w:noProof/>
            <w:webHidden/>
          </w:rPr>
          <w:tab/>
        </w:r>
        <w:r w:rsidR="00D5757F">
          <w:rPr>
            <w:noProof/>
            <w:webHidden/>
          </w:rPr>
          <w:fldChar w:fldCharType="begin"/>
        </w:r>
        <w:r w:rsidR="00D5757F">
          <w:rPr>
            <w:noProof/>
            <w:webHidden/>
          </w:rPr>
          <w:instrText xml:space="preserve"> PAGEREF _Toc33701342 \h </w:instrText>
        </w:r>
        <w:r w:rsidR="00D5757F">
          <w:rPr>
            <w:noProof/>
            <w:webHidden/>
          </w:rPr>
        </w:r>
        <w:r w:rsidR="00D5757F">
          <w:rPr>
            <w:noProof/>
            <w:webHidden/>
          </w:rPr>
          <w:fldChar w:fldCharType="separate"/>
        </w:r>
        <w:r w:rsidR="00D5757F">
          <w:rPr>
            <w:noProof/>
            <w:webHidden/>
          </w:rPr>
          <w:t>67</w:t>
        </w:r>
        <w:r w:rsidR="00D5757F">
          <w:rPr>
            <w:noProof/>
            <w:webHidden/>
          </w:rPr>
          <w:fldChar w:fldCharType="end"/>
        </w:r>
      </w:hyperlink>
    </w:p>
    <w:p w14:paraId="0B2E0586" w14:textId="690BAE6B" w:rsidR="00D5757F" w:rsidRDefault="00E86617">
      <w:pPr>
        <w:pStyle w:val="TOC1"/>
        <w:tabs>
          <w:tab w:val="right" w:leader="dot" w:pos="9622"/>
        </w:tabs>
        <w:rPr>
          <w:rFonts w:asciiTheme="minorHAnsi" w:eastAsiaTheme="minorEastAsia" w:hAnsiTheme="minorHAnsi" w:cstheme="minorBidi"/>
          <w:noProof/>
          <w:lang w:val="en-FI" w:eastAsia="en-GB"/>
        </w:rPr>
      </w:pPr>
      <w:hyperlink w:anchor="_Toc33701343" w:history="1">
        <w:r w:rsidR="00D5757F" w:rsidRPr="00882B3F">
          <w:rPr>
            <w:rStyle w:val="Hyperlink"/>
            <w:noProof/>
          </w:rPr>
          <w:t>APPENDICES</w:t>
        </w:r>
        <w:r w:rsidR="00D5757F">
          <w:rPr>
            <w:noProof/>
            <w:webHidden/>
          </w:rPr>
          <w:tab/>
        </w:r>
        <w:r w:rsidR="00D5757F">
          <w:rPr>
            <w:noProof/>
            <w:webHidden/>
          </w:rPr>
          <w:fldChar w:fldCharType="begin"/>
        </w:r>
        <w:r w:rsidR="00D5757F">
          <w:rPr>
            <w:noProof/>
            <w:webHidden/>
          </w:rPr>
          <w:instrText xml:space="preserve"> PAGEREF _Toc33701343 \h </w:instrText>
        </w:r>
        <w:r w:rsidR="00D5757F">
          <w:rPr>
            <w:noProof/>
            <w:webHidden/>
          </w:rPr>
        </w:r>
        <w:r w:rsidR="00D5757F">
          <w:rPr>
            <w:noProof/>
            <w:webHidden/>
          </w:rPr>
          <w:fldChar w:fldCharType="separate"/>
        </w:r>
        <w:r w:rsidR="00D5757F">
          <w:rPr>
            <w:noProof/>
            <w:webHidden/>
          </w:rPr>
          <w:t>72</w:t>
        </w:r>
        <w:r w:rsidR="00D5757F">
          <w:rPr>
            <w:noProof/>
            <w:webHidden/>
          </w:rPr>
          <w:fldChar w:fldCharType="end"/>
        </w:r>
      </w:hyperlink>
    </w:p>
    <w:p w14:paraId="7E9611F4" w14:textId="7F9695B5"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066F55CC" w14:textId="20A060ED" w:rsidR="000624F1"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3184003" w:history="1">
        <w:r w:rsidR="000624F1" w:rsidRPr="00C26F6D">
          <w:rPr>
            <w:rStyle w:val="Hyperlink"/>
            <w:noProof/>
          </w:rPr>
          <w:t xml:space="preserve">Figure 1. Equal loudness contours by ISO 226 </w:t>
        </w:r>
        <w:r w:rsidR="000624F1" w:rsidRPr="00C26F6D">
          <w:rPr>
            <w:rStyle w:val="Hyperlink"/>
            <w:noProof/>
            <w:lang w:val="en-GB"/>
          </w:rPr>
          <w:t>(</w:t>
        </w:r>
        <w:r w:rsidR="000624F1" w:rsidRPr="00C26F6D">
          <w:rPr>
            <w:rStyle w:val="Hyperlink"/>
            <w:i/>
            <w:noProof/>
            <w:lang w:val="en-GB"/>
          </w:rPr>
          <w:t>Acoustics – normal equal-loudness contours. International Standard ISO 226</w:t>
        </w:r>
        <w:r w:rsidR="000624F1" w:rsidRPr="00C26F6D">
          <w:rPr>
            <w:rStyle w:val="Hyperlink"/>
            <w:noProof/>
            <w:lang w:val="en-GB"/>
          </w:rPr>
          <w:t>, n.d.)</w:t>
        </w:r>
        <w:r w:rsidR="000624F1" w:rsidRPr="00C26F6D">
          <w:rPr>
            <w:rStyle w:val="Hyperlink"/>
            <w:noProof/>
          </w:rPr>
          <w:t>.</w:t>
        </w:r>
        <w:r w:rsidR="000624F1">
          <w:rPr>
            <w:noProof/>
            <w:webHidden/>
          </w:rPr>
          <w:tab/>
        </w:r>
        <w:r w:rsidR="000624F1">
          <w:rPr>
            <w:noProof/>
            <w:webHidden/>
          </w:rPr>
          <w:fldChar w:fldCharType="begin"/>
        </w:r>
        <w:r w:rsidR="000624F1">
          <w:rPr>
            <w:noProof/>
            <w:webHidden/>
          </w:rPr>
          <w:instrText xml:space="preserve"> PAGEREF _Toc33184003 \h </w:instrText>
        </w:r>
        <w:r w:rsidR="000624F1">
          <w:rPr>
            <w:noProof/>
            <w:webHidden/>
          </w:rPr>
        </w:r>
        <w:r w:rsidR="000624F1">
          <w:rPr>
            <w:noProof/>
            <w:webHidden/>
          </w:rPr>
          <w:fldChar w:fldCharType="separate"/>
        </w:r>
        <w:r w:rsidR="000624F1">
          <w:rPr>
            <w:noProof/>
            <w:webHidden/>
          </w:rPr>
          <w:t>3</w:t>
        </w:r>
        <w:r w:rsidR="000624F1">
          <w:rPr>
            <w:noProof/>
            <w:webHidden/>
          </w:rPr>
          <w:fldChar w:fldCharType="end"/>
        </w:r>
      </w:hyperlink>
    </w:p>
    <w:p w14:paraId="783B36EB" w14:textId="66F5C765"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04" w:history="1">
        <w:r w:rsidR="000624F1" w:rsidRPr="00C26F6D">
          <w:rPr>
            <w:rStyle w:val="Hyperlink"/>
            <w:noProof/>
          </w:rPr>
          <w:t>Figure 2. Exposure to traffic noise on a path as distances (left) and durations (right) of different traffic noise levels.</w:t>
        </w:r>
        <w:r w:rsidR="000624F1">
          <w:rPr>
            <w:noProof/>
            <w:webHidden/>
          </w:rPr>
          <w:tab/>
        </w:r>
        <w:r w:rsidR="000624F1">
          <w:rPr>
            <w:noProof/>
            <w:webHidden/>
          </w:rPr>
          <w:fldChar w:fldCharType="begin"/>
        </w:r>
        <w:r w:rsidR="000624F1">
          <w:rPr>
            <w:noProof/>
            <w:webHidden/>
          </w:rPr>
          <w:instrText xml:space="preserve"> PAGEREF _Toc33184004 \h </w:instrText>
        </w:r>
        <w:r w:rsidR="000624F1">
          <w:rPr>
            <w:noProof/>
            <w:webHidden/>
          </w:rPr>
        </w:r>
        <w:r w:rsidR="000624F1">
          <w:rPr>
            <w:noProof/>
            <w:webHidden/>
          </w:rPr>
          <w:fldChar w:fldCharType="separate"/>
        </w:r>
        <w:r w:rsidR="000624F1">
          <w:rPr>
            <w:noProof/>
            <w:webHidden/>
          </w:rPr>
          <w:t>6</w:t>
        </w:r>
        <w:r w:rsidR="000624F1">
          <w:rPr>
            <w:noProof/>
            <w:webHidden/>
          </w:rPr>
          <w:fldChar w:fldCharType="end"/>
        </w:r>
      </w:hyperlink>
    </w:p>
    <w:p w14:paraId="12B6BDF9" w14:textId="181C9E09"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05" w:history="1">
        <w:r w:rsidR="000624F1" w:rsidRPr="00C26F6D">
          <w:rPr>
            <w:rStyle w:val="Hyperlink"/>
            <w:noProof/>
          </w:rPr>
          <w:t>Figure 3. Illustration of the internal methodological dependencies of the study.</w:t>
        </w:r>
        <w:r w:rsidR="000624F1">
          <w:rPr>
            <w:noProof/>
            <w:webHidden/>
          </w:rPr>
          <w:tab/>
        </w:r>
        <w:r w:rsidR="000624F1">
          <w:rPr>
            <w:noProof/>
            <w:webHidden/>
          </w:rPr>
          <w:fldChar w:fldCharType="begin"/>
        </w:r>
        <w:r w:rsidR="000624F1">
          <w:rPr>
            <w:noProof/>
            <w:webHidden/>
          </w:rPr>
          <w:instrText xml:space="preserve"> PAGEREF _Toc33184005 \h </w:instrText>
        </w:r>
        <w:r w:rsidR="000624F1">
          <w:rPr>
            <w:noProof/>
            <w:webHidden/>
          </w:rPr>
        </w:r>
        <w:r w:rsidR="000624F1">
          <w:rPr>
            <w:noProof/>
            <w:webHidden/>
          </w:rPr>
          <w:fldChar w:fldCharType="separate"/>
        </w:r>
        <w:r w:rsidR="000624F1">
          <w:rPr>
            <w:noProof/>
            <w:webHidden/>
          </w:rPr>
          <w:t>9</w:t>
        </w:r>
        <w:r w:rsidR="000624F1">
          <w:rPr>
            <w:noProof/>
            <w:webHidden/>
          </w:rPr>
          <w:fldChar w:fldCharType="end"/>
        </w:r>
      </w:hyperlink>
    </w:p>
    <w:p w14:paraId="07A2C2D1" w14:textId="5376EF6D"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06" w:history="1">
        <w:r w:rsidR="000624F1" w:rsidRPr="00C26F6D">
          <w:rPr>
            <w:rStyle w:val="Hyperlink"/>
            <w:noProof/>
          </w:rPr>
          <w:t>Figure 4. Map of the study area; extent of the city of Helsinki excluding the southern islands.</w:t>
        </w:r>
        <w:r w:rsidR="000624F1">
          <w:rPr>
            <w:noProof/>
            <w:webHidden/>
          </w:rPr>
          <w:tab/>
        </w:r>
        <w:r w:rsidR="000624F1">
          <w:rPr>
            <w:noProof/>
            <w:webHidden/>
          </w:rPr>
          <w:fldChar w:fldCharType="begin"/>
        </w:r>
        <w:r w:rsidR="000624F1">
          <w:rPr>
            <w:noProof/>
            <w:webHidden/>
          </w:rPr>
          <w:instrText xml:space="preserve"> PAGEREF _Toc33184006 \h </w:instrText>
        </w:r>
        <w:r w:rsidR="000624F1">
          <w:rPr>
            <w:noProof/>
            <w:webHidden/>
          </w:rPr>
        </w:r>
        <w:r w:rsidR="000624F1">
          <w:rPr>
            <w:noProof/>
            <w:webHidden/>
          </w:rPr>
          <w:fldChar w:fldCharType="separate"/>
        </w:r>
        <w:r w:rsidR="000624F1">
          <w:rPr>
            <w:noProof/>
            <w:webHidden/>
          </w:rPr>
          <w:t>10</w:t>
        </w:r>
        <w:r w:rsidR="000624F1">
          <w:rPr>
            <w:noProof/>
            <w:webHidden/>
          </w:rPr>
          <w:fldChar w:fldCharType="end"/>
        </w:r>
      </w:hyperlink>
    </w:p>
    <w:p w14:paraId="0A1878BD" w14:textId="593589FD"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07" w:history="1">
        <w:r w:rsidR="000624F1" w:rsidRPr="00C26F6D">
          <w:rPr>
            <w:rStyle w:val="Hyperlink"/>
            <w:noProof/>
          </w:rPr>
          <w:t>Figure 5. Modelled daytime traffic noise levels (dB) in Helsinki.</w:t>
        </w:r>
        <w:r w:rsidR="000624F1">
          <w:rPr>
            <w:noProof/>
            <w:webHidden/>
          </w:rPr>
          <w:tab/>
        </w:r>
        <w:r w:rsidR="000624F1">
          <w:rPr>
            <w:noProof/>
            <w:webHidden/>
          </w:rPr>
          <w:fldChar w:fldCharType="begin"/>
        </w:r>
        <w:r w:rsidR="000624F1">
          <w:rPr>
            <w:noProof/>
            <w:webHidden/>
          </w:rPr>
          <w:instrText xml:space="preserve"> PAGEREF _Toc33184007 \h </w:instrText>
        </w:r>
        <w:r w:rsidR="000624F1">
          <w:rPr>
            <w:noProof/>
            <w:webHidden/>
          </w:rPr>
        </w:r>
        <w:r w:rsidR="000624F1">
          <w:rPr>
            <w:noProof/>
            <w:webHidden/>
          </w:rPr>
          <w:fldChar w:fldCharType="separate"/>
        </w:r>
        <w:r w:rsidR="000624F1">
          <w:rPr>
            <w:noProof/>
            <w:webHidden/>
          </w:rPr>
          <w:t>13</w:t>
        </w:r>
        <w:r w:rsidR="000624F1">
          <w:rPr>
            <w:noProof/>
            <w:webHidden/>
          </w:rPr>
          <w:fldChar w:fldCharType="end"/>
        </w:r>
      </w:hyperlink>
    </w:p>
    <w:p w14:paraId="67DC8F99" w14:textId="2846A59C"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08" w:history="1">
        <w:r w:rsidR="000624F1" w:rsidRPr="00C26F6D">
          <w:rPr>
            <w:rStyle w:val="Hyperlink"/>
            <w:noProof/>
          </w:rPr>
          <w:t>Figure 6. Modelled daytime traffic noise levels (dB) in Viikki.</w:t>
        </w:r>
        <w:r w:rsidR="000624F1">
          <w:rPr>
            <w:noProof/>
            <w:webHidden/>
          </w:rPr>
          <w:tab/>
        </w:r>
        <w:r w:rsidR="000624F1">
          <w:rPr>
            <w:noProof/>
            <w:webHidden/>
          </w:rPr>
          <w:fldChar w:fldCharType="begin"/>
        </w:r>
        <w:r w:rsidR="000624F1">
          <w:rPr>
            <w:noProof/>
            <w:webHidden/>
          </w:rPr>
          <w:instrText xml:space="preserve"> PAGEREF _Toc33184008 \h </w:instrText>
        </w:r>
        <w:r w:rsidR="000624F1">
          <w:rPr>
            <w:noProof/>
            <w:webHidden/>
          </w:rPr>
        </w:r>
        <w:r w:rsidR="000624F1">
          <w:rPr>
            <w:noProof/>
            <w:webHidden/>
          </w:rPr>
          <w:fldChar w:fldCharType="separate"/>
        </w:r>
        <w:r w:rsidR="000624F1">
          <w:rPr>
            <w:noProof/>
            <w:webHidden/>
          </w:rPr>
          <w:t>14</w:t>
        </w:r>
        <w:r w:rsidR="000624F1">
          <w:rPr>
            <w:noProof/>
            <w:webHidden/>
          </w:rPr>
          <w:fldChar w:fldCharType="end"/>
        </w:r>
      </w:hyperlink>
    </w:p>
    <w:p w14:paraId="137DCF7B" w14:textId="0D866106"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09" w:history="1">
        <w:r w:rsidR="000624F1" w:rsidRPr="00C26F6D">
          <w:rPr>
            <w:rStyle w:val="Hyperlink"/>
            <w:noProof/>
          </w:rPr>
          <w:t>Figure 7. Modelled daytime traffic noise levels (dB) in more central location in Helsinki.</w:t>
        </w:r>
        <w:r w:rsidR="000624F1">
          <w:rPr>
            <w:noProof/>
            <w:webHidden/>
          </w:rPr>
          <w:tab/>
        </w:r>
        <w:r w:rsidR="000624F1">
          <w:rPr>
            <w:noProof/>
            <w:webHidden/>
          </w:rPr>
          <w:fldChar w:fldCharType="begin"/>
        </w:r>
        <w:r w:rsidR="000624F1">
          <w:rPr>
            <w:noProof/>
            <w:webHidden/>
          </w:rPr>
          <w:instrText xml:space="preserve"> PAGEREF _Toc33184009 \h </w:instrText>
        </w:r>
        <w:r w:rsidR="000624F1">
          <w:rPr>
            <w:noProof/>
            <w:webHidden/>
          </w:rPr>
        </w:r>
        <w:r w:rsidR="000624F1">
          <w:rPr>
            <w:noProof/>
            <w:webHidden/>
          </w:rPr>
          <w:fldChar w:fldCharType="separate"/>
        </w:r>
        <w:r w:rsidR="000624F1">
          <w:rPr>
            <w:noProof/>
            <w:webHidden/>
          </w:rPr>
          <w:t>15</w:t>
        </w:r>
        <w:r w:rsidR="000624F1">
          <w:rPr>
            <w:noProof/>
            <w:webHidden/>
          </w:rPr>
          <w:fldChar w:fldCharType="end"/>
        </w:r>
      </w:hyperlink>
    </w:p>
    <w:p w14:paraId="5C8D4E90" w14:textId="07F2198D"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10" w:history="1">
        <w:r w:rsidR="000624F1" w:rsidRPr="00C26F6D">
          <w:rPr>
            <w:rStyle w:val="Hyperlink"/>
            <w:noProof/>
          </w:rPr>
          <w:t>Figure 8. Technical framework of the study: internal (blue) and external (grey) technical dependencies (* = Python library). The numerous external dependencies of the used Python libraries are not included in the graph.</w:t>
        </w:r>
        <w:r w:rsidR="000624F1">
          <w:rPr>
            <w:noProof/>
            <w:webHidden/>
          </w:rPr>
          <w:tab/>
        </w:r>
        <w:r w:rsidR="000624F1">
          <w:rPr>
            <w:noProof/>
            <w:webHidden/>
          </w:rPr>
          <w:fldChar w:fldCharType="begin"/>
        </w:r>
        <w:r w:rsidR="000624F1">
          <w:rPr>
            <w:noProof/>
            <w:webHidden/>
          </w:rPr>
          <w:instrText xml:space="preserve"> PAGEREF _Toc33184010 \h </w:instrText>
        </w:r>
        <w:r w:rsidR="000624F1">
          <w:rPr>
            <w:noProof/>
            <w:webHidden/>
          </w:rPr>
        </w:r>
        <w:r w:rsidR="000624F1">
          <w:rPr>
            <w:noProof/>
            <w:webHidden/>
          </w:rPr>
          <w:fldChar w:fldCharType="separate"/>
        </w:r>
        <w:r w:rsidR="000624F1">
          <w:rPr>
            <w:noProof/>
            <w:webHidden/>
          </w:rPr>
          <w:t>17</w:t>
        </w:r>
        <w:r w:rsidR="000624F1">
          <w:rPr>
            <w:noProof/>
            <w:webHidden/>
          </w:rPr>
          <w:fldChar w:fldCharType="end"/>
        </w:r>
      </w:hyperlink>
    </w:p>
    <w:p w14:paraId="340BE2F3" w14:textId="234B402F"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11" w:history="1">
        <w:r w:rsidR="000624F1" w:rsidRPr="00C26F6D">
          <w:rPr>
            <w:rStyle w:val="Hyperlink"/>
            <w:noProof/>
          </w:rPr>
          <w:t>Figure 9. Noise cost coefficients for dB range 45–75 dB calculated with both equations (3 &amp; 4) presented in this chapter.</w:t>
        </w:r>
        <w:r w:rsidR="000624F1">
          <w:rPr>
            <w:noProof/>
            <w:webHidden/>
          </w:rPr>
          <w:tab/>
        </w:r>
        <w:r w:rsidR="000624F1">
          <w:rPr>
            <w:noProof/>
            <w:webHidden/>
          </w:rPr>
          <w:fldChar w:fldCharType="begin"/>
        </w:r>
        <w:r w:rsidR="000624F1">
          <w:rPr>
            <w:noProof/>
            <w:webHidden/>
          </w:rPr>
          <w:instrText xml:space="preserve"> PAGEREF _Toc33184011 \h </w:instrText>
        </w:r>
        <w:r w:rsidR="000624F1">
          <w:rPr>
            <w:noProof/>
            <w:webHidden/>
          </w:rPr>
        </w:r>
        <w:r w:rsidR="000624F1">
          <w:rPr>
            <w:noProof/>
            <w:webHidden/>
          </w:rPr>
          <w:fldChar w:fldCharType="separate"/>
        </w:r>
        <w:r w:rsidR="000624F1">
          <w:rPr>
            <w:noProof/>
            <w:webHidden/>
          </w:rPr>
          <w:t>20</w:t>
        </w:r>
        <w:r w:rsidR="000624F1">
          <w:rPr>
            <w:noProof/>
            <w:webHidden/>
          </w:rPr>
          <w:fldChar w:fldCharType="end"/>
        </w:r>
      </w:hyperlink>
    </w:p>
    <w:p w14:paraId="470E48B0" w14:textId="30F3721C"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12" w:history="1">
        <w:r w:rsidR="000624F1" w:rsidRPr="00C26F6D">
          <w:rPr>
            <w:rStyle w:val="Hyperlink"/>
            <w:noProof/>
          </w:rPr>
          <w:t>Figure 10. Workflow of network (graph) acquisition and construction.</w:t>
        </w:r>
        <w:r w:rsidR="000624F1">
          <w:rPr>
            <w:noProof/>
            <w:webHidden/>
          </w:rPr>
          <w:tab/>
        </w:r>
        <w:r w:rsidR="000624F1">
          <w:rPr>
            <w:noProof/>
            <w:webHidden/>
          </w:rPr>
          <w:fldChar w:fldCharType="begin"/>
        </w:r>
        <w:r w:rsidR="000624F1">
          <w:rPr>
            <w:noProof/>
            <w:webHidden/>
          </w:rPr>
          <w:instrText xml:space="preserve"> PAGEREF _Toc33184012 \h </w:instrText>
        </w:r>
        <w:r w:rsidR="000624F1">
          <w:rPr>
            <w:noProof/>
            <w:webHidden/>
          </w:rPr>
        </w:r>
        <w:r w:rsidR="000624F1">
          <w:rPr>
            <w:noProof/>
            <w:webHidden/>
          </w:rPr>
          <w:fldChar w:fldCharType="separate"/>
        </w:r>
        <w:r w:rsidR="000624F1">
          <w:rPr>
            <w:noProof/>
            <w:webHidden/>
          </w:rPr>
          <w:t>21</w:t>
        </w:r>
        <w:r w:rsidR="000624F1">
          <w:rPr>
            <w:noProof/>
            <w:webHidden/>
          </w:rPr>
          <w:fldChar w:fldCharType="end"/>
        </w:r>
      </w:hyperlink>
    </w:p>
    <w:p w14:paraId="0A075B90" w14:textId="6C19A2A5"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13" w:history="1">
        <w:r w:rsidR="000624F1" w:rsidRPr="00C26F6D">
          <w:rPr>
            <w:rStyle w:val="Hyperlink"/>
            <w:noProof/>
          </w:rPr>
          <w:t>Figure 11. Workflow of extracting exposures to traffic noise (contaminated distances) to the edges of the graph.</w:t>
        </w:r>
        <w:r w:rsidR="000624F1">
          <w:rPr>
            <w:noProof/>
            <w:webHidden/>
          </w:rPr>
          <w:tab/>
        </w:r>
        <w:r w:rsidR="000624F1">
          <w:rPr>
            <w:noProof/>
            <w:webHidden/>
          </w:rPr>
          <w:fldChar w:fldCharType="begin"/>
        </w:r>
        <w:r w:rsidR="000624F1">
          <w:rPr>
            <w:noProof/>
            <w:webHidden/>
          </w:rPr>
          <w:instrText xml:space="preserve"> PAGEREF _Toc33184013 \h </w:instrText>
        </w:r>
        <w:r w:rsidR="000624F1">
          <w:rPr>
            <w:noProof/>
            <w:webHidden/>
          </w:rPr>
        </w:r>
        <w:r w:rsidR="000624F1">
          <w:rPr>
            <w:noProof/>
            <w:webHidden/>
          </w:rPr>
          <w:fldChar w:fldCharType="separate"/>
        </w:r>
        <w:r w:rsidR="000624F1">
          <w:rPr>
            <w:noProof/>
            <w:webHidden/>
          </w:rPr>
          <w:t>22</w:t>
        </w:r>
        <w:r w:rsidR="000624F1">
          <w:rPr>
            <w:noProof/>
            <w:webHidden/>
          </w:rPr>
          <w:fldChar w:fldCharType="end"/>
        </w:r>
      </w:hyperlink>
    </w:p>
    <w:p w14:paraId="57504BB3" w14:textId="542937D9"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14" w:history="1">
        <w:r w:rsidR="000624F1" w:rsidRPr="00C26F6D">
          <w:rPr>
            <w:rStyle w:val="Hyperlink"/>
            <w:noProof/>
          </w:rPr>
          <w:t>Figure 12. Workflow of calculating and adding noise sensitivity specific edge costs as new edge attributes.</w:t>
        </w:r>
        <w:r w:rsidR="000624F1">
          <w:rPr>
            <w:noProof/>
            <w:webHidden/>
          </w:rPr>
          <w:tab/>
        </w:r>
        <w:r w:rsidR="000624F1">
          <w:rPr>
            <w:noProof/>
            <w:webHidden/>
          </w:rPr>
          <w:fldChar w:fldCharType="begin"/>
        </w:r>
        <w:r w:rsidR="000624F1">
          <w:rPr>
            <w:noProof/>
            <w:webHidden/>
          </w:rPr>
          <w:instrText xml:space="preserve"> PAGEREF _Toc33184014 \h </w:instrText>
        </w:r>
        <w:r w:rsidR="000624F1">
          <w:rPr>
            <w:noProof/>
            <w:webHidden/>
          </w:rPr>
        </w:r>
        <w:r w:rsidR="000624F1">
          <w:rPr>
            <w:noProof/>
            <w:webHidden/>
          </w:rPr>
          <w:fldChar w:fldCharType="separate"/>
        </w:r>
        <w:r w:rsidR="000624F1">
          <w:rPr>
            <w:noProof/>
            <w:webHidden/>
          </w:rPr>
          <w:t>23</w:t>
        </w:r>
        <w:r w:rsidR="000624F1">
          <w:rPr>
            <w:noProof/>
            <w:webHidden/>
          </w:rPr>
          <w:fldChar w:fldCharType="end"/>
        </w:r>
      </w:hyperlink>
    </w:p>
    <w:p w14:paraId="3E74E832" w14:textId="3B1FC194"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15" w:history="1">
        <w:r w:rsidR="000624F1" w:rsidRPr="00C26F6D">
          <w:rPr>
            <w:rStyle w:val="Hyperlink"/>
            <w:noProof/>
          </w:rPr>
          <w:t>Figure 13. Workflow of least cost path routing method for short and quiet paths.</w:t>
        </w:r>
        <w:r w:rsidR="000624F1">
          <w:rPr>
            <w:noProof/>
            <w:webHidden/>
          </w:rPr>
          <w:tab/>
        </w:r>
        <w:r w:rsidR="000624F1">
          <w:rPr>
            <w:noProof/>
            <w:webHidden/>
          </w:rPr>
          <w:fldChar w:fldCharType="begin"/>
        </w:r>
        <w:r w:rsidR="000624F1">
          <w:rPr>
            <w:noProof/>
            <w:webHidden/>
          </w:rPr>
          <w:instrText xml:space="preserve"> PAGEREF _Toc33184015 \h </w:instrText>
        </w:r>
        <w:r w:rsidR="000624F1">
          <w:rPr>
            <w:noProof/>
            <w:webHidden/>
          </w:rPr>
        </w:r>
        <w:r w:rsidR="000624F1">
          <w:rPr>
            <w:noProof/>
            <w:webHidden/>
          </w:rPr>
          <w:fldChar w:fldCharType="separate"/>
        </w:r>
        <w:r w:rsidR="000624F1">
          <w:rPr>
            <w:noProof/>
            <w:webHidden/>
          </w:rPr>
          <w:t>24</w:t>
        </w:r>
        <w:r w:rsidR="000624F1">
          <w:rPr>
            <w:noProof/>
            <w:webHidden/>
          </w:rPr>
          <w:fldChar w:fldCharType="end"/>
        </w:r>
      </w:hyperlink>
    </w:p>
    <w:p w14:paraId="25FC9BA9" w14:textId="3488A6AB"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16" w:history="1">
        <w:r w:rsidR="000624F1" w:rsidRPr="00C26F6D">
          <w:rPr>
            <w:rStyle w:val="Hyperlink"/>
            <w:noProof/>
          </w:rPr>
          <w:t>Figure 14. Technical architecture of the quiet path route planner web application.</w:t>
        </w:r>
        <w:r w:rsidR="000624F1">
          <w:rPr>
            <w:noProof/>
            <w:webHidden/>
          </w:rPr>
          <w:tab/>
        </w:r>
        <w:r w:rsidR="000624F1">
          <w:rPr>
            <w:noProof/>
            <w:webHidden/>
          </w:rPr>
          <w:fldChar w:fldCharType="begin"/>
        </w:r>
        <w:r w:rsidR="000624F1">
          <w:rPr>
            <w:noProof/>
            <w:webHidden/>
          </w:rPr>
          <w:instrText xml:space="preserve"> PAGEREF _Toc33184016 \h </w:instrText>
        </w:r>
        <w:r w:rsidR="000624F1">
          <w:rPr>
            <w:noProof/>
            <w:webHidden/>
          </w:rPr>
        </w:r>
        <w:r w:rsidR="000624F1">
          <w:rPr>
            <w:noProof/>
            <w:webHidden/>
          </w:rPr>
          <w:fldChar w:fldCharType="separate"/>
        </w:r>
        <w:r w:rsidR="000624F1">
          <w:rPr>
            <w:noProof/>
            <w:webHidden/>
          </w:rPr>
          <w:t>27</w:t>
        </w:r>
        <w:r w:rsidR="000624F1">
          <w:rPr>
            <w:noProof/>
            <w:webHidden/>
          </w:rPr>
          <w:fldChar w:fldCharType="end"/>
        </w:r>
      </w:hyperlink>
    </w:p>
    <w:p w14:paraId="66EC5F89" w14:textId="5E733BF4"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17" w:history="1">
        <w:r w:rsidR="000624F1" w:rsidRPr="00C26F6D">
          <w:rPr>
            <w:rStyle w:val="Hyperlink"/>
            <w:noProof/>
          </w:rPr>
          <w:t>Figure 15. Workflow of the analysis for identifying local PT stops and their utilization rates based on commutes.</w:t>
        </w:r>
        <w:r w:rsidR="000624F1">
          <w:rPr>
            <w:noProof/>
            <w:webHidden/>
          </w:rPr>
          <w:tab/>
        </w:r>
        <w:r w:rsidR="000624F1">
          <w:rPr>
            <w:noProof/>
            <w:webHidden/>
          </w:rPr>
          <w:fldChar w:fldCharType="begin"/>
        </w:r>
        <w:r w:rsidR="000624F1">
          <w:rPr>
            <w:noProof/>
            <w:webHidden/>
          </w:rPr>
          <w:instrText xml:space="preserve"> PAGEREF _Toc33184017 \h </w:instrText>
        </w:r>
        <w:r w:rsidR="000624F1">
          <w:rPr>
            <w:noProof/>
            <w:webHidden/>
          </w:rPr>
        </w:r>
        <w:r w:rsidR="000624F1">
          <w:rPr>
            <w:noProof/>
            <w:webHidden/>
          </w:rPr>
          <w:fldChar w:fldCharType="separate"/>
        </w:r>
        <w:r w:rsidR="000624F1">
          <w:rPr>
            <w:noProof/>
            <w:webHidden/>
          </w:rPr>
          <w:t>29</w:t>
        </w:r>
        <w:r w:rsidR="000624F1">
          <w:rPr>
            <w:noProof/>
            <w:webHidden/>
          </w:rPr>
          <w:fldChar w:fldCharType="end"/>
        </w:r>
      </w:hyperlink>
    </w:p>
    <w:p w14:paraId="1519ED01" w14:textId="3F11C7C8"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18" w:history="1">
        <w:r w:rsidR="000624F1" w:rsidRPr="00C26F6D">
          <w:rPr>
            <w:rStyle w:val="Hyperlink"/>
            <w:noProof/>
          </w:rPr>
          <w:t>Figure 16. Workflow of the analysis for calculating paths between origins and PT stops.</w:t>
        </w:r>
        <w:r w:rsidR="000624F1">
          <w:rPr>
            <w:noProof/>
            <w:webHidden/>
          </w:rPr>
          <w:tab/>
        </w:r>
        <w:r w:rsidR="000624F1">
          <w:rPr>
            <w:noProof/>
            <w:webHidden/>
          </w:rPr>
          <w:fldChar w:fldCharType="begin"/>
        </w:r>
        <w:r w:rsidR="000624F1">
          <w:rPr>
            <w:noProof/>
            <w:webHidden/>
          </w:rPr>
          <w:instrText xml:space="preserve"> PAGEREF _Toc33184018 \h </w:instrText>
        </w:r>
        <w:r w:rsidR="000624F1">
          <w:rPr>
            <w:noProof/>
            <w:webHidden/>
          </w:rPr>
        </w:r>
        <w:r w:rsidR="000624F1">
          <w:rPr>
            <w:noProof/>
            <w:webHidden/>
          </w:rPr>
          <w:fldChar w:fldCharType="separate"/>
        </w:r>
        <w:r w:rsidR="000624F1">
          <w:rPr>
            <w:noProof/>
            <w:webHidden/>
          </w:rPr>
          <w:t>30</w:t>
        </w:r>
        <w:r w:rsidR="000624F1">
          <w:rPr>
            <w:noProof/>
            <w:webHidden/>
          </w:rPr>
          <w:fldChar w:fldCharType="end"/>
        </w:r>
      </w:hyperlink>
    </w:p>
    <w:p w14:paraId="1EA5F7DD" w14:textId="5C2D33DE"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19" w:history="1">
        <w:r w:rsidR="000624F1" w:rsidRPr="00C26F6D">
          <w:rPr>
            <w:rStyle w:val="Hyperlink"/>
            <w:noProof/>
          </w:rPr>
          <w:t>Figure 17. Inclusion (%) of commutes per origin in the analysis for finding local PT stops and walks.</w:t>
        </w:r>
        <w:r w:rsidR="000624F1">
          <w:rPr>
            <w:noProof/>
            <w:webHidden/>
          </w:rPr>
          <w:tab/>
        </w:r>
        <w:r w:rsidR="000624F1">
          <w:rPr>
            <w:noProof/>
            <w:webHidden/>
          </w:rPr>
          <w:fldChar w:fldCharType="begin"/>
        </w:r>
        <w:r w:rsidR="000624F1">
          <w:rPr>
            <w:noProof/>
            <w:webHidden/>
          </w:rPr>
          <w:instrText xml:space="preserve"> PAGEREF _Toc33184019 \h </w:instrText>
        </w:r>
        <w:r w:rsidR="000624F1">
          <w:rPr>
            <w:noProof/>
            <w:webHidden/>
          </w:rPr>
        </w:r>
        <w:r w:rsidR="000624F1">
          <w:rPr>
            <w:noProof/>
            <w:webHidden/>
          </w:rPr>
          <w:fldChar w:fldCharType="separate"/>
        </w:r>
        <w:r w:rsidR="000624F1">
          <w:rPr>
            <w:noProof/>
            <w:webHidden/>
          </w:rPr>
          <w:t>32</w:t>
        </w:r>
        <w:r w:rsidR="000624F1">
          <w:rPr>
            <w:noProof/>
            <w:webHidden/>
          </w:rPr>
          <w:fldChar w:fldCharType="end"/>
        </w:r>
      </w:hyperlink>
    </w:p>
    <w:p w14:paraId="60228B1C" w14:textId="68EF0244"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20" w:history="1">
        <w:r w:rsidR="000624F1" w:rsidRPr="00C26F6D">
          <w:rPr>
            <w:rStyle w:val="Hyperlink"/>
            <w:noProof/>
          </w:rPr>
          <w:t>Figure 18. Commutes by origin - all commutes vs. commutes included in the analysis.</w:t>
        </w:r>
        <w:r w:rsidR="000624F1">
          <w:rPr>
            <w:noProof/>
            <w:webHidden/>
          </w:rPr>
          <w:tab/>
        </w:r>
        <w:r w:rsidR="000624F1">
          <w:rPr>
            <w:noProof/>
            <w:webHidden/>
          </w:rPr>
          <w:fldChar w:fldCharType="begin"/>
        </w:r>
        <w:r w:rsidR="000624F1">
          <w:rPr>
            <w:noProof/>
            <w:webHidden/>
          </w:rPr>
          <w:instrText xml:space="preserve"> PAGEREF _Toc33184020 \h </w:instrText>
        </w:r>
        <w:r w:rsidR="000624F1">
          <w:rPr>
            <w:noProof/>
            <w:webHidden/>
          </w:rPr>
        </w:r>
        <w:r w:rsidR="000624F1">
          <w:rPr>
            <w:noProof/>
            <w:webHidden/>
          </w:rPr>
          <w:fldChar w:fldCharType="separate"/>
        </w:r>
        <w:r w:rsidR="000624F1">
          <w:rPr>
            <w:noProof/>
            <w:webHidden/>
          </w:rPr>
          <w:t>33</w:t>
        </w:r>
        <w:r w:rsidR="000624F1">
          <w:rPr>
            <w:noProof/>
            <w:webHidden/>
          </w:rPr>
          <w:fldChar w:fldCharType="end"/>
        </w:r>
      </w:hyperlink>
    </w:p>
    <w:p w14:paraId="283FA95C" w14:textId="0A7F40BF"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21" w:history="1">
        <w:r w:rsidR="000624F1" w:rsidRPr="00C26F6D">
          <w:rPr>
            <w:rStyle w:val="Hyperlink"/>
            <w:noProof/>
          </w:rPr>
          <w:t>Figure 19. All shortest paths visualized with feature blending: overlapping paths show darker on the map.</w:t>
        </w:r>
        <w:r w:rsidR="000624F1">
          <w:rPr>
            <w:noProof/>
            <w:webHidden/>
          </w:rPr>
          <w:tab/>
        </w:r>
        <w:r w:rsidR="000624F1">
          <w:rPr>
            <w:noProof/>
            <w:webHidden/>
          </w:rPr>
          <w:fldChar w:fldCharType="begin"/>
        </w:r>
        <w:r w:rsidR="000624F1">
          <w:rPr>
            <w:noProof/>
            <w:webHidden/>
          </w:rPr>
          <w:instrText xml:space="preserve"> PAGEREF _Toc33184021 \h </w:instrText>
        </w:r>
        <w:r w:rsidR="000624F1">
          <w:rPr>
            <w:noProof/>
            <w:webHidden/>
          </w:rPr>
        </w:r>
        <w:r w:rsidR="000624F1">
          <w:rPr>
            <w:noProof/>
            <w:webHidden/>
          </w:rPr>
          <w:fldChar w:fldCharType="separate"/>
        </w:r>
        <w:r w:rsidR="000624F1">
          <w:rPr>
            <w:noProof/>
            <w:webHidden/>
          </w:rPr>
          <w:t>34</w:t>
        </w:r>
        <w:r w:rsidR="000624F1">
          <w:rPr>
            <w:noProof/>
            <w:webHidden/>
          </w:rPr>
          <w:fldChar w:fldCharType="end"/>
        </w:r>
      </w:hyperlink>
    </w:p>
    <w:p w14:paraId="2D50EF63" w14:textId="0A46CB9E"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22" w:history="1">
        <w:r w:rsidR="000624F1" w:rsidRPr="00C26F6D">
          <w:rPr>
            <w:rStyle w:val="Hyperlink"/>
            <w:noProof/>
          </w:rPr>
          <w:t>Figure 20. Average walking distance to public transport (PT) stop.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2 \h </w:instrText>
        </w:r>
        <w:r w:rsidR="000624F1">
          <w:rPr>
            <w:noProof/>
            <w:webHidden/>
          </w:rPr>
        </w:r>
        <w:r w:rsidR="000624F1">
          <w:rPr>
            <w:noProof/>
            <w:webHidden/>
          </w:rPr>
          <w:fldChar w:fldCharType="separate"/>
        </w:r>
        <w:r w:rsidR="000624F1">
          <w:rPr>
            <w:noProof/>
            <w:webHidden/>
          </w:rPr>
          <w:t>37</w:t>
        </w:r>
        <w:r w:rsidR="000624F1">
          <w:rPr>
            <w:noProof/>
            <w:webHidden/>
          </w:rPr>
          <w:fldChar w:fldCharType="end"/>
        </w:r>
      </w:hyperlink>
    </w:p>
    <w:p w14:paraId="14FC6EF3" w14:textId="66FCFE7F"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23" w:history="1">
        <w:r w:rsidR="000624F1" w:rsidRPr="00C26F6D">
          <w:rPr>
            <w:rStyle w:val="Hyperlink"/>
            <w:noProof/>
          </w:rPr>
          <w:t>Figure 21. Mean dB on walks from home to public transport stops and workplaces. Weighted average considers utilization rates of the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3 \h </w:instrText>
        </w:r>
        <w:r w:rsidR="000624F1">
          <w:rPr>
            <w:noProof/>
            <w:webHidden/>
          </w:rPr>
        </w:r>
        <w:r w:rsidR="000624F1">
          <w:rPr>
            <w:noProof/>
            <w:webHidden/>
          </w:rPr>
          <w:fldChar w:fldCharType="separate"/>
        </w:r>
        <w:r w:rsidR="000624F1">
          <w:rPr>
            <w:noProof/>
            <w:webHidden/>
          </w:rPr>
          <w:t>38</w:t>
        </w:r>
        <w:r w:rsidR="000624F1">
          <w:rPr>
            <w:noProof/>
            <w:webHidden/>
          </w:rPr>
          <w:fldChar w:fldCharType="end"/>
        </w:r>
      </w:hyperlink>
    </w:p>
    <w:p w14:paraId="33392CC8" w14:textId="63530E66"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24" w:history="1">
        <w:r w:rsidR="000624F1" w:rsidRPr="00C26F6D">
          <w:rPr>
            <w:rStyle w:val="Hyperlink"/>
            <w:noProof/>
          </w:rPr>
          <w:t>Figure 22. Average walking distance in +60dB traffic noise level on walks from home to public transport (PT) stops and workplaces.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4 \h </w:instrText>
        </w:r>
        <w:r w:rsidR="000624F1">
          <w:rPr>
            <w:noProof/>
            <w:webHidden/>
          </w:rPr>
        </w:r>
        <w:r w:rsidR="000624F1">
          <w:rPr>
            <w:noProof/>
            <w:webHidden/>
          </w:rPr>
          <w:fldChar w:fldCharType="separate"/>
        </w:r>
        <w:r w:rsidR="000624F1">
          <w:rPr>
            <w:noProof/>
            <w:webHidden/>
          </w:rPr>
          <w:t>39</w:t>
        </w:r>
        <w:r w:rsidR="000624F1">
          <w:rPr>
            <w:noProof/>
            <w:webHidden/>
          </w:rPr>
          <w:fldChar w:fldCharType="end"/>
        </w:r>
      </w:hyperlink>
    </w:p>
    <w:p w14:paraId="3377B997" w14:textId="7ABA5312"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25" w:history="1">
        <w:r w:rsidR="000624F1" w:rsidRPr="00C26F6D">
          <w:rPr>
            <w:rStyle w:val="Hyperlink"/>
            <w:noProof/>
          </w:rPr>
          <w:t>Figure 23. Average walking distance in +70dB traffic noise level on a walk from home to public transport (PT) stop. Weighted average considers utilization rates of public transport stops (by origin) based on total flow of commutes using each PT stop.</w:t>
        </w:r>
        <w:r w:rsidR="000624F1">
          <w:rPr>
            <w:noProof/>
            <w:webHidden/>
          </w:rPr>
          <w:tab/>
        </w:r>
        <w:r w:rsidR="000624F1">
          <w:rPr>
            <w:noProof/>
            <w:webHidden/>
          </w:rPr>
          <w:fldChar w:fldCharType="begin"/>
        </w:r>
        <w:r w:rsidR="000624F1">
          <w:rPr>
            <w:noProof/>
            <w:webHidden/>
          </w:rPr>
          <w:instrText xml:space="preserve"> PAGEREF _Toc33184025 \h </w:instrText>
        </w:r>
        <w:r w:rsidR="000624F1">
          <w:rPr>
            <w:noProof/>
            <w:webHidden/>
          </w:rPr>
        </w:r>
        <w:r w:rsidR="000624F1">
          <w:rPr>
            <w:noProof/>
            <w:webHidden/>
          </w:rPr>
          <w:fldChar w:fldCharType="separate"/>
        </w:r>
        <w:r w:rsidR="000624F1">
          <w:rPr>
            <w:noProof/>
            <w:webHidden/>
          </w:rPr>
          <w:t>40</w:t>
        </w:r>
        <w:r w:rsidR="000624F1">
          <w:rPr>
            <w:noProof/>
            <w:webHidden/>
          </w:rPr>
          <w:fldChar w:fldCharType="end"/>
        </w:r>
      </w:hyperlink>
    </w:p>
    <w:p w14:paraId="1317B3E5" w14:textId="6BFE01B6"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26" w:history="1">
        <w:r w:rsidR="000624F1" w:rsidRPr="00C26F6D">
          <w:rPr>
            <w:rStyle w:val="Hyperlink"/>
            <w:noProof/>
          </w:rPr>
          <w:t>Figure 24. Quiet path performance metrics for shortest paths of lengths 300–600 m.</w:t>
        </w:r>
        <w:r w:rsidR="000624F1">
          <w:rPr>
            <w:noProof/>
            <w:webHidden/>
          </w:rPr>
          <w:tab/>
        </w:r>
        <w:r w:rsidR="000624F1">
          <w:rPr>
            <w:noProof/>
            <w:webHidden/>
          </w:rPr>
          <w:fldChar w:fldCharType="begin"/>
        </w:r>
        <w:r w:rsidR="000624F1">
          <w:rPr>
            <w:noProof/>
            <w:webHidden/>
          </w:rPr>
          <w:instrText xml:space="preserve"> PAGEREF _Toc33184026 \h </w:instrText>
        </w:r>
        <w:r w:rsidR="000624F1">
          <w:rPr>
            <w:noProof/>
            <w:webHidden/>
          </w:rPr>
        </w:r>
        <w:r w:rsidR="000624F1">
          <w:rPr>
            <w:noProof/>
            <w:webHidden/>
          </w:rPr>
          <w:fldChar w:fldCharType="separate"/>
        </w:r>
        <w:r w:rsidR="000624F1">
          <w:rPr>
            <w:noProof/>
            <w:webHidden/>
          </w:rPr>
          <w:t>42</w:t>
        </w:r>
        <w:r w:rsidR="000624F1">
          <w:rPr>
            <w:noProof/>
            <w:webHidden/>
          </w:rPr>
          <w:fldChar w:fldCharType="end"/>
        </w:r>
      </w:hyperlink>
    </w:p>
    <w:p w14:paraId="0F5D0A19" w14:textId="505FB403"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27" w:history="1">
        <w:r w:rsidR="000624F1" w:rsidRPr="00C26F6D">
          <w:rPr>
            <w:rStyle w:val="Hyperlink"/>
            <w:noProof/>
          </w:rPr>
          <w:t>Figure 25. Quiet path performance metrics for shortest paths of lengths 700–1300 m.</w:t>
        </w:r>
        <w:r w:rsidR="000624F1">
          <w:rPr>
            <w:noProof/>
            <w:webHidden/>
          </w:rPr>
          <w:tab/>
        </w:r>
        <w:r w:rsidR="000624F1">
          <w:rPr>
            <w:noProof/>
            <w:webHidden/>
          </w:rPr>
          <w:fldChar w:fldCharType="begin"/>
        </w:r>
        <w:r w:rsidR="000624F1">
          <w:rPr>
            <w:noProof/>
            <w:webHidden/>
          </w:rPr>
          <w:instrText xml:space="preserve"> PAGEREF _Toc33184027 \h </w:instrText>
        </w:r>
        <w:r w:rsidR="000624F1">
          <w:rPr>
            <w:noProof/>
            <w:webHidden/>
          </w:rPr>
        </w:r>
        <w:r w:rsidR="000624F1">
          <w:rPr>
            <w:noProof/>
            <w:webHidden/>
          </w:rPr>
          <w:fldChar w:fldCharType="separate"/>
        </w:r>
        <w:r w:rsidR="000624F1">
          <w:rPr>
            <w:noProof/>
            <w:webHidden/>
          </w:rPr>
          <w:t>43</w:t>
        </w:r>
        <w:r w:rsidR="000624F1">
          <w:rPr>
            <w:noProof/>
            <w:webHidden/>
          </w:rPr>
          <w:fldChar w:fldCharType="end"/>
        </w:r>
      </w:hyperlink>
    </w:p>
    <w:p w14:paraId="7F591381" w14:textId="27B97A33"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28" w:history="1">
        <w:r w:rsidR="000624F1" w:rsidRPr="00C26F6D">
          <w:rPr>
            <w:rStyle w:val="Hyperlink"/>
            <w:noProof/>
          </w:rPr>
          <w:t>Figure 26. Typical user story demonstrating the basic functionality of the quiet path route planner web application. (Blue / green = user’s actions; grey = actions of the user interface; white = components of the routing service).</w:t>
        </w:r>
        <w:r w:rsidR="000624F1">
          <w:rPr>
            <w:noProof/>
            <w:webHidden/>
          </w:rPr>
          <w:tab/>
        </w:r>
        <w:r w:rsidR="000624F1">
          <w:rPr>
            <w:noProof/>
            <w:webHidden/>
          </w:rPr>
          <w:fldChar w:fldCharType="begin"/>
        </w:r>
        <w:r w:rsidR="000624F1">
          <w:rPr>
            <w:noProof/>
            <w:webHidden/>
          </w:rPr>
          <w:instrText xml:space="preserve"> PAGEREF _Toc33184028 \h </w:instrText>
        </w:r>
        <w:r w:rsidR="000624F1">
          <w:rPr>
            <w:noProof/>
            <w:webHidden/>
          </w:rPr>
        </w:r>
        <w:r w:rsidR="000624F1">
          <w:rPr>
            <w:noProof/>
            <w:webHidden/>
          </w:rPr>
          <w:fldChar w:fldCharType="separate"/>
        </w:r>
        <w:r w:rsidR="000624F1">
          <w:rPr>
            <w:noProof/>
            <w:webHidden/>
          </w:rPr>
          <w:t>46</w:t>
        </w:r>
        <w:r w:rsidR="000624F1">
          <w:rPr>
            <w:noProof/>
            <w:webHidden/>
          </w:rPr>
          <w:fldChar w:fldCharType="end"/>
        </w:r>
      </w:hyperlink>
    </w:p>
    <w:p w14:paraId="174E456F" w14:textId="4C27D77E"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29" w:history="1">
        <w:r w:rsidR="000624F1" w:rsidRPr="00C26F6D">
          <w:rPr>
            <w:rStyle w:val="Hyperlink"/>
            <w:noProof/>
          </w:rPr>
          <w:t>Figure 27. Landing page of the quiet path route planner.</w:t>
        </w:r>
        <w:r w:rsidR="000624F1">
          <w:rPr>
            <w:noProof/>
            <w:webHidden/>
          </w:rPr>
          <w:tab/>
        </w:r>
        <w:r w:rsidR="000624F1">
          <w:rPr>
            <w:noProof/>
            <w:webHidden/>
          </w:rPr>
          <w:fldChar w:fldCharType="begin"/>
        </w:r>
        <w:r w:rsidR="000624F1">
          <w:rPr>
            <w:noProof/>
            <w:webHidden/>
          </w:rPr>
          <w:instrText xml:space="preserve"> PAGEREF _Toc33184029 \h </w:instrText>
        </w:r>
        <w:r w:rsidR="000624F1">
          <w:rPr>
            <w:noProof/>
            <w:webHidden/>
          </w:rPr>
        </w:r>
        <w:r w:rsidR="000624F1">
          <w:rPr>
            <w:noProof/>
            <w:webHidden/>
          </w:rPr>
          <w:fldChar w:fldCharType="separate"/>
        </w:r>
        <w:r w:rsidR="000624F1">
          <w:rPr>
            <w:noProof/>
            <w:webHidden/>
          </w:rPr>
          <w:t>47</w:t>
        </w:r>
        <w:r w:rsidR="000624F1">
          <w:rPr>
            <w:noProof/>
            <w:webHidden/>
          </w:rPr>
          <w:fldChar w:fldCharType="end"/>
        </w:r>
      </w:hyperlink>
    </w:p>
    <w:p w14:paraId="30CA79AF" w14:textId="1B9566D7"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30" w:history="1">
        <w:r w:rsidR="000624F1" w:rsidRPr="00C26F6D">
          <w:rPr>
            <w:rStyle w:val="Hyperlink"/>
            <w:noProof/>
          </w:rPr>
          <w:t>Figure 28. Display of path options and exposures to noise along the alternative paths.</w:t>
        </w:r>
        <w:r w:rsidR="000624F1">
          <w:rPr>
            <w:noProof/>
            <w:webHidden/>
          </w:rPr>
          <w:tab/>
        </w:r>
        <w:r w:rsidR="000624F1">
          <w:rPr>
            <w:noProof/>
            <w:webHidden/>
          </w:rPr>
          <w:fldChar w:fldCharType="begin"/>
        </w:r>
        <w:r w:rsidR="000624F1">
          <w:rPr>
            <w:noProof/>
            <w:webHidden/>
          </w:rPr>
          <w:instrText xml:space="preserve"> PAGEREF _Toc33184030 \h </w:instrText>
        </w:r>
        <w:r w:rsidR="000624F1">
          <w:rPr>
            <w:noProof/>
            <w:webHidden/>
          </w:rPr>
        </w:r>
        <w:r w:rsidR="000624F1">
          <w:rPr>
            <w:noProof/>
            <w:webHidden/>
          </w:rPr>
          <w:fldChar w:fldCharType="separate"/>
        </w:r>
        <w:r w:rsidR="000624F1">
          <w:rPr>
            <w:noProof/>
            <w:webHidden/>
          </w:rPr>
          <w:t>47</w:t>
        </w:r>
        <w:r w:rsidR="000624F1">
          <w:rPr>
            <w:noProof/>
            <w:webHidden/>
          </w:rPr>
          <w:fldChar w:fldCharType="end"/>
        </w:r>
      </w:hyperlink>
    </w:p>
    <w:p w14:paraId="62AAF78D" w14:textId="7C1BE852"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31" w:history="1">
        <w:r w:rsidR="000624F1" w:rsidRPr="00C26F6D">
          <w:rPr>
            <w:rStyle w:val="Hyperlink"/>
            <w:noProof/>
          </w:rPr>
          <w:t>Figure 29. Display of path alternatives.</w:t>
        </w:r>
        <w:r w:rsidR="000624F1">
          <w:rPr>
            <w:noProof/>
            <w:webHidden/>
          </w:rPr>
          <w:tab/>
        </w:r>
        <w:r w:rsidR="000624F1">
          <w:rPr>
            <w:noProof/>
            <w:webHidden/>
          </w:rPr>
          <w:fldChar w:fldCharType="begin"/>
        </w:r>
        <w:r w:rsidR="000624F1">
          <w:rPr>
            <w:noProof/>
            <w:webHidden/>
          </w:rPr>
          <w:instrText xml:space="preserve"> PAGEREF _Toc33184031 \h </w:instrText>
        </w:r>
        <w:r w:rsidR="000624F1">
          <w:rPr>
            <w:noProof/>
            <w:webHidden/>
          </w:rPr>
        </w:r>
        <w:r w:rsidR="000624F1">
          <w:rPr>
            <w:noProof/>
            <w:webHidden/>
          </w:rPr>
          <w:fldChar w:fldCharType="separate"/>
        </w:r>
        <w:r w:rsidR="000624F1">
          <w:rPr>
            <w:noProof/>
            <w:webHidden/>
          </w:rPr>
          <w:t>48</w:t>
        </w:r>
        <w:r w:rsidR="000624F1">
          <w:rPr>
            <w:noProof/>
            <w:webHidden/>
          </w:rPr>
          <w:fldChar w:fldCharType="end"/>
        </w:r>
      </w:hyperlink>
    </w:p>
    <w:p w14:paraId="53E7D947" w14:textId="30ACB9EE"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32" w:history="1">
        <w:r w:rsidR="000624F1" w:rsidRPr="00C26F6D">
          <w:rPr>
            <w:rStyle w:val="Hyperlink"/>
            <w:noProof/>
          </w:rPr>
          <w:t>Figure 30. Display of the route planner in a situation where no alternative quiet paths were found.</w:t>
        </w:r>
        <w:r w:rsidR="000624F1">
          <w:rPr>
            <w:noProof/>
            <w:webHidden/>
          </w:rPr>
          <w:tab/>
        </w:r>
        <w:r w:rsidR="000624F1">
          <w:rPr>
            <w:noProof/>
            <w:webHidden/>
          </w:rPr>
          <w:fldChar w:fldCharType="begin"/>
        </w:r>
        <w:r w:rsidR="000624F1">
          <w:rPr>
            <w:noProof/>
            <w:webHidden/>
          </w:rPr>
          <w:instrText xml:space="preserve"> PAGEREF _Toc33184032 \h </w:instrText>
        </w:r>
        <w:r w:rsidR="000624F1">
          <w:rPr>
            <w:noProof/>
            <w:webHidden/>
          </w:rPr>
        </w:r>
        <w:r w:rsidR="000624F1">
          <w:rPr>
            <w:noProof/>
            <w:webHidden/>
          </w:rPr>
          <w:fldChar w:fldCharType="separate"/>
        </w:r>
        <w:r w:rsidR="000624F1">
          <w:rPr>
            <w:noProof/>
            <w:webHidden/>
          </w:rPr>
          <w:t>49</w:t>
        </w:r>
        <w:r w:rsidR="000624F1">
          <w:rPr>
            <w:noProof/>
            <w:webHidden/>
          </w:rPr>
          <w:fldChar w:fldCharType="end"/>
        </w:r>
      </w:hyperlink>
    </w:p>
    <w:p w14:paraId="008758B5" w14:textId="1A686D9A"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33" w:history="1">
        <w:r w:rsidR="000624F1" w:rsidRPr="00C26F6D">
          <w:rPr>
            <w:rStyle w:val="Hyperlink"/>
            <w:noProof/>
          </w:rPr>
          <w:t>Figure 31. Path length differences (m) to reference path lengths as a function of path length.</w:t>
        </w:r>
        <w:r w:rsidR="000624F1">
          <w:rPr>
            <w:noProof/>
            <w:webHidden/>
          </w:rPr>
          <w:tab/>
        </w:r>
        <w:r w:rsidR="000624F1">
          <w:rPr>
            <w:noProof/>
            <w:webHidden/>
          </w:rPr>
          <w:fldChar w:fldCharType="begin"/>
        </w:r>
        <w:r w:rsidR="000624F1">
          <w:rPr>
            <w:noProof/>
            <w:webHidden/>
          </w:rPr>
          <w:instrText xml:space="preserve"> PAGEREF _Toc33184033 \h </w:instrText>
        </w:r>
        <w:r w:rsidR="000624F1">
          <w:rPr>
            <w:noProof/>
            <w:webHidden/>
          </w:rPr>
        </w:r>
        <w:r w:rsidR="000624F1">
          <w:rPr>
            <w:noProof/>
            <w:webHidden/>
          </w:rPr>
          <w:fldChar w:fldCharType="separate"/>
        </w:r>
        <w:r w:rsidR="000624F1">
          <w:rPr>
            <w:noProof/>
            <w:webHidden/>
          </w:rPr>
          <w:t>52</w:t>
        </w:r>
        <w:r w:rsidR="000624F1">
          <w:rPr>
            <w:noProof/>
            <w:webHidden/>
          </w:rPr>
          <w:fldChar w:fldCharType="end"/>
        </w:r>
      </w:hyperlink>
    </w:p>
    <w:p w14:paraId="6362B80C" w14:textId="3B641175" w:rsidR="000624F1" w:rsidRDefault="00E86617">
      <w:pPr>
        <w:pStyle w:val="TableofFigures"/>
        <w:tabs>
          <w:tab w:val="right" w:leader="dot" w:pos="9622"/>
        </w:tabs>
        <w:rPr>
          <w:rFonts w:asciiTheme="minorHAnsi" w:eastAsiaTheme="minorEastAsia" w:hAnsiTheme="minorHAnsi" w:cstheme="minorBidi"/>
          <w:noProof/>
          <w:lang w:val="en-FI" w:eastAsia="en-GB"/>
        </w:rPr>
      </w:pPr>
      <w:hyperlink w:anchor="_Toc33184034" w:history="1">
        <w:r w:rsidR="000624F1" w:rsidRPr="00C26F6D">
          <w:rPr>
            <w:rStyle w:val="Hyperlink"/>
            <w:noProof/>
          </w:rPr>
          <w:t>Figure 32. Path length differences (%) to reference path lengths as a function of path length.</w:t>
        </w:r>
        <w:r w:rsidR="000624F1">
          <w:rPr>
            <w:noProof/>
            <w:webHidden/>
          </w:rPr>
          <w:tab/>
        </w:r>
        <w:r w:rsidR="000624F1">
          <w:rPr>
            <w:noProof/>
            <w:webHidden/>
          </w:rPr>
          <w:fldChar w:fldCharType="begin"/>
        </w:r>
        <w:r w:rsidR="000624F1">
          <w:rPr>
            <w:noProof/>
            <w:webHidden/>
          </w:rPr>
          <w:instrText xml:space="preserve"> PAGEREF _Toc33184034 \h </w:instrText>
        </w:r>
        <w:r w:rsidR="000624F1">
          <w:rPr>
            <w:noProof/>
            <w:webHidden/>
          </w:rPr>
        </w:r>
        <w:r w:rsidR="000624F1">
          <w:rPr>
            <w:noProof/>
            <w:webHidden/>
          </w:rPr>
          <w:fldChar w:fldCharType="separate"/>
        </w:r>
        <w:r w:rsidR="000624F1">
          <w:rPr>
            <w:noProof/>
            <w:webHidden/>
          </w:rPr>
          <w:t>53</w:t>
        </w:r>
        <w:r w:rsidR="000624F1">
          <w:rPr>
            <w:noProof/>
            <w:webHidden/>
          </w:rPr>
          <w:fldChar w:fldCharType="end"/>
        </w:r>
      </w:hyperlink>
    </w:p>
    <w:p w14:paraId="24BB8C4D" w14:textId="5D3B8936"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E86617">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E86617">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E86617">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E86617">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E86617">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E86617">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E86617">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E86617">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E86617">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E86617">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33701293"/>
      <w:r w:rsidRPr="00CC2F87">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 xml:space="preserve">(Babisch et al., 2005; Ising et al., 1980; Passchier-Vermeer W &amp; Passchier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23FA7142" w:rsidR="00DF5975" w:rsidRPr="00CC2F87" w:rsidRDefault="00DF5975" w:rsidP="00B31DAC">
      <w:pPr>
        <w:pStyle w:val="Heading1"/>
      </w:pPr>
      <w:bookmarkStart w:id="1" w:name="_Toc33701294"/>
      <w:r w:rsidRPr="00CC2F87">
        <w:lastRenderedPageBreak/>
        <w:t>Background</w:t>
      </w:r>
      <w:bookmarkEnd w:id="1"/>
    </w:p>
    <w:p w14:paraId="6EBB17F7" w14:textId="35054ACE" w:rsidR="00DF5975" w:rsidRPr="00CC2F87" w:rsidRDefault="006144D9" w:rsidP="00B31DAC">
      <w:pPr>
        <w:pStyle w:val="Heading2"/>
      </w:pPr>
      <w:bookmarkStart w:id="2" w:name="_Toc33701295"/>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3BDCC6D"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BC0879">
        <w:t xml:space="preserve">Figure </w:t>
      </w:r>
      <w:r w:rsidR="00BC0879">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681D5C58" w:rsidR="00DA5EEB" w:rsidRDefault="0098228E" w:rsidP="0098228E">
      <w:pPr>
        <w:pStyle w:val="Caption"/>
        <w:jc w:val="both"/>
      </w:pPr>
      <w:bookmarkStart w:id="3" w:name="_Ref32583277"/>
      <w:bookmarkStart w:id="4" w:name="_Toc33184003"/>
      <w:r>
        <w:t xml:space="preserve">Figure </w:t>
      </w:r>
      <w:r>
        <w:fldChar w:fldCharType="begin"/>
      </w:r>
      <w:r>
        <w:instrText xml:space="preserve"> SEQ Figure \* ARABIC </w:instrText>
      </w:r>
      <w:r>
        <w:fldChar w:fldCharType="separate"/>
      </w:r>
      <w:r w:rsidR="008641E7">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3701296"/>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68AC897A" w14:textId="77777777" w:rsidR="009E0209" w:rsidRDefault="00DA5EEB" w:rsidP="00DA5EEB">
      <w:pPr>
        <w:rPr>
          <w:rFonts w:eastAsiaTheme="minorEastAsia"/>
          <w:iCs/>
        </w:rPr>
      </w:pPr>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to certain </w:t>
      </w:r>
      <w:r w:rsidR="004F65DE">
        <w:t>hours of a 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p>
    <w:p w14:paraId="4286EA49" w14:textId="0B96AAE9" w:rsidR="00DA5EEB" w:rsidRDefault="00E61179" w:rsidP="00DA5EEB">
      <w:r>
        <w:t xml:space="preserve">The environmental noise guidelines by </w:t>
      </w:r>
      <w:r>
        <w:fldChar w:fldCharType="begin"/>
      </w:r>
      <w:r>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fldChar w:fldCharType="separate"/>
      </w:r>
      <w:r>
        <w:rPr>
          <w:noProof/>
        </w:rPr>
        <w:t>(WHO Europe, 2018)</w:t>
      </w:r>
      <w:r>
        <w:fldChar w:fldCharType="end"/>
      </w:r>
      <w:r>
        <w:t xml:space="preserve"> </w:t>
      </w:r>
      <w:r w:rsidR="004F65DE">
        <w:t xml:space="preserve">as well as the research </w:t>
      </w:r>
      <w:r w:rsidR="008C059E">
        <w:t xml:space="preserve">on traffic noise </w:t>
      </w:r>
      <w:r w:rsidR="00A36A2A">
        <w:t>commonly</w:t>
      </w:r>
      <w:r w:rsidR="004F65DE">
        <w:t xml:space="preserve"> </w:t>
      </w:r>
      <w:r>
        <w:t>utilize metrics based on “e</w:t>
      </w:r>
      <w:r w:rsidRPr="00E61179">
        <w:t>quivalent continuous sound pressure level</w:t>
      </w:r>
      <w:r w:rsidR="00324901">
        <w:t>s</w:t>
      </w:r>
      <w:r>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of communal noise measurement in EU considers day, </w:t>
      </w:r>
      <w:r w:rsidR="00833518">
        <w:t>evening and night</w:t>
      </w:r>
      <w:r w:rsidR="00CC7C6C">
        <w:t xml:space="preserve">-time noise together </w:t>
      </w:r>
      <w:r w:rsidR="00CC7C6C">
        <w:fldChar w:fldCharType="begin"/>
      </w:r>
      <w:r w:rsidR="00CC7C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CC7C6C">
        <w:fldChar w:fldCharType="separate"/>
      </w:r>
      <w:r w:rsidR="00CC7C6C">
        <w:rPr>
          <w:noProof/>
        </w:rPr>
        <w:t>(WHO Europe, 2018)</w:t>
      </w:r>
      <w:r w:rsidR="00CC7C6C">
        <w:fldChar w:fldCharType="end"/>
      </w:r>
      <w:r w:rsidR="00CC7C6C">
        <w:t>; the index</w:t>
      </w:r>
      <w:r w:rsidR="00833518">
        <w:t xml:space="preserve"> </w:t>
      </w:r>
      <w:proofErr w:type="spellStart"/>
      <w:r w:rsidR="00833518">
        <w:t>L</w:t>
      </w:r>
      <w:r w:rsidR="00833518">
        <w:rPr>
          <w:vertAlign w:val="subscript"/>
        </w:rPr>
        <w:t>den</w:t>
      </w:r>
      <w:proofErr w:type="spellEnd"/>
      <w:r w:rsidR="00833518">
        <w:t xml:space="preserve"> is composed </w:t>
      </w:r>
      <w:r w:rsidR="00CC7C6C">
        <w:t xml:space="preserve">with </w:t>
      </w:r>
      <w:r w:rsidR="00833518">
        <w:t xml:space="preserve">additional for evening and night-time </w:t>
      </w:r>
      <w:r w:rsidR="00CC7C6C">
        <w:t>noise levels</w:t>
      </w:r>
      <w:r w:rsidR="00833518">
        <w:t xml:space="preserve">. </w:t>
      </w:r>
      <w:r w:rsidR="00A36A2A">
        <w:t xml:space="preserve">These metrics are heavily compressed, and thus lose information about fluctuations </w:t>
      </w:r>
      <w:r w:rsidR="003B3CBE">
        <w:t>in</w:t>
      </w:r>
      <w:r w:rsidR="00A36A2A">
        <w:t xml:space="preserve"> SPA in time.</w:t>
      </w:r>
      <w:r w:rsidR="00AD429C">
        <w:t xml:space="preserve"> Nevertheless, standardized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31D4F7B4" w:rsidR="00CC7C6C" w:rsidRPr="00F54E8F" w:rsidRDefault="00CC7C6C" w:rsidP="00DA5EEB">
      <w:pPr>
        <w:rPr>
          <w:rFonts w:eastAsiaTheme="minorEastAsia"/>
          <w:iCs/>
        </w:rPr>
      </w:pPr>
      <w:r>
        <w:t xml:space="preserve">Several studies have aimed to evaluate the relationship between noise level and annoyance by statistical means. A common way to attempt this has been to study the percentages of </w:t>
      </w:r>
      <w:r w:rsidR="00A8194E">
        <w:t xml:space="preserve">the </w:t>
      </w:r>
      <w:r>
        <w:t xml:space="preserve">highly annoyed people </w:t>
      </w:r>
      <w:r w:rsidR="00F96439">
        <w:t xml:space="preserve">(HA%) </w:t>
      </w:r>
      <w:r>
        <w:t xml:space="preserve">living </w:t>
      </w:r>
      <w:r w:rsidR="00F96439">
        <w:t>in</w:t>
      </w:r>
      <w:r>
        <w:t xml:space="preserve"> certain noise environments</w:t>
      </w:r>
      <w:r w:rsidR="00960315">
        <w:t xml:space="preserve"> </w:t>
      </w:r>
      <w:r>
        <w:t xml:space="preserve">by </w:t>
      </w:r>
      <w:proofErr w:type="spellStart"/>
      <w:r>
        <w:t>L</w:t>
      </w:r>
      <w:r>
        <w:rPr>
          <w:vertAlign w:val="subscript"/>
        </w:rPr>
        <w:t>den</w:t>
      </w:r>
      <w:proofErr w:type="spellEnd"/>
      <w:r>
        <w:rPr>
          <w:vertAlign w:val="subscript"/>
        </w:rPr>
        <w:t xml:space="preserve"> </w:t>
      </w:r>
      <w:r>
        <w:t xml:space="preserve">or </w:t>
      </w:r>
      <w:proofErr w:type="spellStart"/>
      <w:r>
        <w:t>L</w:t>
      </w:r>
      <w:r>
        <w:rPr>
          <w:vertAlign w:val="subscript"/>
        </w:rPr>
        <w:t>Aeq</w:t>
      </w:r>
      <w:proofErr w:type="spellEnd"/>
      <w:r>
        <w:t>.</w:t>
      </w:r>
      <w:r w:rsidR="00960315">
        <w:t xml:space="preserve"> </w:t>
      </w:r>
      <w:r w:rsidR="00F31F99">
        <w:t xml:space="preserve">An important notice on these assessments is that they use a static </w:t>
      </w:r>
      <w:r>
        <w:t xml:space="preserve">approach </w:t>
      </w:r>
      <w:r w:rsidR="00F31F99">
        <w:t xml:space="preserve">where </w:t>
      </w:r>
      <w:r w:rsidR="00960315">
        <w:t>exposure</w:t>
      </w:r>
      <w:r w:rsidR="00F31F99">
        <w:t>s</w:t>
      </w:r>
      <w:r w:rsidR="00960315">
        <w:t xml:space="preserve"> to noise </w:t>
      </w:r>
      <w:r w:rsidR="00F31F99">
        <w:t>are considered only at</w:t>
      </w:r>
      <w:r w:rsidR="00960315">
        <w:t xml:space="preserve"> 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reviewed </w:t>
      </w:r>
      <w:r w:rsidR="00F31F99">
        <w:t xml:space="preserve">many of the </w:t>
      </w:r>
      <w:r w:rsidR="00960315">
        <w:t xml:space="preserve">studies and plotted the reviewed HA% values against </w:t>
      </w:r>
      <w:proofErr w:type="spellStart"/>
      <w:r w:rsidR="00960315">
        <w:t>L</w:t>
      </w:r>
      <w:r w:rsidR="00960315">
        <w:rPr>
          <w:vertAlign w:val="subscript"/>
        </w:rPr>
        <w:t>den</w:t>
      </w:r>
      <w:proofErr w:type="spellEnd"/>
      <w:r w:rsidR="00960315">
        <w:rPr>
          <w:vertAlign w:val="subscript"/>
        </w:rPr>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960315">
        <w:t xml:space="preserve">Figure </w:t>
      </w:r>
      <w:r w:rsidR="00960315">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th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noise exposures 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29817E8A"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w:t>
      </w:r>
      <w:r w:rsidR="00F254DE">
        <w:lastRenderedPageBreak/>
        <w:t>be avoided</w:t>
      </w:r>
      <w:r w:rsidR="002C6B45">
        <w:t xml:space="preserve">. </w:t>
      </w:r>
      <w:r w:rsidR="007C6201">
        <w:t xml:space="preserve">Accurate assessment of different health effects (from traffic noise) is challenging due to 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098832D1"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3C0FB0">
        <w:t>possible</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612B1233" w:rsidR="008641E7" w:rsidRPr="008641E7" w:rsidRDefault="008641E7" w:rsidP="008641E7">
      <w:pPr>
        <w:pStyle w:val="Caption"/>
        <w:jc w:val="both"/>
      </w:pPr>
      <w:bookmarkStart w:id="6" w:name="_Ref33718460"/>
      <w:r>
        <w:t xml:space="preserve">Figure </w:t>
      </w:r>
      <w:r>
        <w:fldChar w:fldCharType="begin"/>
      </w:r>
      <w:r>
        <w:instrText xml:space="preserve"> SEQ Figure \* ARABIC </w:instrText>
      </w:r>
      <w:r>
        <w:fldChar w:fldCharType="separate"/>
      </w:r>
      <w:r>
        <w:rPr>
          <w:noProof/>
        </w:rPr>
        <w:t>2</w:t>
      </w:r>
      <w:r>
        <w:fldChar w:fldCharType="end"/>
      </w:r>
      <w:bookmarkEnd w:id="6"/>
      <w:r>
        <w:t xml:space="preserve">. Composed scatterplot between </w:t>
      </w:r>
      <w:proofErr w:type="spellStart"/>
      <w:r>
        <w:t>L</w:t>
      </w:r>
      <w:r>
        <w:rPr>
          <w:vertAlign w:val="subscript"/>
        </w:rPr>
        <w:t>den</w:t>
      </w:r>
      <w:proofErr w:type="spellEnd"/>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w:t>
      </w:r>
    </w:p>
    <w:p w14:paraId="28968D3C" w14:textId="3131517F" w:rsidR="00F20A39" w:rsidRPr="00CC2F87" w:rsidRDefault="00F20A39" w:rsidP="00F20A39">
      <w:pPr>
        <w:pStyle w:val="Heading2"/>
      </w:pPr>
      <w:bookmarkStart w:id="7" w:name="_Toc33701297"/>
      <w:r>
        <w:t>Traffic noise modeling</w:t>
      </w:r>
      <w:bookmarkEnd w:id="7"/>
    </w:p>
    <w:p w14:paraId="046D3744" w14:textId="4E618B55" w:rsidR="00F20A39" w:rsidRDefault="00F20A39" w:rsidP="00F20A39">
      <w:r w:rsidRPr="00CC2F87">
        <w:lastRenderedPageBreak/>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367363EE"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d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8" w:name="_Toc33701298"/>
      <w:r>
        <w:t>Concepts and a</w:t>
      </w:r>
      <w:r w:rsidR="0098228E" w:rsidRPr="00CC2F87">
        <w:t>pproaches in assessing</w:t>
      </w:r>
      <w:r w:rsidR="0098228E">
        <w:t xml:space="preserve"> dynamic</w:t>
      </w:r>
      <w:r w:rsidR="0098228E" w:rsidRPr="00CC2F87">
        <w:t xml:space="preserve"> exposure</w:t>
      </w:r>
      <w:bookmarkEnd w:id="8"/>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50A66F43"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w:t>
      </w:r>
      <w:r w:rsidR="00975FEA">
        <w:lastRenderedPageBreak/>
        <w:t>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A6130F">
        <w:t xml:space="preserve">Figure </w:t>
      </w:r>
      <w:r w:rsidR="00A6130F">
        <w:rPr>
          <w:noProof/>
        </w:rPr>
        <w:t>2</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35921A56" w:rsidR="00B1237D" w:rsidRDefault="00C33DDB" w:rsidP="00062F50">
      <w:pPr>
        <w:pStyle w:val="Caption"/>
        <w:jc w:val="both"/>
      </w:pPr>
      <w:bookmarkStart w:id="9" w:name="_Ref32769173"/>
      <w:bookmarkStart w:id="10" w:name="_Toc33184004"/>
      <w:r>
        <w:t xml:space="preserve">Figure </w:t>
      </w:r>
      <w:r>
        <w:fldChar w:fldCharType="begin"/>
      </w:r>
      <w:r>
        <w:instrText xml:space="preserve"> SEQ Figure \* ARABIC </w:instrText>
      </w:r>
      <w:r>
        <w:fldChar w:fldCharType="separate"/>
      </w:r>
      <w:r w:rsidR="008641E7">
        <w:rPr>
          <w:noProof/>
        </w:rPr>
        <w:t>3</w:t>
      </w:r>
      <w:r>
        <w:fldChar w:fldCharType="end"/>
      </w:r>
      <w:bookmarkEnd w:id="9"/>
      <w:r>
        <w:t xml:space="preserve">. Exposure to traffic noise </w:t>
      </w:r>
      <w:r w:rsidR="000C386C">
        <w:t xml:space="preserve">on a path </w:t>
      </w:r>
      <w:r>
        <w:t>as distances (left) and durations (right) of different traffic noise levels</w:t>
      </w:r>
      <w:r w:rsidR="000C386C">
        <w:t>.</w:t>
      </w:r>
      <w:bookmarkEnd w:id="10"/>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lastRenderedPageBreak/>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282B9B4A" w:rsidR="0098228E" w:rsidRPr="00CC2F87" w:rsidRDefault="00975A07" w:rsidP="0098228E">
      <w:r>
        <w:t xml:space="preserve">Furthermore, </w:t>
      </w:r>
      <w:r w:rsidR="00D054CB">
        <w:t xml:space="preserve">exposure-based </w:t>
      </w:r>
      <w:r>
        <w:t>route optimization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route optimization methods is reviewed. </w:t>
      </w:r>
    </w:p>
    <w:p w14:paraId="3132C241" w14:textId="0DC12F45" w:rsidR="00F17FE8" w:rsidRDefault="00F17FE8" w:rsidP="00BF4D94">
      <w:pPr>
        <w:pStyle w:val="Heading2"/>
      </w:pPr>
      <w:bookmarkStart w:id="11" w:name="_Toc33701299"/>
      <w:r w:rsidRPr="00CC2F87">
        <w:t>Graph</w:t>
      </w:r>
      <w:r w:rsidR="009011A7">
        <w:t xml:space="preserve">-based </w:t>
      </w:r>
      <w:r w:rsidR="00176A22">
        <w:t>least cost path analysis</w:t>
      </w:r>
      <w:bookmarkEnd w:id="11"/>
    </w:p>
    <w:p w14:paraId="0C6CE5A5" w14:textId="42950956" w:rsidR="00DB207D" w:rsidRDefault="006A6F9B" w:rsidP="001B69FE">
      <w:r>
        <w:t xml:space="preserve">Graph is a data structure that </w:t>
      </w:r>
      <w:r w:rsidR="0060310C">
        <w:t xml:space="preserve">enables </w:t>
      </w:r>
      <w:r>
        <w:t xml:space="preserve">modeling </w:t>
      </w:r>
      <w:r w:rsidR="0060310C">
        <w:t xml:space="preserve">of </w:t>
      </w:r>
      <w:r>
        <w:t xml:space="preserve">connected phenomena or </w:t>
      </w:r>
      <w:r w:rsidR="006E0857">
        <w:t>object structure</w:t>
      </w:r>
      <w:r w:rsidR="005A322D">
        <w:t>, 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1) nodes and 2)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 xml:space="preserve">connection between the nodes </w:t>
      </w:r>
      <w:r w:rsidR="00CC3697">
        <w:lastRenderedPageBreak/>
        <w:t>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08D5BB2F" w14:textId="59992562" w:rsidR="006A6F9B" w:rsidRDefault="00817875" w:rsidP="006A6F9B">
      <w:r>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 xml:space="preserve">Both can have arbitrary number of attributes. </w:t>
      </w:r>
      <w:r w:rsidR="00691053">
        <w:t>N</w:t>
      </w:r>
      <w:r w:rsidR="00EE26E8">
        <w:t>umerical edge attributes enable path optimization analysis between nodes.</w:t>
      </w:r>
      <w:r w:rsidR="00130E4D">
        <w:t xml:space="preserve"> </w:t>
      </w:r>
      <w:r w:rsidR="00BF53C2">
        <w:t>Namely, 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optimization problems to be </w:t>
      </w:r>
      <w:r w:rsidR="00D44794">
        <w:t>addressed</w:t>
      </w:r>
      <w:r w:rsidR="005746C8">
        <w:t>.</w:t>
      </w:r>
      <w:r w:rsidR="00B52C74">
        <w:t xml:space="preserve"> </w:t>
      </w:r>
    </w:p>
    <w:p w14:paraId="01276491" w14:textId="75CC7FB3" w:rsidR="00AC04EC" w:rsidRDefault="005C49E6" w:rsidP="006A6F9B">
      <w:r>
        <w:t>Several algorithms exist for least cost path optimization.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C95FAC">
        <w:t xml:space="preserve">Figure </w:t>
      </w:r>
      <w:r w:rsidR="00C95FAC">
        <w:rPr>
          <w:noProof/>
        </w:rPr>
        <w:t>3</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017FFEC2" w:rsidR="000F28D7" w:rsidRDefault="00C91030" w:rsidP="00C91030">
      <w:pPr>
        <w:pStyle w:val="Caption"/>
        <w:jc w:val="both"/>
      </w:pPr>
      <w:bookmarkStart w:id="12" w:name="_Ref33363415"/>
      <w:r>
        <w:t xml:space="preserve">Figure </w:t>
      </w:r>
      <w:r>
        <w:fldChar w:fldCharType="begin"/>
      </w:r>
      <w:r>
        <w:instrText xml:space="preserve"> SEQ Figure \* ARABIC </w:instrText>
      </w:r>
      <w:r>
        <w:fldChar w:fldCharType="separate"/>
      </w:r>
      <w:r w:rsidR="008641E7">
        <w:rPr>
          <w:noProof/>
        </w:rPr>
        <w:t>4</w:t>
      </w:r>
      <w:r>
        <w:fldChar w:fldCharType="end"/>
      </w:r>
      <w:bookmarkEnd w:id="12"/>
      <w:r>
        <w:t xml:space="preserve">. Example of steps in 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 xml:space="preserve">. </w:t>
      </w:r>
    </w:p>
    <w:p w14:paraId="786EC3E5" w14:textId="2A45B3E1" w:rsidR="00BA6B29" w:rsidRPr="00BA6B29" w:rsidRDefault="00D44794" w:rsidP="00BA6B29">
      <w:r>
        <w:lastRenderedPageBreak/>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Generally speaking, many of the proposed 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D4D149A" w:rsidR="00C765A8" w:rsidRDefault="00B2009B" w:rsidP="001E41FD">
      <w:pPr>
        <w:pStyle w:val="Heading2"/>
      </w:pPr>
      <w:bookmarkStart w:id="13" w:name="_Toc33701300"/>
      <w:r>
        <w:t>Exposure</w:t>
      </w:r>
      <w:r w:rsidR="00E551FD">
        <w:t>-</w:t>
      </w:r>
      <w:r w:rsidR="008810E9">
        <w:t>based impedance</w:t>
      </w:r>
      <w:r w:rsidR="00544C6C">
        <w:t>s</w:t>
      </w:r>
      <w:r w:rsidR="008810E9">
        <w:t xml:space="preserve"> </w:t>
      </w:r>
      <w:r w:rsidR="00727264">
        <w:t xml:space="preserve">in route </w:t>
      </w:r>
      <w:r w:rsidR="00EE78AF">
        <w:t>optimization</w:t>
      </w:r>
      <w:bookmarkEnd w:id="13"/>
    </w:p>
    <w:p w14:paraId="4F9ED67F" w14:textId="3B1282CD"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route optimization, travel time is most often the only or at least mostly optimized variable. However, also other types of costs have been incorporated in route optimization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r</w:t>
      </w:r>
      <w:r w:rsidR="0054022F">
        <w:t xml:space="preserve">oute optimization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route optimization,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61DE8C9C" w:rsidR="00B83E76" w:rsidRDefault="00FA7E44" w:rsidP="00BA6B29">
      <w:r>
        <w:t>M</w:t>
      </w:r>
      <w:r w:rsidR="006B6657">
        <w:t xml:space="preserve">any of the exposure-based route optimization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route optimization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661A0EC4"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9B28D7">
        <w:t xml:space="preserve">optimization can </w:t>
      </w:r>
      <w:r w:rsidR="009B28D7">
        <w:lastRenderedPageBreak/>
        <w:t>be 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D561330"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Davies &amp; Whyat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route optimization</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4740FAB6" w14:textId="1ADE4784" w:rsidR="00A5304D" w:rsidRDefault="00750A42" w:rsidP="00BA6B29">
      <w:r>
        <w:t xml:space="preserve">Common to most </w:t>
      </w:r>
      <w:r w:rsidR="009B729D">
        <w:t xml:space="preserve">of the prior </w:t>
      </w:r>
      <w:r>
        <w:t xml:space="preserve">studies on exposure-based route optimization,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p>
    <w:p w14:paraId="2D1AC6AB" w14:textId="22D58C5A" w:rsidR="00BA6B29" w:rsidRDefault="003C538E" w:rsidP="00BA6B29">
      <w:r>
        <w:t xml:space="preserve">Varying </w:t>
      </w:r>
      <w:r w:rsidR="004851DA">
        <w:t>and vivid</w:t>
      </w:r>
      <w:r>
        <w:t xml:space="preserve"> </w:t>
      </w:r>
      <w:r w:rsidR="002E7528">
        <w:t xml:space="preserve">names </w:t>
      </w:r>
      <w:r>
        <w:t xml:space="preserve">have been </w:t>
      </w:r>
      <w:r w:rsidR="006912EA">
        <w:t xml:space="preserve">introduced </w:t>
      </w:r>
      <w:r w:rsidR="004851DA">
        <w:t>to conceptualize</w:t>
      </w:r>
      <w:r w:rsidR="002E7528">
        <w:t xml:space="preserve"> </w:t>
      </w:r>
      <w:r>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optimization</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w:t>
      </w:r>
      <w:r w:rsidR="002F4D00">
        <w:lastRenderedPageBreak/>
        <w:t xml:space="preserve">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4" w:name="_Toc33701301"/>
      <w:r w:rsidRPr="00CC2F87">
        <w:t>Web GIS</w:t>
      </w:r>
      <w:r w:rsidR="00597234">
        <w:t xml:space="preserve"> concepts and development</w:t>
      </w:r>
      <w:r w:rsidR="006D7B54">
        <w:t>s</w:t>
      </w:r>
      <w:bookmarkEnd w:id="14"/>
    </w:p>
    <w:p w14:paraId="06940A27" w14:textId="33841167" w:rsidR="00DA1F8B" w:rsidRDefault="0038564F" w:rsidP="003A6E89">
      <w:r>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17A52576"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lastRenderedPageBreak/>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8172C6">
        <w:t xml:space="preserve">Figure </w:t>
      </w:r>
      <w:r w:rsidR="008172C6">
        <w:rPr>
          <w:noProof/>
        </w:rPr>
        <w:t>3</w:t>
      </w:r>
      <w:r w:rsidR="008172C6">
        <w:fldChar w:fldCharType="end"/>
      </w:r>
      <w:r w:rsidR="008172C6">
        <w:t>)</w:t>
      </w:r>
      <w:r w:rsidR="00561157">
        <w:t>.</w:t>
      </w:r>
      <w:r w:rsidR="008172C6">
        <w:t xml:space="preserve"> </w:t>
      </w:r>
    </w:p>
    <w:p w14:paraId="335EA3E9" w14:textId="77777777" w:rsidR="00030274" w:rsidRDefault="00561157" w:rsidP="00030274">
      <w:pPr>
        <w:keepNext/>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25DEFD9E" w:rsidR="00030274" w:rsidRDefault="00030274" w:rsidP="00030274">
      <w:pPr>
        <w:pStyle w:val="Caption"/>
        <w:jc w:val="both"/>
      </w:pPr>
      <w:bookmarkStart w:id="15" w:name="_Ref33361875"/>
      <w:r>
        <w:t xml:space="preserve">Figure </w:t>
      </w:r>
      <w:r>
        <w:fldChar w:fldCharType="begin"/>
      </w:r>
      <w:r>
        <w:instrText xml:space="preserve"> SEQ Figure \* ARABIC </w:instrText>
      </w:r>
      <w:r>
        <w:fldChar w:fldCharType="separate"/>
      </w:r>
      <w:r w:rsidR="008641E7">
        <w:rPr>
          <w:noProof/>
        </w:rPr>
        <w:t>5</w:t>
      </w:r>
      <w:r>
        <w:fldChar w:fldCharType="end"/>
      </w:r>
      <w:bookmarkEnd w:id="15"/>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r w:rsidR="00442F88" w:rsidRPr="00442F88">
        <w:rPr>
          <w:i/>
          <w:iCs/>
          <w:lang w:val="en-GB"/>
        </w:rPr>
        <w:t>OpenLayers</w:t>
      </w:r>
      <w:r w:rsidR="00442F88" w:rsidRPr="00442F88">
        <w:rPr>
          <w:lang w:val="en-GB"/>
        </w:rPr>
        <w:t xml:space="preserve">, n.d.; </w:t>
      </w:r>
      <w:r w:rsidR="00442F88" w:rsidRPr="00442F88">
        <w:rPr>
          <w:i/>
          <w:iCs/>
          <w:lang w:val="en-GB"/>
        </w:rPr>
        <w:t>PostGIS</w:t>
      </w:r>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w:t>
      </w:r>
      <w:r w:rsidR="004F367B">
        <w:lastRenderedPageBreak/>
        <w:t xml:space="preserve">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344BBE55"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35395F">
        <w:t xml:space="preserve">Figure </w:t>
      </w:r>
      <w:r w:rsidR="0035395F">
        <w:rPr>
          <w:noProof/>
        </w:rPr>
        <w:t>3</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329A50B4" w:rsidR="00F3042B" w:rsidRDefault="00F3042B" w:rsidP="00F3042B">
      <w:pPr>
        <w:pStyle w:val="Caption"/>
        <w:jc w:val="both"/>
      </w:pPr>
      <w:bookmarkStart w:id="16" w:name="_Ref33351304"/>
      <w:r>
        <w:t xml:space="preserve">Figure </w:t>
      </w:r>
      <w:r>
        <w:fldChar w:fldCharType="begin"/>
      </w:r>
      <w:r>
        <w:instrText xml:space="preserve"> SEQ Figure \* ARABIC </w:instrText>
      </w:r>
      <w:r>
        <w:fldChar w:fldCharType="separate"/>
      </w:r>
      <w:r w:rsidR="008641E7">
        <w:rPr>
          <w:noProof/>
        </w:rPr>
        <w:t>6</w:t>
      </w:r>
      <w:r>
        <w:fldChar w:fldCharType="end"/>
      </w:r>
      <w:bookmarkEnd w:id="16"/>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p>
    <w:p w14:paraId="1CBF7A6A" w14:textId="3E8106DB" w:rsidR="00806663" w:rsidRPr="00CC2F87" w:rsidRDefault="00806663" w:rsidP="0068671F">
      <w:r w:rsidRPr="00CC2F87">
        <w:br w:type="page"/>
      </w:r>
    </w:p>
    <w:p w14:paraId="4CA47931" w14:textId="50B9C9A2" w:rsidR="00806215" w:rsidRPr="00CC2F87" w:rsidRDefault="00DF5975" w:rsidP="00B31DAC">
      <w:pPr>
        <w:pStyle w:val="Heading1"/>
      </w:pPr>
      <w:bookmarkStart w:id="17" w:name="_Toc33701302"/>
      <w:r w:rsidRPr="00CC2F87">
        <w:lastRenderedPageBreak/>
        <w:t xml:space="preserve">Material &amp; </w:t>
      </w:r>
      <w:r w:rsidR="00B42F90" w:rsidRPr="00CC2F87">
        <w:t>M</w:t>
      </w:r>
      <w:r w:rsidRPr="00CC2F87">
        <w:t>ethods</w:t>
      </w:r>
      <w:bookmarkEnd w:id="17"/>
    </w:p>
    <w:p w14:paraId="1FE77852" w14:textId="54E548E6" w:rsidR="00201374" w:rsidRPr="00CC2F87" w:rsidRDefault="00201374" w:rsidP="00201374">
      <w:pPr>
        <w:pStyle w:val="Heading2"/>
      </w:pPr>
      <w:bookmarkStart w:id="18" w:name="_Toc33701303"/>
      <w:r w:rsidRPr="00CC2F87">
        <w:t>Overview of the methods</w:t>
      </w:r>
      <w:bookmarkEnd w:id="18"/>
    </w:p>
    <w:p w14:paraId="3D2D0341" w14:textId="5F7C8746"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1D531A" w:rsidRPr="00CC2F87">
        <w:t xml:space="preserve">Figure </w:t>
      </w:r>
      <w:r w:rsidR="001D531A">
        <w:rPr>
          <w:noProof/>
        </w:rPr>
        <w:t>6</w:t>
      </w:r>
      <w:r w:rsidR="00D30372" w:rsidRPr="00CC2F87">
        <w:fldChar w:fldCharType="end"/>
      </w:r>
      <w:r w:rsidRPr="00CC2F87">
        <w:t>.</w:t>
      </w:r>
      <w:r w:rsidR="000037A5">
        <w:t xml:space="preserve"> As shown in the figure, all outcomes of the thesis depend on the route optimization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70947E0A">
            <wp:extent cx="6078474" cy="3665715"/>
            <wp:effectExtent l="12700" t="12700" r="17780"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8474" cy="3665715"/>
                    </a:xfrm>
                    <a:prstGeom prst="rect">
                      <a:avLst/>
                    </a:prstGeom>
                    <a:ln>
                      <a:solidFill>
                        <a:schemeClr val="tx1"/>
                      </a:solidFill>
                    </a:ln>
                  </pic:spPr>
                </pic:pic>
              </a:graphicData>
            </a:graphic>
          </wp:inline>
        </w:drawing>
      </w:r>
    </w:p>
    <w:p w14:paraId="5C4C8E29" w14:textId="73CC83B9" w:rsidR="000037A5" w:rsidRPr="000037A5" w:rsidRDefault="00D30372" w:rsidP="000037A5">
      <w:pPr>
        <w:pStyle w:val="Caption"/>
      </w:pPr>
      <w:bookmarkStart w:id="19" w:name="_Ref8899586"/>
      <w:bookmarkStart w:id="20" w:name="_Toc3318400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7</w:t>
      </w:r>
      <w:r w:rsidR="004F023F" w:rsidRPr="00CC2F87">
        <w:fldChar w:fldCharType="end"/>
      </w:r>
      <w:bookmarkEnd w:id="19"/>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0"/>
    </w:p>
    <w:p w14:paraId="40D1B59C" w14:textId="580A6B9F" w:rsidR="00D30372" w:rsidRPr="00CC2F87" w:rsidRDefault="00CE6078" w:rsidP="00CE6078">
      <w:pPr>
        <w:pStyle w:val="Heading2"/>
      </w:pPr>
      <w:bookmarkStart w:id="21" w:name="_Toc33701304"/>
      <w:r w:rsidRPr="00CC2F87">
        <w:t>Study area</w:t>
      </w:r>
      <w:bookmarkEnd w:id="21"/>
    </w:p>
    <w:p w14:paraId="22CFAACD" w14:textId="4D741D25"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quiet path optimization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w:t>
      </w:r>
      <w:r w:rsidR="00F62083">
        <w:lastRenderedPageBreak/>
        <w:t xml:space="preserve">since </w:t>
      </w:r>
      <w:r w:rsidR="00A278E8" w:rsidRPr="00CC2F87">
        <w:t xml:space="preserve">traffic 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57719A6C" w:rsidR="00BF28AE" w:rsidRPr="00CC2F87" w:rsidRDefault="00BF28AE" w:rsidP="00BF28AE">
      <w:pPr>
        <w:pStyle w:val="Caption"/>
        <w:jc w:val="both"/>
      </w:pPr>
      <w:bookmarkStart w:id="22" w:name="_Ref9677781"/>
      <w:bookmarkStart w:id="23" w:name="_Toc33184006"/>
      <w:r w:rsidRPr="00CC2F87">
        <w:t xml:space="preserve">Figure </w:t>
      </w:r>
      <w:r w:rsidRPr="00CC2F87">
        <w:fldChar w:fldCharType="begin"/>
      </w:r>
      <w:r w:rsidRPr="00CC2F87">
        <w:instrText xml:space="preserve"> SEQ Figure \* ARABIC </w:instrText>
      </w:r>
      <w:r w:rsidRPr="00CC2F87">
        <w:fldChar w:fldCharType="separate"/>
      </w:r>
      <w:r w:rsidR="008641E7">
        <w:rPr>
          <w:noProof/>
        </w:rPr>
        <w:t>8</w:t>
      </w:r>
      <w:r w:rsidRPr="00CC2F87">
        <w:fldChar w:fldCharType="end"/>
      </w:r>
      <w:bookmarkEnd w:id="22"/>
      <w:r w:rsidRPr="00CC2F87">
        <w:t>. Map of the study area</w:t>
      </w:r>
      <w:r w:rsidR="00623ABB" w:rsidRPr="00CC2F87">
        <w:t>;</w:t>
      </w:r>
      <w:r w:rsidRPr="00CC2F87">
        <w:t xml:space="preserve"> extent of the city of Helsinki excluding the southern islands.</w:t>
      </w:r>
      <w:bookmarkEnd w:id="23"/>
    </w:p>
    <w:p w14:paraId="39B20394" w14:textId="1FA0D468" w:rsidR="00ED0F8F" w:rsidRPr="00CC2F87" w:rsidRDefault="00ED0F8F" w:rsidP="00ED0F8F">
      <w:pPr>
        <w:pStyle w:val="Heading2"/>
      </w:pPr>
      <w:bookmarkStart w:id="24" w:name="_Toc33701305"/>
      <w:r w:rsidRPr="00CC2F87">
        <w:t>Materials</w:t>
      </w:r>
      <w:bookmarkEnd w:id="24"/>
    </w:p>
    <w:p w14:paraId="78016C46" w14:textId="1CE37FA4" w:rsidR="004E3E0F" w:rsidRPr="00CC2F87" w:rsidRDefault="002E0C59" w:rsidP="00020EA1">
      <w:pPr>
        <w:pStyle w:val="TableCaption"/>
      </w:pPr>
      <w:bookmarkStart w:id="25"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5"/>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6" w:name="_Toc33701306"/>
      <w:r w:rsidRPr="00CC2F87">
        <w:t>Modelled traffic noise data</w:t>
      </w:r>
      <w:bookmarkEnd w:id="26"/>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xml:space="preserve">, the three-dimensional </w:t>
      </w:r>
      <w:r w:rsidR="00CC00A7" w:rsidRPr="00CC2F87">
        <w:lastRenderedPageBreak/>
        <w:t>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City 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043EB39C" w:rsidR="009C70BC" w:rsidRDefault="00AA13AC" w:rsidP="00774BB1">
      <w:r>
        <w:t>A few</w:t>
      </w:r>
      <w:r w:rsidR="008807EB">
        <w:t xml:space="preserve"> alternative noise indexes were available in the dataset. </w:t>
      </w:r>
      <w:r w:rsidR="00C613C0">
        <w:t xml:space="preserve">Noise index </w:t>
      </w:r>
      <w:proofErr w:type="spellStart"/>
      <w:r w:rsidR="00C613C0">
        <w:t>L</w:t>
      </w:r>
      <w:r w:rsidR="00C613C0">
        <w:rPr>
          <w:vertAlign w:val="subscript"/>
        </w:rPr>
        <w:t>Aeq</w:t>
      </w:r>
      <w:proofErr w:type="spellEnd"/>
      <w:r w:rsidR="00C613C0">
        <w:rPr>
          <w:vertAlign w:val="subscript"/>
        </w:rPr>
        <w:t xml:space="preserve">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 xml:space="preserve">In this thesis, the abbreviation dB is used to refer to the modelled sound level </w:t>
      </w:r>
      <w:proofErr w:type="spellStart"/>
      <w:r w:rsidR="00F716C0">
        <w:t>L</w:t>
      </w:r>
      <w:r w:rsidR="00F716C0">
        <w:rPr>
          <w:vertAlign w:val="subscript"/>
        </w:rPr>
        <w:t>Aeq</w:t>
      </w:r>
      <w:proofErr w:type="spellEnd"/>
      <w:r w:rsidR="00F716C0">
        <w:t xml:space="preserve"> unless otherwise specified in the text. </w:t>
      </w:r>
      <w:proofErr w:type="spellStart"/>
      <w:r w:rsidR="007C07C0">
        <w:t>L</w:t>
      </w:r>
      <w:r w:rsidR="007C07C0">
        <w:rPr>
          <w:vertAlign w:val="subscript"/>
        </w:rPr>
        <w:t>Aeq</w:t>
      </w:r>
      <w:proofErr w:type="spellEnd"/>
      <w:r w:rsidR="007C07C0">
        <w:rPr>
          <w:vertAlign w:val="subscript"/>
        </w:rPr>
        <w:t xml:space="preserve">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55D420CB" w14:textId="31E5B4A3"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w:t>
      </w:r>
      <w:proofErr w:type="spellStart"/>
      <w:r>
        <w:t>L</w:t>
      </w:r>
      <w:r>
        <w:rPr>
          <w:vertAlign w:val="subscript"/>
        </w:rPr>
        <w:t>Aeq</w:t>
      </w:r>
      <w:proofErr w:type="spellEnd"/>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25272A" w:rsidRPr="00CC2F87">
        <w:t xml:space="preserve">Figure </w:t>
      </w:r>
      <w:r w:rsidR="0025272A">
        <w:rPr>
          <w:noProof/>
        </w:rPr>
        <w:t>8</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25272A" w:rsidRPr="00CC2F87">
        <w:t xml:space="preserve">Figure </w:t>
      </w:r>
      <w:r w:rsidR="0025272A">
        <w:rPr>
          <w:noProof/>
        </w:rPr>
        <w:t>9</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25272A" w:rsidRPr="00CC2F87">
        <w:t xml:space="preserve">Figure </w:t>
      </w:r>
      <w:r w:rsidR="0025272A">
        <w:rPr>
          <w:noProof/>
        </w:rPr>
        <w:t>10</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D49DB" w:rsidRPr="00CC2F87">
        <w:t xml:space="preserve">Figure </w:t>
      </w:r>
      <w:r w:rsidR="007D49DB">
        <w:rPr>
          <w:noProof/>
        </w:rPr>
        <w:t>9</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D49DB" w:rsidRPr="00CC2F87">
        <w:t xml:space="preserve">Figure </w:t>
      </w:r>
      <w:r w:rsidR="007D49DB">
        <w:rPr>
          <w:noProof/>
        </w:rPr>
        <w:t>10</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506D928C" w:rsidR="000F3D16" w:rsidRPr="00CC2F87" w:rsidRDefault="000F3D16" w:rsidP="000F3D16">
      <w:pPr>
        <w:pStyle w:val="Caption"/>
        <w:jc w:val="both"/>
      </w:pPr>
      <w:bookmarkStart w:id="27" w:name="_Ref33475320"/>
      <w:bookmarkStart w:id="28" w:name="_Toc33184007"/>
      <w:r w:rsidRPr="00CC2F87">
        <w:t xml:space="preserve">Figure </w:t>
      </w:r>
      <w:r w:rsidRPr="00CC2F87">
        <w:fldChar w:fldCharType="begin"/>
      </w:r>
      <w:r w:rsidRPr="00CC2F87">
        <w:instrText xml:space="preserve"> SEQ Figure \* ARABIC </w:instrText>
      </w:r>
      <w:r w:rsidRPr="00CC2F87">
        <w:fldChar w:fldCharType="separate"/>
      </w:r>
      <w:r w:rsidR="008641E7">
        <w:rPr>
          <w:noProof/>
        </w:rPr>
        <w:t>9</w:t>
      </w:r>
      <w:r w:rsidRPr="00CC2F87">
        <w:fldChar w:fldCharType="end"/>
      </w:r>
      <w:bookmarkEnd w:id="27"/>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8"/>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09E14F9" w:rsidR="007925B0" w:rsidRPr="00CC2F87" w:rsidRDefault="004659A0" w:rsidP="004659A0">
      <w:pPr>
        <w:pStyle w:val="Caption"/>
        <w:jc w:val="both"/>
      </w:pPr>
      <w:bookmarkStart w:id="29" w:name="_Ref33475323"/>
      <w:bookmarkStart w:id="30" w:name="_Toc33184008"/>
      <w:r w:rsidRPr="00CC2F87">
        <w:t xml:space="preserve">Figure </w:t>
      </w:r>
      <w:r w:rsidRPr="00CC2F87">
        <w:fldChar w:fldCharType="begin"/>
      </w:r>
      <w:r w:rsidRPr="00CC2F87">
        <w:instrText xml:space="preserve"> SEQ Figure \* ARABIC </w:instrText>
      </w:r>
      <w:r w:rsidRPr="00CC2F87">
        <w:fldChar w:fldCharType="separate"/>
      </w:r>
      <w:r w:rsidR="008641E7">
        <w:rPr>
          <w:noProof/>
        </w:rPr>
        <w:t>10</w:t>
      </w:r>
      <w:r w:rsidRPr="00CC2F87">
        <w:fldChar w:fldCharType="end"/>
      </w:r>
      <w:bookmarkEnd w:id="29"/>
      <w:r w:rsidRPr="00CC2F87">
        <w:t xml:space="preserve">. Modelled daytime traffic noise levels (dB) in </w:t>
      </w:r>
      <w:proofErr w:type="spellStart"/>
      <w:r w:rsidRPr="00CC2F87">
        <w:t>Viikki</w:t>
      </w:r>
      <w:proofErr w:type="spellEnd"/>
      <w:r w:rsidRPr="00CC2F87">
        <w:t>.</w:t>
      </w:r>
      <w:bookmarkEnd w:id="30"/>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3016320C" w:rsidR="00524730" w:rsidRPr="00CC2F87" w:rsidRDefault="00992FC4" w:rsidP="00B96814">
      <w:pPr>
        <w:pStyle w:val="Caption"/>
        <w:jc w:val="both"/>
      </w:pPr>
      <w:bookmarkStart w:id="31" w:name="_Ref33475326"/>
      <w:bookmarkStart w:id="32" w:name="_Toc33184009"/>
      <w:r w:rsidRPr="00CC2F87">
        <w:t xml:space="preserve">Figure </w:t>
      </w:r>
      <w:r w:rsidRPr="00CC2F87">
        <w:fldChar w:fldCharType="begin"/>
      </w:r>
      <w:r w:rsidRPr="00CC2F87">
        <w:instrText xml:space="preserve"> SEQ Figure \* ARABIC </w:instrText>
      </w:r>
      <w:r w:rsidRPr="00CC2F87">
        <w:fldChar w:fldCharType="separate"/>
      </w:r>
      <w:r w:rsidR="008641E7">
        <w:rPr>
          <w:noProof/>
        </w:rPr>
        <w:t>11</w:t>
      </w:r>
      <w:r w:rsidRPr="00CC2F87">
        <w:fldChar w:fldCharType="end"/>
      </w:r>
      <w:bookmarkEnd w:id="31"/>
      <w:r w:rsidRPr="00CC2F87">
        <w:t>. Modelled daytime traffic noise levels (dB) in more central location in Helsinki.</w:t>
      </w:r>
      <w:bookmarkEnd w:id="32"/>
      <w:r w:rsidR="00A34344" w:rsidRPr="00CC2F87">
        <w:t xml:space="preserve"> </w:t>
      </w:r>
    </w:p>
    <w:p w14:paraId="7157ED05" w14:textId="33D8A17D" w:rsidR="007A6F11" w:rsidRPr="00CC2F87" w:rsidRDefault="007A6F11" w:rsidP="007A6F11">
      <w:pPr>
        <w:pStyle w:val="Heading3"/>
      </w:pPr>
      <w:bookmarkStart w:id="33" w:name="_Toc33701307"/>
      <w:r w:rsidRPr="00CC2F87">
        <w:t>OpenStreetMap data</w:t>
      </w:r>
      <w:bookmarkEnd w:id="33"/>
    </w:p>
    <w:p w14:paraId="0F6BF7DB" w14:textId="77777777"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AE5A2A" w:rsidRPr="00137F21">
        <w:t xml:space="preserve">Table </w:t>
      </w:r>
      <w:r w:rsidR="00AE5A2A">
        <w:rPr>
          <w:noProof/>
        </w:rPr>
        <w:t>2</w:t>
      </w:r>
      <w:r w:rsidR="00AE5A2A">
        <w:fldChar w:fldCharType="end"/>
      </w:r>
      <w:r w:rsidR="00AE5A2A">
        <w:t>)</w:t>
      </w:r>
      <w:r w:rsidR="00B4498A">
        <w:t>.</w:t>
      </w:r>
      <w:r w:rsidR="00AF128E">
        <w:t xml:space="preserve"> </w:t>
      </w:r>
    </w:p>
    <w:p w14:paraId="4795D00D" w14:textId="258C0B9A" w:rsidR="00116119" w:rsidRDefault="00116119" w:rsidP="00116119">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7BB65F2C" w14:textId="595B6327" w:rsidR="00083040" w:rsidRDefault="00083040" w:rsidP="00873115"/>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873115">
      <w:pPr>
        <w:pStyle w:val="ListParagraph"/>
        <w:numPr>
          <w:ilvl w:val="0"/>
          <w:numId w:val="38"/>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2F0B17">
      <w:pPr>
        <w:pStyle w:val="ListParagraph"/>
        <w:numPr>
          <w:ilvl w:val="0"/>
          <w:numId w:val="38"/>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AE5A2A">
      <w:pPr>
        <w:pStyle w:val="ListParagraph"/>
        <w:numPr>
          <w:ilvl w:val="0"/>
          <w:numId w:val="38"/>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477680D6" w:rsidR="00AE5A2A" w:rsidRPr="00137F21" w:rsidRDefault="00AE5A2A" w:rsidP="00AE5A2A">
      <w:pPr>
        <w:pStyle w:val="TableCaption"/>
      </w:pPr>
      <w:bookmarkStart w:id="34" w:name="_Ref33792283"/>
      <w:r w:rsidRPr="00137F21">
        <w:t xml:space="preserve">Table </w:t>
      </w:r>
      <w:r w:rsidRPr="00137F21">
        <w:fldChar w:fldCharType="begin"/>
      </w:r>
      <w:r w:rsidRPr="00137F21">
        <w:instrText xml:space="preserve"> SEQ Table \* ARABIC </w:instrText>
      </w:r>
      <w:r w:rsidRPr="00137F21">
        <w:fldChar w:fldCharType="separate"/>
      </w:r>
      <w:r>
        <w:rPr>
          <w:noProof/>
        </w:rPr>
        <w:t>2</w:t>
      </w:r>
      <w:r w:rsidRPr="00137F21">
        <w:fldChar w:fldCharType="end"/>
      </w:r>
      <w:bookmarkEnd w:id="34"/>
      <w:r w:rsidRPr="00137F21">
        <w:t xml:space="preserve">. Query strings for </w:t>
      </w:r>
      <w:r>
        <w:t xml:space="preserve">street network data downloads using OSM Overpass API via </w:t>
      </w:r>
      <w:proofErr w:type="spellStart"/>
      <w:r>
        <w:t>OSMnx</w:t>
      </w:r>
      <w:proofErr w:type="spellEnd"/>
      <w:r>
        <w:t xml:space="preserve"> python library.</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230BE455" w14:textId="77777777" w:rsidR="00AE5A2A" w:rsidRDefault="00AE5A2A" w:rsidP="00AE5A2A">
      <w:pPr>
        <w:pStyle w:val="ListParagraph"/>
        <w:numPr>
          <w:ilvl w:val="0"/>
          <w:numId w:val="38"/>
        </w:numPr>
      </w:pPr>
    </w:p>
    <w:p w14:paraId="5F81C049" w14:textId="77777777" w:rsidR="00AE5A2A" w:rsidRPr="00CC2F87" w:rsidRDefault="00AE5A2A" w:rsidP="00AE5A2A"/>
    <w:p w14:paraId="2DD3675B" w14:textId="15C8262E" w:rsidR="007A6F11" w:rsidRDefault="0027702A" w:rsidP="00ED0F8F">
      <w:pPr>
        <w:pStyle w:val="Heading3"/>
      </w:pPr>
      <w:bookmarkStart w:id="35" w:name="_Toc33701308"/>
      <w:r w:rsidRPr="00CC2F87">
        <w:t xml:space="preserve">Register based origin-destination (OD) </w:t>
      </w:r>
      <w:r w:rsidR="007375B8" w:rsidRPr="00CC2F87">
        <w:t xml:space="preserve">commuting </w:t>
      </w:r>
      <w:r w:rsidRPr="00CC2F87">
        <w:t>data</w:t>
      </w:r>
      <w:bookmarkEnd w:id="35"/>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w:t>
      </w:r>
      <w:r w:rsidR="00FD4C88">
        <w:lastRenderedPageBreak/>
        <w:t>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36" w:name="_Toc33701309"/>
      <w:r w:rsidRPr="00CC2F87">
        <w:t>Routing service of the local public transport authority</w:t>
      </w:r>
      <w:bookmarkEnd w:id="36"/>
    </w:p>
    <w:p w14:paraId="3D69BD9D" w14:textId="3210C268" w:rsidR="00CC62B1" w:rsidRDefault="00CC62B1" w:rsidP="00CC62B1">
      <w:r>
        <w:t xml:space="preserve">A route planner web service of Helsinki Region Transport (HRT/HSL) was utilized to obtain realistic itineraries made with public transport for the OD-pair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8B3B31">
      <w:pPr>
        <w:pStyle w:val="ListParagraph"/>
        <w:numPr>
          <w:ilvl w:val="0"/>
          <w:numId w:val="39"/>
        </w:numPr>
      </w:pPr>
      <w:r>
        <w:t>To be able to identify local public transport stops that would work as the destinations of the local walks.</w:t>
      </w:r>
      <w:r w:rsidR="00DE2F2E">
        <w:t xml:space="preserve"> </w:t>
      </w:r>
    </w:p>
    <w:p w14:paraId="2767BCBE" w14:textId="78DBBBB2" w:rsidR="00CC62B1" w:rsidRDefault="008B3B31" w:rsidP="00A617C1">
      <w:pPr>
        <w:pStyle w:val="ListParagraph"/>
        <w:numPr>
          <w:ilvl w:val="0"/>
          <w:numId w:val="39"/>
        </w:numPr>
      </w:pPr>
      <w:r>
        <w:t xml:space="preserve">To be able to assess the quality of the </w:t>
      </w:r>
      <w:r w:rsidR="00224343">
        <w:t xml:space="preserve">shortest </w:t>
      </w:r>
      <w:r>
        <w:t xml:space="preserve">paths calculated with the quiet path optimization method </w:t>
      </w:r>
      <w:r w:rsidR="00004926">
        <w:t>in comparison to the</w:t>
      </w:r>
      <w:r>
        <w:t xml:space="preserve"> reference paths (returned from the API). </w:t>
      </w:r>
    </w:p>
    <w:p w14:paraId="07AA9ABF" w14:textId="31F08DDC" w:rsidR="004C33F2" w:rsidRDefault="004C33F2" w:rsidP="004C33F2">
      <w:pPr>
        <w:pStyle w:val="Heading2"/>
      </w:pPr>
      <w:bookmarkStart w:id="37" w:name="_Toc33701310"/>
      <w:r w:rsidRPr="00CC2F87">
        <w:t>Technical framework</w:t>
      </w:r>
      <w:bookmarkEnd w:id="37"/>
      <w:r w:rsidR="00406DEB">
        <w:t xml:space="preserve"> and architecture</w:t>
      </w:r>
    </w:p>
    <w:p w14:paraId="4562EB86" w14:textId="7C4ED5B9"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B3A32" w:rsidRPr="00CC2F87">
        <w:t xml:space="preserve">Figure </w:t>
      </w:r>
      <w:r w:rsidR="007B3A32">
        <w:rPr>
          <w:noProof/>
        </w:rPr>
        <w:t>11</w:t>
      </w:r>
      <w:r w:rsidR="007B3A32">
        <w:fldChar w:fldCharType="end"/>
      </w:r>
      <w:r w:rsidR="007B3A32">
        <w:t>)</w:t>
      </w:r>
      <w:r>
        <w:t xml:space="preserve">. </w:t>
      </w:r>
      <w:r w:rsidR="001E6C93">
        <w:t>M</w:t>
      </w:r>
      <w:r w:rsidR="00D54209">
        <w:t>ajority</w:t>
      </w:r>
      <w:r w:rsidR="00B62C72">
        <w:t xml:space="preserve"> of the programming for data analysis and quiet path optimization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proofErr w:type="gramStart"/>
      <w:r w:rsidR="007B3A32">
        <w:t>Also</w:t>
      </w:r>
      <w:proofErr w:type="gramEnd"/>
      <w:r w:rsidR="007B3A32">
        <w:t xml:space="preserve"> the used libraries and packages have several external dependencies which are now shown in the figure. </w:t>
      </w:r>
    </w:p>
    <w:p w14:paraId="0D60E98E" w14:textId="191C7A4B" w:rsidR="009A36BC" w:rsidRDefault="00144D15" w:rsidP="009A36BC">
      <w:r>
        <w:t xml:space="preserve">A modular design was applied in developing the methods, enabling creation of common utilities needed at different parts of the analysis and </w:t>
      </w:r>
      <w:r w:rsidR="007B3A32">
        <w:t xml:space="preserve">also by the </w:t>
      </w:r>
      <w:r>
        <w:t xml:space="preserve">quiet path optimization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7B3A32" w:rsidRPr="00D71E84">
        <w:t xml:space="preserve">Appendix </w:t>
      </w:r>
      <w:r w:rsidR="007B3A32" w:rsidRPr="00D71E84">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1A16A076">
            <wp:extent cx="5585729"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5729" cy="7881122"/>
                    </a:xfrm>
                    <a:prstGeom prst="rect">
                      <a:avLst/>
                    </a:prstGeom>
                  </pic:spPr>
                </pic:pic>
              </a:graphicData>
            </a:graphic>
          </wp:inline>
        </w:drawing>
      </w:r>
    </w:p>
    <w:p w14:paraId="4D9BCD36" w14:textId="292F4EA0" w:rsidR="00153745" w:rsidRDefault="00153745" w:rsidP="00020EA1">
      <w:pPr>
        <w:pStyle w:val="Caption"/>
      </w:pPr>
      <w:bookmarkStart w:id="38" w:name="_Ref33707421"/>
      <w:bookmarkStart w:id="39" w:name="_Toc3318401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2</w:t>
      </w:r>
      <w:r w:rsidR="004F023F" w:rsidRPr="00CC2F87">
        <w:fldChar w:fldCharType="end"/>
      </w:r>
      <w:bookmarkEnd w:id="38"/>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39"/>
      <w:r w:rsidR="002D300D" w:rsidRPr="00CC2F87">
        <w:t xml:space="preserve"> </w:t>
      </w:r>
    </w:p>
    <w:p w14:paraId="7051E6B2" w14:textId="7921CAA6" w:rsidR="00A93751" w:rsidRPr="00CC2F87" w:rsidRDefault="00962C8B" w:rsidP="006931F6">
      <w:pPr>
        <w:pStyle w:val="Heading2"/>
      </w:pPr>
      <w:bookmarkStart w:id="40" w:name="_Toc33701312"/>
      <w:r>
        <w:lastRenderedPageBreak/>
        <w:t>Quiet path ro</w:t>
      </w:r>
      <w:r w:rsidR="002447F6" w:rsidRPr="00CC2F87">
        <w:t>ute optimization</w:t>
      </w:r>
      <w:r w:rsidR="00493AAD" w:rsidRPr="00CC2F87">
        <w:t xml:space="preserve"> </w:t>
      </w:r>
      <w:r w:rsidR="00E60CD2" w:rsidRPr="00CC2F87">
        <w:t>method</w:t>
      </w:r>
      <w:bookmarkEnd w:id="40"/>
    </w:p>
    <w:p w14:paraId="23794001" w14:textId="50807D2E" w:rsidR="00896DC2" w:rsidRPr="00CC2F87" w:rsidRDefault="00B86E9C" w:rsidP="00896DC2">
      <w:pPr>
        <w:pStyle w:val="Heading3"/>
      </w:pPr>
      <w:bookmarkStart w:id="41" w:name="_Toc33701313"/>
      <w:bookmarkStart w:id="42" w:name="_Ref33771037"/>
      <w:r w:rsidRPr="00CC2F87">
        <w:t>Environmental impedance function</w:t>
      </w:r>
      <w:bookmarkEnd w:id="41"/>
      <w:bookmarkEnd w:id="42"/>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E86617"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E86617"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43"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43"/>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proofErr w:type="spellStart"/>
      <w:r w:rsidR="008958CC">
        <w:t>L</w:t>
      </w:r>
      <w:r w:rsidR="008958CC">
        <w:rPr>
          <w:vertAlign w:val="subscript"/>
        </w:rPr>
        <w:t>Aeq</w:t>
      </w:r>
      <w:proofErr w:type="spellEnd"/>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 xml:space="preserve">A-weighted equivalent continuous sound level (e.g. </w:t>
      </w:r>
      <w:proofErr w:type="spellStart"/>
      <w:r w:rsidR="001469EA">
        <w:t>L</w:t>
      </w:r>
      <w:r w:rsidR="001469EA">
        <w:rPr>
          <w:vertAlign w:val="subscript"/>
        </w:rPr>
        <w:t>Aeq</w:t>
      </w:r>
      <w:proofErr w:type="spellEnd"/>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proofErr w:type="spellStart"/>
      <w:r w:rsidR="003C09F4">
        <w:t>L</w:t>
      </w:r>
      <w:r w:rsidR="003C09F4">
        <w:rPr>
          <w:vertAlign w:val="subscript"/>
        </w:rPr>
        <w:t>Aeq</w:t>
      </w:r>
      <w:proofErr w:type="spellEnd"/>
      <w:r w:rsidR="003C09F4">
        <w:rPr>
          <w:vertAlign w:val="subscript"/>
        </w:rPr>
        <w:t xml:space="preserve">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58D15C14"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proofErr w:type="spellStart"/>
      <w:r w:rsidR="002F2855">
        <w:t>L</w:t>
      </w:r>
      <w:r w:rsidR="002F2855">
        <w:rPr>
          <w:vertAlign w:val="subscript"/>
        </w:rPr>
        <w:t>Aeq</w:t>
      </w:r>
      <w:proofErr w:type="spellEnd"/>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66699E">
        <w:t>(</w:t>
      </w:r>
      <w:r w:rsidR="0066699E">
        <w:fldChar w:fldCharType="begin"/>
      </w:r>
      <w:r w:rsidR="0066699E">
        <w:instrText xml:space="preserve"> REF _Ref25851235 \h </w:instrText>
      </w:r>
      <w:r w:rsidR="0066699E">
        <w:fldChar w:fldCharType="separate"/>
      </w:r>
      <w:r w:rsidR="0066699E">
        <w:rPr>
          <w:noProof/>
        </w:rPr>
        <w:t>3</w:t>
      </w:r>
      <w:r w:rsidR="0066699E">
        <w:fldChar w:fldCharType="end"/>
      </w:r>
      <w:r w:rsidR="0066699E">
        <w:t>)</w:t>
      </w:r>
      <w:r w:rsidR="0066699E">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E86617"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798B8752" w:rsidR="006C394E" w:rsidRPr="00CC2F87" w:rsidRDefault="006C394E" w:rsidP="006C394E">
            <w:pPr>
              <w:spacing w:before="480" w:after="240"/>
            </w:pPr>
            <w:bookmarkStart w:id="44" w:name="_Ref25851235"/>
            <w:bookmarkStart w:id="45" w:name="_Ref25851033"/>
            <w:r w:rsidRPr="00CC2F87">
              <w:t>(</w:t>
            </w:r>
            <w:bookmarkStart w:id="46" w:name="_Ref25851183"/>
            <w:bookmarkEnd w:id="44"/>
            <w:r w:rsidR="00B311E7" w:rsidRPr="00CC2F87">
              <w:fldChar w:fldCharType="begin"/>
            </w:r>
            <w:r w:rsidR="00B311E7" w:rsidRPr="00CC2F87">
              <w:instrText xml:space="preserve"> SEQ Equation \* ARABIC </w:instrText>
            </w:r>
            <w:r w:rsidR="00B311E7" w:rsidRPr="00CC2F87">
              <w:fldChar w:fldCharType="separate"/>
            </w:r>
            <w:r w:rsidR="00B311E7">
              <w:rPr>
                <w:noProof/>
              </w:rPr>
              <w:t>3</w:t>
            </w:r>
            <w:r w:rsidR="00B311E7" w:rsidRPr="00CC2F87">
              <w:fldChar w:fldCharType="end"/>
            </w:r>
            <w:r w:rsidRPr="00CC2F87">
              <w:t>)</w:t>
            </w:r>
            <w:bookmarkEnd w:id="45"/>
            <w:bookmarkEnd w:id="46"/>
          </w:p>
        </w:tc>
      </w:tr>
    </w:tbl>
    <w:p w14:paraId="2891FAD1" w14:textId="23C9B4F5" w:rsidR="006C394E" w:rsidRPr="00CC2F87" w:rsidRDefault="002B0D2B" w:rsidP="00C36DF3">
      <w:pPr>
        <w:rPr>
          <w:rFonts w:eastAsiaTheme="minorEastAsia"/>
          <w:iCs/>
        </w:rPr>
      </w:pPr>
      <w:r>
        <w:rPr>
          <w:rFonts w:eastAsiaTheme="minorEastAsia"/>
          <w:iCs/>
        </w:rPr>
        <w:t xml:space="preserve">The second function </w:t>
      </w:r>
      <w:r w:rsidR="0066699E">
        <w:rPr>
          <w:rFonts w:eastAsiaTheme="minorEastAsia"/>
          <w:iCs/>
        </w:rPr>
        <w:fldChar w:fldCharType="begin"/>
      </w:r>
      <w:r w:rsidR="0066699E">
        <w:rPr>
          <w:rFonts w:eastAsiaTheme="minorEastAsia"/>
          <w:iCs/>
        </w:rPr>
        <w:instrText xml:space="preserve"> REF _Ref25851126 \h </w:instrText>
      </w:r>
      <w:r w:rsidR="0066699E">
        <w:rPr>
          <w:rFonts w:eastAsiaTheme="minorEastAsia"/>
          <w:iCs/>
        </w:rPr>
      </w:r>
      <w:r w:rsidR="0066699E">
        <w:rPr>
          <w:rFonts w:eastAsiaTheme="minorEastAsia"/>
          <w:iCs/>
        </w:rPr>
        <w:fldChar w:fldCharType="separate"/>
      </w:r>
      <w:r w:rsidR="0066699E" w:rsidRPr="00CC2F87">
        <w:t>(</w:t>
      </w:r>
      <w:r w:rsidR="0066699E">
        <w:rPr>
          <w:noProof/>
        </w:rPr>
        <w:t>4</w:t>
      </w:r>
      <w:r w:rsidR="0066699E" w:rsidRPr="00CC2F87">
        <w:t>)</w:t>
      </w:r>
      <w:r w:rsidR="0066699E">
        <w:rPr>
          <w:rFonts w:eastAsiaTheme="minorEastAsia"/>
          <w:iCs/>
        </w:rPr>
        <w:fldChar w:fldCharType="end"/>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47" w:name="_Ref9527730"/>
          <w:bookmarkStart w:id="48" w:name="_Toc19439335"/>
          <w:p w14:paraId="28FCAB85" w14:textId="2BCA750F" w:rsidR="006C394E" w:rsidRPr="006C394E" w:rsidRDefault="00E86617"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342D57D" w:rsidR="006C394E" w:rsidRPr="00CC2F87" w:rsidRDefault="006C394E" w:rsidP="00793654">
            <w:pPr>
              <w:spacing w:before="240" w:after="480"/>
            </w:pPr>
            <w:bookmarkStart w:id="49" w:name="_Ref25851268"/>
            <w:bookmarkStart w:id="50" w:name="_Ref25851126"/>
            <w:r w:rsidRPr="00CC2F87">
              <w:t>(</w:t>
            </w:r>
            <w:r w:rsidRPr="00CC2F87">
              <w:fldChar w:fldCharType="begin"/>
            </w:r>
            <w:r w:rsidRPr="00CC2F87">
              <w:instrText xml:space="preserve"> SEQ Equation \* ARABIC </w:instrText>
            </w:r>
            <w:r w:rsidRPr="00CC2F87">
              <w:fldChar w:fldCharType="separate"/>
            </w:r>
            <w:r w:rsidR="00AA4807">
              <w:rPr>
                <w:noProof/>
              </w:rPr>
              <w:t>4</w:t>
            </w:r>
            <w:r w:rsidRPr="00CC2F87">
              <w:fldChar w:fldCharType="end"/>
            </w:r>
            <w:bookmarkEnd w:id="49"/>
            <w:r w:rsidRPr="00CC2F87">
              <w:t>)</w:t>
            </w:r>
            <w:bookmarkEnd w:id="50"/>
          </w:p>
        </w:tc>
      </w:tr>
    </w:tbl>
    <w:p w14:paraId="63051253" w14:textId="704196C6"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 </w:t>
      </w:r>
      <w:r w:rsidR="0082027C" w:rsidRPr="00CC2F87">
        <w:rPr>
          <w:iCs/>
        </w:rPr>
        <w:fldChar w:fldCharType="begin"/>
      </w:r>
      <w:r w:rsidR="0082027C" w:rsidRPr="00CC2F87">
        <w:rPr>
          <w:iCs/>
        </w:rPr>
        <w:instrText xml:space="preserve"> REF _Ref9527730 \h </w:instrText>
      </w:r>
      <w:r w:rsidR="0082027C">
        <w:rPr>
          <w:iCs/>
        </w:rPr>
        <w:instrText xml:space="preserve"> \* MERGEFORMAT </w:instrText>
      </w:r>
      <w:r w:rsidR="0082027C" w:rsidRPr="00CC2F87">
        <w:rPr>
          <w:iCs/>
        </w:rPr>
      </w:r>
      <w:r w:rsidR="0082027C" w:rsidRPr="00CC2F87">
        <w:rPr>
          <w:iCs/>
        </w:rPr>
        <w:fldChar w:fldCharType="separate"/>
      </w:r>
      <w:r w:rsidR="0082027C" w:rsidRPr="00CC2F87">
        <w:t xml:space="preserve">Table </w:t>
      </w:r>
      <w:r w:rsidR="0082027C">
        <w:rPr>
          <w:noProof/>
        </w:rPr>
        <w:t>2</w:t>
      </w:r>
      <w:r w:rsidR="0082027C" w:rsidRPr="00CC2F87">
        <w:rPr>
          <w:iCs/>
        </w:rPr>
        <w:fldChar w:fldCharType="end"/>
      </w:r>
      <w:r w:rsidR="0082027C">
        <w:rPr>
          <w:iCs/>
        </w:rPr>
        <w:t xml:space="preserve"> 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2027C">
        <w:t xml:space="preserve">Figure </w:t>
      </w:r>
      <w:r w:rsidR="0082027C">
        <w:rPr>
          <w:noProof/>
        </w:rPr>
        <w:t>7</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7C27E7E3" w:rsidR="008D6D01" w:rsidRDefault="00921B84" w:rsidP="00574F81">
      <w:r>
        <w:rPr>
          <w:rFonts w:eastAsiaTheme="minorEastAsia"/>
        </w:rPr>
        <w:t>E</w:t>
      </w:r>
      <w:r w:rsidR="00AA4807">
        <w:rPr>
          <w:rFonts w:eastAsiaTheme="minorEastAsia"/>
        </w:rPr>
        <w:t xml:space="preserve">quation </w:t>
      </w:r>
      <w:r w:rsidR="0082027C">
        <w:fldChar w:fldCharType="begin"/>
      </w:r>
      <w:r w:rsidR="0082027C">
        <w:instrText xml:space="preserve"> REF _Ref25851268 \h </w:instrText>
      </w:r>
      <w:r w:rsidR="0082027C">
        <w:fldChar w:fldCharType="separate"/>
      </w:r>
      <w:r w:rsidR="0082027C">
        <w:rPr>
          <w:noProof/>
        </w:rPr>
        <w:t>4</w:t>
      </w:r>
      <w:r w:rsidR="0082027C">
        <w:fldChar w:fldCharType="end"/>
      </w:r>
      <w:r w:rsidR="0082027C">
        <w:t xml:space="preserve"> 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proofErr w:type="spellStart"/>
      <w:r w:rsidR="00F91998">
        <w:rPr>
          <w:rFonts w:eastAsiaTheme="minorEastAsia"/>
        </w:rPr>
        <w:t>L</w:t>
      </w:r>
      <w:r w:rsidR="00F91998">
        <w:rPr>
          <w:rFonts w:eastAsiaTheme="minorEastAsia"/>
          <w:vertAlign w:val="subscript"/>
        </w:rPr>
        <w:t>den</w:t>
      </w:r>
      <w:proofErr w:type="spellEnd"/>
      <w:r w:rsidR="00D910D0" w:rsidRPr="00D910D0">
        <w:t xml:space="preserve"> </w:t>
      </w:r>
      <w:r w:rsidR="00A90442">
        <w:t>curves in</w:t>
      </w:r>
      <w:r w:rsidR="003B2A60">
        <w:t xml:space="preserve"> </w:t>
      </w:r>
      <w:r w:rsidR="003B2A60">
        <w:fldChar w:fldCharType="begin"/>
      </w:r>
      <w:r w:rsidR="003B2A60">
        <w:instrText xml:space="preserve"> REF _Ref33718460 \h </w:instrText>
      </w:r>
      <w:r w:rsidR="003B2A60">
        <w:fldChar w:fldCharType="separate"/>
      </w:r>
      <w:r w:rsidR="003B2A60">
        <w:t>Figure</w:t>
      </w:r>
      <w:r w:rsidR="003B2A60">
        <w:t xml:space="preserve"> </w:t>
      </w:r>
      <w:r w:rsidR="003B2A60">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6F8F16B1" w:rsidR="000A27A6" w:rsidRPr="006110B6" w:rsidRDefault="00D910D0" w:rsidP="00574F81">
      <w:pPr>
        <w:rPr>
          <w:rFonts w:eastAsiaTheme="minorEastAsia"/>
        </w:rPr>
      </w:pPr>
      <w:r>
        <w:t xml:space="preserve">However, when both functions </w:t>
      </w:r>
      <w:r w:rsidR="008D6D01">
        <w:t xml:space="preserve">for noise cost coefficient </w:t>
      </w:r>
      <w:r>
        <w:t>were tested in developing the quiet path optimization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OD-pair)</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3E222DBA" w:rsidR="00393D82" w:rsidRPr="00CC2F87" w:rsidRDefault="00393D82" w:rsidP="00020EA1">
      <w:pPr>
        <w:pStyle w:val="TableCaption"/>
        <w:rPr>
          <w:rFonts w:eastAsiaTheme="minorEastAsia"/>
        </w:rPr>
      </w:pPr>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2</w:t>
      </w:r>
      <w:r w:rsidR="004F023F" w:rsidRPr="00CC2F87">
        <w:fldChar w:fldCharType="end"/>
      </w:r>
      <w:bookmarkEnd w:id="47"/>
      <w:r w:rsidRPr="00CC2F87">
        <w:t>.</w:t>
      </w:r>
      <w:r w:rsidR="006D25A1">
        <w:t xml:space="preserve"> </w:t>
      </w:r>
      <w:r w:rsidR="009E3BA0">
        <w:t xml:space="preserve">Noise cost coefficients </w:t>
      </w:r>
      <w:r w:rsidR="00946200">
        <w:t>for dB range 45–75 dB</w:t>
      </w:r>
      <w:r w:rsidR="00946200" w:rsidRPr="00946200">
        <w:t xml:space="preserve"> </w:t>
      </w:r>
      <w:r w:rsidR="00946200">
        <w:t>calculated with both equations presented in this chapter</w:t>
      </w:r>
      <w:r w:rsidR="00392634">
        <w:t xml:space="preserve"> (</w:t>
      </w:r>
      <w:r w:rsidR="00392634">
        <w:fldChar w:fldCharType="begin"/>
      </w:r>
      <w:r w:rsidR="00392634">
        <w:instrText xml:space="preserve"> REF _Ref25851235 \h </w:instrText>
      </w:r>
      <w:r w:rsidR="00392634">
        <w:fldChar w:fldCharType="separate"/>
      </w:r>
      <w:r w:rsidR="00392634">
        <w:rPr>
          <w:noProof/>
        </w:rPr>
        <w:t>3</w:t>
      </w:r>
      <w:r w:rsidR="00392634">
        <w:fldChar w:fldCharType="end"/>
      </w:r>
      <w:r w:rsidR="00392634">
        <w:t xml:space="preserve"> &amp; </w:t>
      </w:r>
      <w:r w:rsidR="00392634">
        <w:fldChar w:fldCharType="begin"/>
      </w:r>
      <w:r w:rsidR="00392634">
        <w:instrText xml:space="preserve"> REF _Ref25851268 \h </w:instrText>
      </w:r>
      <w:r w:rsidR="00392634">
        <w:fldChar w:fldCharType="separate"/>
      </w:r>
      <w:r w:rsidR="00392634">
        <w:rPr>
          <w:noProof/>
        </w:rPr>
        <w:t>4</w:t>
      </w:r>
      <w:r w:rsidR="00392634">
        <w:fldChar w:fldCharType="end"/>
      </w:r>
      <w:r w:rsidR="00392634">
        <w:t>)</w:t>
      </w:r>
      <w:r w:rsidRPr="00CC2F87">
        <w:t>.</w:t>
      </w:r>
      <w:bookmarkEnd w:id="48"/>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694"/>
        <w:gridCol w:w="2693"/>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D25A1">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694" w:type="dxa"/>
            <w:tcBorders>
              <w:top w:val="nil"/>
              <w:left w:val="single" w:sz="4" w:space="0" w:color="FFFFFF"/>
              <w:right w:val="single" w:sz="4" w:space="0" w:color="FFFFFF"/>
            </w:tcBorders>
          </w:tcPr>
          <w:p w14:paraId="379F7BFE" w14:textId="06942A1B" w:rsidR="00A061B7" w:rsidRPr="00E90387" w:rsidRDefault="00E86617"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E90387" w:rsidRPr="00E90387">
              <w:rPr>
                <w:rFonts w:eastAsiaTheme="minorEastAsia"/>
                <w:iCs/>
                <w:szCs w:val="21"/>
              </w:rPr>
              <w:fldChar w:fldCharType="begin"/>
            </w:r>
            <w:r w:rsidR="00E90387" w:rsidRPr="00E90387">
              <w:rPr>
                <w:rFonts w:eastAsiaTheme="minorEastAsia"/>
                <w:iCs/>
                <w:szCs w:val="21"/>
              </w:rPr>
              <w:instrText xml:space="preserve"> REF _Ref25851235 \h </w:instrText>
            </w:r>
            <w:r w:rsidR="00E90387">
              <w:rPr>
                <w:rFonts w:eastAsiaTheme="minorEastAsia"/>
                <w:iCs/>
                <w:szCs w:val="21"/>
              </w:rPr>
              <w:instrText xml:space="preserve"> \* MERGEFORMAT </w:instrText>
            </w:r>
            <w:r w:rsidR="00E90387" w:rsidRPr="00E90387">
              <w:rPr>
                <w:rFonts w:eastAsiaTheme="minorEastAsia"/>
                <w:iCs/>
                <w:szCs w:val="21"/>
              </w:rPr>
            </w:r>
            <w:r w:rsidR="00E90387" w:rsidRPr="00E90387">
              <w:rPr>
                <w:rFonts w:eastAsiaTheme="minorEastAsia"/>
                <w:iCs/>
                <w:szCs w:val="21"/>
              </w:rPr>
              <w:fldChar w:fldCharType="separate"/>
            </w:r>
            <w:r w:rsidR="00692848">
              <w:rPr>
                <w:noProof/>
              </w:rPr>
              <w:t>3</w:t>
            </w:r>
            <w:r w:rsidR="00E90387" w:rsidRPr="00E90387">
              <w:rPr>
                <w:rFonts w:eastAsiaTheme="minorEastAsia"/>
                <w:iCs/>
                <w:szCs w:val="21"/>
              </w:rPr>
              <w:fldChar w:fldCharType="end"/>
            </w:r>
            <w:r w:rsidR="00E90387" w:rsidRPr="00E90387">
              <w:rPr>
                <w:rFonts w:eastAsiaTheme="minorEastAsia"/>
                <w:iCs/>
                <w:szCs w:val="21"/>
              </w:rPr>
              <w:t>)</w:t>
            </w:r>
          </w:p>
        </w:tc>
        <w:tc>
          <w:tcPr>
            <w:tcW w:w="2693" w:type="dxa"/>
            <w:tcBorders>
              <w:top w:val="nil"/>
              <w:left w:val="single" w:sz="4" w:space="0" w:color="FFFFFF"/>
              <w:right w:val="single" w:sz="4" w:space="0" w:color="FFFFFF"/>
            </w:tcBorders>
          </w:tcPr>
          <w:p w14:paraId="515764A1" w14:textId="3E8A0DD4" w:rsidR="00A061B7" w:rsidRPr="00B76DB3" w:rsidRDefault="00E86617" w:rsidP="00793654">
            <w:pPr>
              <w:pStyle w:val="TableText"/>
              <w:spacing w:before="240" w:after="160"/>
              <w:rPr>
                <w:rFonts w:eastAsia="Calibri"/>
                <w:sz w:val="20"/>
                <w:szCs w:val="20"/>
              </w:rPr>
            </w:pP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AA4807">
              <w:t>)</w:t>
            </w:r>
          </w:p>
        </w:tc>
      </w:tr>
      <w:tr w:rsidR="00A061B7" w:rsidRPr="00CC2F87" w14:paraId="26AA9C99" w14:textId="36222101" w:rsidTr="006D25A1">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D25A1">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D25A1">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D25A1">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694"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693"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27BF95E5">
            <wp:extent cx="3327447"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7" cy="2911516"/>
                    </a:xfrm>
                    <a:prstGeom prst="rect">
                      <a:avLst/>
                    </a:prstGeom>
                  </pic:spPr>
                </pic:pic>
              </a:graphicData>
            </a:graphic>
          </wp:inline>
        </w:drawing>
      </w:r>
    </w:p>
    <w:p w14:paraId="51D835CC" w14:textId="1D428A2A" w:rsidR="00FC4723" w:rsidRDefault="00DD49EE" w:rsidP="00D60F6B">
      <w:pPr>
        <w:pStyle w:val="Caption"/>
        <w:jc w:val="both"/>
      </w:pPr>
      <w:bookmarkStart w:id="51" w:name="_Ref25930825"/>
      <w:bookmarkStart w:id="52" w:name="_Toc33184011"/>
      <w:r>
        <w:t xml:space="preserve">Figure </w:t>
      </w:r>
      <w:r>
        <w:fldChar w:fldCharType="begin"/>
      </w:r>
      <w:r>
        <w:instrText xml:space="preserve"> SEQ Figure \* ARABIC </w:instrText>
      </w:r>
      <w:r>
        <w:fldChar w:fldCharType="separate"/>
      </w:r>
      <w:r w:rsidR="008641E7">
        <w:rPr>
          <w:noProof/>
        </w:rPr>
        <w:t>13</w:t>
      </w:r>
      <w:r>
        <w:fldChar w:fldCharType="end"/>
      </w:r>
      <w:bookmarkEnd w:id="51"/>
      <w:r>
        <w:t>. Noise cost coefficient</w:t>
      </w:r>
      <w:r w:rsidR="008566F0">
        <w:t>s</w:t>
      </w:r>
      <w:r>
        <w:t xml:space="preserve"> for dB range 45–75 dB calculated with both equations </w:t>
      </w:r>
      <w:r w:rsidR="00094352">
        <w:fldChar w:fldCharType="begin"/>
      </w:r>
      <w:r w:rsidR="00094352">
        <w:instrText xml:space="preserve"> REF _Ref25851235 \h </w:instrText>
      </w:r>
      <w:r w:rsidR="00094352">
        <w:fldChar w:fldCharType="separate"/>
      </w:r>
      <w:r w:rsidR="00094352" w:rsidRPr="00CC2F87">
        <w:t>(</w:t>
      </w:r>
      <w:r w:rsidR="00094352">
        <w:rPr>
          <w:noProof/>
        </w:rPr>
        <w:t>3</w:t>
      </w:r>
      <w:r w:rsidR="00094352">
        <w:fldChar w:fldCharType="end"/>
      </w:r>
      <w:r w:rsidR="00094352">
        <w:t xml:space="preserve"> &amp; </w:t>
      </w:r>
      <w:r w:rsidR="00094352">
        <w:fldChar w:fldCharType="begin"/>
      </w:r>
      <w:r w:rsidR="00094352">
        <w:instrText xml:space="preserve"> REF _Ref25851268 \h </w:instrText>
      </w:r>
      <w:r w:rsidR="00094352">
        <w:fldChar w:fldCharType="separate"/>
      </w:r>
      <w:r w:rsidR="00094352">
        <w:rPr>
          <w:noProof/>
        </w:rPr>
        <w:t>4</w:t>
      </w:r>
      <w:r w:rsidR="00094352">
        <w:fldChar w:fldCharType="end"/>
      </w:r>
      <w:r>
        <w:t>) presented in this chapter.</w:t>
      </w:r>
      <w:bookmarkEnd w:id="52"/>
    </w:p>
    <w:p w14:paraId="2BC6D466" w14:textId="1EC31305" w:rsidR="002447F6" w:rsidRPr="00CC2F87" w:rsidRDefault="002447F6" w:rsidP="002447F6">
      <w:pPr>
        <w:pStyle w:val="Heading3"/>
      </w:pPr>
      <w:bookmarkStart w:id="53" w:name="_Toc33701314"/>
      <w:r w:rsidRPr="00CC2F87">
        <w:t xml:space="preserve">Network acquisition and </w:t>
      </w:r>
      <w:r w:rsidR="00C77CB8" w:rsidRPr="00CC2F87">
        <w:t>manipulation</w:t>
      </w:r>
      <w:bookmarkEnd w:id="53"/>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0A572F37" w:rsidR="00421519" w:rsidRPr="00CC2F87" w:rsidRDefault="00421519" w:rsidP="002F44AF">
      <w:pPr>
        <w:pStyle w:val="ListParagraph"/>
        <w:numPr>
          <w:ilvl w:val="0"/>
          <w:numId w:val="6"/>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32669A" w:rsidRPr="00CC2F87">
        <w:t xml:space="preserve">Figure </w:t>
      </w:r>
      <w:r w:rsidR="0032669A">
        <w:rPr>
          <w:noProof/>
        </w:rPr>
        <w:t>14</w:t>
      </w:r>
      <w:r w:rsidR="00C02270" w:rsidRPr="00CC2F87">
        <w:fldChar w:fldCharType="end"/>
      </w:r>
      <w:r w:rsidR="00C02270" w:rsidRPr="00CC2F87">
        <w:t>)</w:t>
      </w:r>
      <w:r w:rsidRPr="00CC2F87">
        <w:t>.</w:t>
      </w:r>
    </w:p>
    <w:p w14:paraId="0FC5B568" w14:textId="1E2DA6D5" w:rsidR="00421519" w:rsidRPr="00CC2F87" w:rsidRDefault="001D19CD" w:rsidP="002F44AF">
      <w:pPr>
        <w:pStyle w:val="ListParagraph"/>
        <w:numPr>
          <w:ilvl w:val="0"/>
          <w:numId w:val="6"/>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32669A" w:rsidRPr="00CC2F87">
        <w:t xml:space="preserve">Figure </w:t>
      </w:r>
      <w:r w:rsidR="0032669A">
        <w:rPr>
          <w:noProof/>
        </w:rPr>
        <w:t>15</w:t>
      </w:r>
      <w:r w:rsidR="00C02270" w:rsidRPr="00CC2F87">
        <w:fldChar w:fldCharType="end"/>
      </w:r>
      <w:r w:rsidR="00C02270" w:rsidRPr="00CC2F87">
        <w:t>)</w:t>
      </w:r>
      <w:r w:rsidR="00CE0EAA" w:rsidRPr="00CC2F87">
        <w:t>.</w:t>
      </w:r>
    </w:p>
    <w:p w14:paraId="347EF223" w14:textId="3D17AF64" w:rsidR="00C02270" w:rsidRPr="00CC2F87" w:rsidRDefault="00C02270" w:rsidP="002F44AF">
      <w:pPr>
        <w:pStyle w:val="ListParagraph"/>
        <w:numPr>
          <w:ilvl w:val="0"/>
          <w:numId w:val="6"/>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32669A" w:rsidRPr="00CC2F87">
        <w:t xml:space="preserve">Figure </w:t>
      </w:r>
      <w:r w:rsidR="0032669A">
        <w:rPr>
          <w:noProof/>
        </w:rPr>
        <w:t>1</w:t>
      </w:r>
      <w:r w:rsidR="0032669A">
        <w:rPr>
          <w:noProof/>
        </w:rPr>
        <w:t>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578640CF"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B6202D" w:rsidRPr="00137F21">
        <w:t xml:space="preserve">Table </w:t>
      </w:r>
      <w:r w:rsidR="00B6202D">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0759DA6A" w:rsidR="000A0520" w:rsidRPr="00CC2F87" w:rsidRDefault="000C4DB9" w:rsidP="00020EA1">
      <w:pPr>
        <w:pStyle w:val="Caption"/>
      </w:pPr>
      <w:bookmarkStart w:id="54" w:name="_Ref9348163"/>
      <w:bookmarkStart w:id="55" w:name="_Toc3318401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2669A">
        <w:rPr>
          <w:noProof/>
        </w:rPr>
        <w:t>14</w:t>
      </w:r>
      <w:r w:rsidR="004F023F" w:rsidRPr="00CC2F87">
        <w:fldChar w:fldCharType="end"/>
      </w:r>
      <w:bookmarkEnd w:id="54"/>
      <w:r w:rsidRPr="00CC2F87">
        <w:t xml:space="preserve">. Workflow of network (graph) acquisition and </w:t>
      </w:r>
      <w:r w:rsidR="000F33DA" w:rsidRPr="00CC2F87">
        <w:t>construction</w:t>
      </w:r>
      <w:r w:rsidRPr="00CC2F87">
        <w:t>.</w:t>
      </w:r>
      <w:bookmarkEnd w:id="55"/>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1A987FCE" w:rsidR="001E1452" w:rsidRDefault="0032447E" w:rsidP="00020EA1">
      <w:pPr>
        <w:pStyle w:val="Caption"/>
      </w:pPr>
      <w:bookmarkStart w:id="56" w:name="_Ref9348261"/>
      <w:bookmarkStart w:id="57" w:name="_Toc331840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5</w:t>
      </w:r>
      <w:r w:rsidR="004F023F" w:rsidRPr="00CC2F87">
        <w:fldChar w:fldCharType="end"/>
      </w:r>
      <w:bookmarkEnd w:id="56"/>
      <w:r w:rsidRPr="00CC2F87">
        <w:t>. Workflow of extracting exposures to traffic noise</w:t>
      </w:r>
      <w:r w:rsidR="00C02270" w:rsidRPr="00CC2F87">
        <w:t xml:space="preserve"> (contaminated distances)</w:t>
      </w:r>
      <w:r w:rsidRPr="00CC2F87">
        <w:t xml:space="preserve"> to the edges of the graph.</w:t>
      </w:r>
      <w:bookmarkEnd w:id="57"/>
    </w:p>
    <w:p w14:paraId="4FB61E3D" w14:textId="1F5C6185" w:rsidR="00145A66" w:rsidRDefault="00DA6DDA" w:rsidP="00DA6DDA">
      <w:r>
        <w:t>A lossless spatial join of noise data</w:t>
      </w:r>
      <w:r w:rsidR="009D1653">
        <w:t xml:space="preserve"> (</w:t>
      </w:r>
      <w:proofErr w:type="spellStart"/>
      <w:r w:rsidR="009D1653">
        <w:t>L</w:t>
      </w:r>
      <w:r w:rsidR="009D1653">
        <w:rPr>
          <w:vertAlign w:val="subscript"/>
        </w:rPr>
        <w:t>A</w:t>
      </w:r>
      <w:r w:rsidR="009D1653" w:rsidRPr="009D1653">
        <w:rPr>
          <w:vertAlign w:val="subscript"/>
        </w:rPr>
        <w:t>eq</w:t>
      </w:r>
      <w:proofErr w:type="spellEnd"/>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CB7057" w:rsidRPr="00CC2F87">
        <w:t xml:space="preserve">Figure </w:t>
      </w:r>
      <w:r w:rsidR="00CB7057">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4287DB13" w:rsidR="00002CCA" w:rsidRDefault="0062533E" w:rsidP="00002CCA">
      <w:pPr>
        <w:pStyle w:val="Heading3"/>
      </w:pPr>
      <w:r>
        <w:t>Quiet path optimization application</w:t>
      </w:r>
    </w:p>
    <w:p w14:paraId="31EC4C70" w14:textId="0CDE8914" w:rsidR="00346D55" w:rsidRDefault="00346D55" w:rsidP="00F718A5">
      <w:r>
        <w:t>In this chapter, the main functions of the short and quiet path optimization application are described.</w:t>
      </w:r>
      <w:r w:rsidR="000D0DD6">
        <w:t xml:space="preserve"> </w:t>
      </w:r>
    </w:p>
    <w:p w14:paraId="0573EBCA" w14:textId="758C4D25" w:rsidR="00F718A5" w:rsidRDefault="007A3AA4" w:rsidP="00F718A5">
      <w:r>
        <w:t>A Python application was composed fo</w:t>
      </w:r>
      <w:r w:rsidR="007F134C">
        <w:t xml:space="preserve">r solving the short and quiet path optimization problems. </w:t>
      </w:r>
      <w:r w:rsidR="006905E2">
        <w:t xml:space="preserve">T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3C13A8">
        <w:t xml:space="preserve">defined in chapter (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BF7F20" w:rsidRPr="00CC2F87">
        <w:t xml:space="preserve">Figure </w:t>
      </w:r>
      <w:r w:rsidR="00BF7F20">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the noise-based</w:t>
      </w:r>
      <w:r w:rsidR="00FF70E9">
        <w:t xml:space="preserve"> 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25C5F5D9" w14:textId="550DBCB2" w:rsidR="00C60683" w:rsidRDefault="0007253C" w:rsidP="0007253C">
      <w:r>
        <w:t xml:space="preserve">To enable fast finding of origin and destination nodes for </w:t>
      </w:r>
      <w:r w:rsidR="008A62BB">
        <w:t xml:space="preserve">a </w:t>
      </w:r>
      <w:r>
        <w:t xml:space="preserve">given </w:t>
      </w:r>
      <w:r w:rsidR="008A62BB">
        <w:t>OD-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7F6829A4" w14:textId="77777777" w:rsidR="009F40D8" w:rsidRPr="00CC2F87" w:rsidRDefault="009F40D8" w:rsidP="009F40D8">
      <w:pPr>
        <w:keepNext/>
      </w:pPr>
      <w:r w:rsidRPr="00CC2F87">
        <w:rPr>
          <w:noProof/>
        </w:rPr>
        <w:lastRenderedPageBreak/>
        <w:drawing>
          <wp:inline distT="0" distB="0" distL="0" distR="0" wp14:anchorId="12DE34C1" wp14:editId="719A786C">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5A1280A6" w14:textId="77777777" w:rsidR="009F40D8" w:rsidRPr="00CC2F87" w:rsidRDefault="009F40D8" w:rsidP="009F40D8">
      <w:pPr>
        <w:pStyle w:val="Caption"/>
      </w:pPr>
      <w:bookmarkStart w:id="58" w:name="_Ref9348368"/>
      <w:bookmarkStart w:id="59" w:name="_Toc33184014"/>
      <w:r w:rsidRPr="00CC2F87">
        <w:t xml:space="preserve">Figure </w:t>
      </w:r>
      <w:r w:rsidRPr="00CC2F87">
        <w:fldChar w:fldCharType="begin"/>
      </w:r>
      <w:r w:rsidRPr="00CC2F87">
        <w:instrText xml:space="preserve"> SEQ Figure \* ARABIC </w:instrText>
      </w:r>
      <w:r w:rsidRPr="00CC2F87">
        <w:fldChar w:fldCharType="separate"/>
      </w:r>
      <w:r>
        <w:rPr>
          <w:noProof/>
        </w:rPr>
        <w:t>16</w:t>
      </w:r>
      <w:r w:rsidRPr="00CC2F87">
        <w:fldChar w:fldCharType="end"/>
      </w:r>
      <w:bookmarkEnd w:id="58"/>
      <w:r w:rsidRPr="00CC2F87">
        <w:t xml:space="preserve">. Workflow of calculating and adding noise </w:t>
      </w:r>
      <w:r>
        <w:t>sensitivity</w:t>
      </w:r>
      <w:r w:rsidRPr="00CC2F87">
        <w:t xml:space="preserve"> specific edge costs as new edge attributes.</w:t>
      </w:r>
      <w:bookmarkEnd w:id="59"/>
    </w:p>
    <w:p w14:paraId="50892940" w14:textId="6D21D16B" w:rsidR="00F37AAF" w:rsidRDefault="00EB3D16" w:rsidP="00EB3D16">
      <w:r>
        <w:t xml:space="preserve">The complete sequence of </w:t>
      </w:r>
      <w:r w:rsidR="001E286D">
        <w:t>higher-level</w:t>
      </w:r>
      <w:r w:rsidR="006879D5">
        <w:t xml:space="preserve"> </w:t>
      </w:r>
      <w:r>
        <w:t xml:space="preserve">actions </w:t>
      </w:r>
      <w:r w:rsidR="003151BB">
        <w:t xml:space="preserve">needed </w:t>
      </w:r>
      <w:r>
        <w:t xml:space="preserve">for solving one quiet path optimization problem is illustrated in </w:t>
      </w:r>
      <w:r>
        <w:fldChar w:fldCharType="begin"/>
      </w:r>
      <w:r>
        <w:instrText xml:space="preserve"> REF _Ref9516858 \h </w:instrText>
      </w:r>
      <w:r>
        <w:fldChar w:fldCharType="separate"/>
      </w:r>
      <w:r w:rsidRPr="00CC2F87">
        <w:t xml:space="preserve">Figure </w:t>
      </w:r>
      <w:r>
        <w:rPr>
          <w:noProof/>
        </w:rPr>
        <w:t>17</w:t>
      </w:r>
      <w:r>
        <w:fldChar w:fldCharType="end"/>
      </w:r>
      <w:r>
        <w:t>.</w:t>
      </w:r>
      <w:r w:rsidR="00897F08">
        <w:t xml:space="preserve"> </w:t>
      </w:r>
      <w:r w:rsidR="000710A8">
        <w:t>As illustrated, a set of noise sensitivity coefficients is iterated in path optimization to calculate alternative quiet paths.</w:t>
      </w:r>
      <w:r w:rsidR="00F37AAF">
        <w:t xml:space="preserve"> At this stage, a sequence of node names represents each of the paths. Then, the respective edges </w:t>
      </w:r>
      <w:r w:rsidR="00BE3125">
        <w:t xml:space="preserve">between the </w:t>
      </w:r>
      <w:r w:rsidR="00F37AAF">
        <w:t xml:space="preserve">nodes </w:t>
      </w:r>
      <w:r w:rsidR="00BE3125">
        <w:t xml:space="preserve">of the paths </w:t>
      </w:r>
      <w:r w:rsidR="00F37AAF">
        <w:t>are fetched from the graph object.</w:t>
      </w:r>
      <w:r w:rsidR="00C6577F">
        <w:t xml:space="preserve"> During the path construction, the attributes of the edges are aggregated</w:t>
      </w:r>
      <w:r w:rsidR="0052173D">
        <w:t xml:space="preserve"> for each path</w:t>
      </w:r>
      <w:r w:rsidR="00C6577F">
        <w:t>.</w:t>
      </w:r>
      <w:r w:rsidR="0052173D">
        <w:t xml:space="preserve"> The line geometry of a path is constructed from the individual line geometries of its edges. </w:t>
      </w:r>
      <w:bookmarkStart w:id="60" w:name="_GoBack"/>
      <w:bookmarkEnd w:id="60"/>
    </w:p>
    <w:p w14:paraId="2C88CDEF" w14:textId="03D2FEE4" w:rsidR="00EB3D16" w:rsidRDefault="00F37AAF" w:rsidP="00EB3D16">
      <w:r>
        <w:t xml:space="preserve">Then, all paths (one short and several quiet ones) </w:t>
      </w:r>
    </w:p>
    <w:p w14:paraId="32659DEC" w14:textId="77777777" w:rsidR="009F40D8" w:rsidRPr="009F40D8" w:rsidRDefault="009F40D8" w:rsidP="009F40D8"/>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76871490" w:rsidR="008330B4" w:rsidRPr="00CC2F87" w:rsidRDefault="00415067" w:rsidP="00020EA1">
      <w:pPr>
        <w:pStyle w:val="Caption"/>
      </w:pPr>
      <w:bookmarkStart w:id="61" w:name="_Ref9516858"/>
      <w:bookmarkStart w:id="62" w:name="_Toc331840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7</w:t>
      </w:r>
      <w:r w:rsidR="004F023F" w:rsidRPr="00CC2F87">
        <w:fldChar w:fldCharType="end"/>
      </w:r>
      <w:bookmarkEnd w:id="61"/>
      <w:r w:rsidRPr="00CC2F87">
        <w:t xml:space="preserve">. </w:t>
      </w:r>
      <w:r w:rsidR="00BD6721">
        <w:t xml:space="preserve">The main sequence of actions </w:t>
      </w:r>
      <w:r w:rsidR="002F6EF8">
        <w:t>for</w:t>
      </w:r>
      <w:r w:rsidR="00BD6721">
        <w:t xml:space="preserve"> solving one short and quiet path </w:t>
      </w:r>
      <w:r w:rsidR="00ED5DCA">
        <w:t>optimization</w:t>
      </w:r>
      <w:r w:rsidR="00BD6721">
        <w:t xml:space="preserve"> problem</w:t>
      </w:r>
      <w:r w:rsidRPr="00CC2F87">
        <w:t>.</w:t>
      </w:r>
      <w:bookmarkEnd w:id="62"/>
    </w:p>
    <w:p w14:paraId="6AD7E744" w14:textId="773F1C72" w:rsidR="00A27CC8" w:rsidRPr="00CC2F87" w:rsidRDefault="00A14980" w:rsidP="00A27CC8">
      <w:pPr>
        <w:pStyle w:val="Heading3"/>
      </w:pPr>
      <w:bookmarkStart w:id="63" w:name="_Toc33701316"/>
      <w:r w:rsidRPr="00CC2F87">
        <w:t>Compari</w:t>
      </w:r>
      <w:r w:rsidR="006D3E62" w:rsidRPr="00CC2F87">
        <w:t>s</w:t>
      </w:r>
      <w:r w:rsidRPr="00CC2F87">
        <w:t xml:space="preserve">on </w:t>
      </w:r>
      <w:r w:rsidR="00D2693F" w:rsidRPr="00CC2F87">
        <w:t xml:space="preserve">of </w:t>
      </w:r>
      <w:r w:rsidRPr="00CC2F87">
        <w:t>short and quiet paths</w:t>
      </w:r>
      <w:bookmarkEnd w:id="63"/>
    </w:p>
    <w:p w14:paraId="610C6D65" w14:textId="386B925B"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w:t>
      </w:r>
      <w:r w:rsidR="00612A1F" w:rsidRPr="00CC2F87">
        <w:lastRenderedPageBreak/>
        <w:t xml:space="preserve">leaving out the noise </w:t>
      </w:r>
      <w:r w:rsidR="00164598">
        <w:t xml:space="preserve">sensitivity </w:t>
      </w:r>
      <w:r w:rsidR="00612A1F" w:rsidRPr="00CC2F87">
        <w:t xml:space="preserve">coefficient </w:t>
      </w:r>
      <w:r w:rsidR="008866CC" w:rsidRPr="00CC2F87">
        <w:t xml:space="preserve">(=&gt; </w:t>
      </w:r>
      <w:r w:rsidR="00164598">
        <w:rPr>
          <w:i/>
          <w:iCs/>
        </w:rPr>
        <w:t>s</w:t>
      </w:r>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64" w:name="_Ref9592438"/>
      <w:r>
        <w:br w:type="page"/>
      </w:r>
    </w:p>
    <w:p w14:paraId="1B6D7F8C" w14:textId="087A4841" w:rsidR="00193D86" w:rsidRPr="00CC2F87" w:rsidRDefault="00832804" w:rsidP="00193D86">
      <w:pPr>
        <w:pStyle w:val="TableCaption"/>
      </w:pPr>
      <w:bookmarkStart w:id="65"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4</w:t>
      </w:r>
      <w:r w:rsidR="004F023F" w:rsidRPr="00CC2F87">
        <w:fldChar w:fldCharType="end"/>
      </w:r>
      <w:bookmarkEnd w:id="64"/>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65"/>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E86617"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E8661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4D2F7325" w:rsidR="0003797C" w:rsidRPr="0003797C" w:rsidRDefault="00E86617" w:rsidP="0068366E">
            <w:pPr>
              <w:pStyle w:val="TableText"/>
              <w:spacing w:before="240" w:after="200" w:line="240" w:lineRule="auto"/>
              <w:jc w:val="left"/>
              <w:rPr>
                <w:rFonts w:eastAsia="Calibri"/>
                <w:sz w:val="20"/>
                <w:szCs w:val="22"/>
              </w:rPr>
            </w:p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w:r w:rsidR="00216E16">
              <w:rPr>
                <w:rFonts w:eastAsia="Calibri"/>
                <w:sz w:val="20"/>
                <w:szCs w:val="22"/>
              </w:rPr>
              <w:t xml:space="preserve"> * 100</w:t>
            </w:r>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E86617"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EBDF11E"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E86617"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7D6C28C9" w:rsidR="0068366E" w:rsidRPr="00CC2F87" w:rsidRDefault="00E86617"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E86617"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66" w:name="_Toc33701317"/>
      <w:r w:rsidRPr="00CC2F87">
        <w:t>Quiet path route planner web application</w:t>
      </w:r>
      <w:bookmarkEnd w:id="66"/>
    </w:p>
    <w:p w14:paraId="425662F5" w14:textId="77777777" w:rsidR="00B74D96" w:rsidRPr="00CC2F87" w:rsidRDefault="00B74D96" w:rsidP="00B74D96">
      <w:pPr>
        <w:pStyle w:val="Heading3"/>
      </w:pPr>
      <w:bookmarkStart w:id="67" w:name="_Toc33701318"/>
      <w:r w:rsidRPr="00CC2F87">
        <w:lastRenderedPageBreak/>
        <w:t>Overview of the application</w:t>
      </w:r>
      <w:bookmarkEnd w:id="67"/>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68" w:name="_Toc33701319"/>
      <w:r w:rsidRPr="00CC2F87">
        <w:t>Technical architecture</w:t>
      </w:r>
      <w:bookmarkEnd w:id="68"/>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6F09842A" w:rsidR="00B74D96" w:rsidRPr="00CC2F87" w:rsidRDefault="00B74D96" w:rsidP="00020EA1">
      <w:pPr>
        <w:pStyle w:val="Caption"/>
      </w:pPr>
      <w:bookmarkStart w:id="69" w:name="_Ref9517973"/>
      <w:bookmarkStart w:id="70" w:name="_Toc331840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8</w:t>
      </w:r>
      <w:r w:rsidR="004F023F" w:rsidRPr="00CC2F87">
        <w:fldChar w:fldCharType="end"/>
      </w:r>
      <w:bookmarkEnd w:id="69"/>
      <w:r w:rsidRPr="00CC2F87">
        <w:t>. Technical architecture of the quiet path route planner web application.</w:t>
      </w:r>
      <w:bookmarkEnd w:id="70"/>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1A32618C" w:rsidR="00D03A8C" w:rsidRPr="00CC2F87" w:rsidRDefault="005E68C4" w:rsidP="00B74D96">
      <w:r w:rsidRPr="00CC2F87">
        <w:t xml:space="preserve">The quiet path optimization </w:t>
      </w:r>
      <w:r w:rsidR="00BC7468">
        <w:t>method</w:t>
      </w:r>
      <w:r w:rsidRPr="00CC2F87">
        <w:t xml:space="preserve">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006FB121" w:rsidR="00F21778" w:rsidRPr="00CC2F87" w:rsidRDefault="00D03A8C" w:rsidP="00B74D96">
      <w:r w:rsidRPr="00CC2F87">
        <w:t xml:space="preserve">A virtual machine was acquired for </w:t>
      </w:r>
      <w:r w:rsidR="00694693">
        <w:t xml:space="preserve">hosting </w:t>
      </w:r>
      <w:r w:rsidRPr="00CC2F87">
        <w:t>the quiet path route optimization</w:t>
      </w:r>
      <w:r w:rsidR="00694693">
        <w:t xml:space="preserve"> application </w:t>
      </w:r>
      <w:r w:rsidRPr="00CC2F87">
        <w:t xml:space="preserve">as a web service. </w:t>
      </w:r>
      <w:r w:rsidR="00B13823" w:rsidRPr="00CC2F87">
        <w:t xml:space="preserve">The machine was provided by CSC (CSC - IT Center for Science, Finland) and it came with </w:t>
      </w:r>
      <w:r w:rsidR="00B13823" w:rsidRPr="00CC2F87">
        <w:lastRenderedPageBreak/>
        <w:t>Ubuntu 18.04 operating system preinstalled.</w:t>
      </w:r>
      <w:r w:rsidR="00493D48" w:rsidRPr="00CC2F87">
        <w:t xml:space="preserve"> </w:t>
      </w:r>
      <w:r w:rsidR="00F21778" w:rsidRPr="00CC2F87">
        <w:t>Identical python environment as used locally (in developing the routing method) was configured to the virtual machine with Conda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4A0B3537" w:rsidR="009656C4" w:rsidRPr="00CC2F87" w:rsidRDefault="002D5931" w:rsidP="00B74D96">
      <w:r w:rsidRPr="00CC2F87">
        <w:t xml:space="preserve">An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22E95">
        <w:t>ref</w:t>
      </w:r>
      <w:r w:rsidR="00B80730">
        <w:t>.</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B80730" w:rsidRPr="00B80730">
        <w:t>ref.</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1AA7EEF6" w:rsidR="00942B90" w:rsidRPr="00CC2F87" w:rsidRDefault="002464BA" w:rsidP="006931F6">
      <w:pPr>
        <w:pStyle w:val="Heading2"/>
      </w:pPr>
      <w:bookmarkStart w:id="71" w:name="_Toc33701320"/>
      <w:r w:rsidRPr="00CC2F87">
        <w:t xml:space="preserve">Assessment of pedestrians’ exposure to traffic noise at </w:t>
      </w:r>
      <w:r w:rsidR="000F4FE7">
        <w:t xml:space="preserve">a </w:t>
      </w:r>
      <w:r w:rsidR="00C141D9" w:rsidRPr="00CC2F87">
        <w:t>neighborhood</w:t>
      </w:r>
      <w:r w:rsidRPr="00CC2F87">
        <w:t xml:space="preserve"> level</w:t>
      </w:r>
      <w:bookmarkEnd w:id="71"/>
    </w:p>
    <w:p w14:paraId="707139F9" w14:textId="4C605449" w:rsidR="00D21C90" w:rsidRPr="00CC2F87" w:rsidRDefault="0011579D" w:rsidP="00942B90">
      <w:pPr>
        <w:pStyle w:val="Heading3"/>
      </w:pPr>
      <w:bookmarkStart w:id="72" w:name="_Toc33701321"/>
      <w:r w:rsidRPr="00CC2F87">
        <w:t>Overview</w:t>
      </w:r>
      <w:r w:rsidR="00D21C90" w:rsidRPr="00CC2F87">
        <w:t xml:space="preserve"> of the analysis</w:t>
      </w:r>
      <w:bookmarkEnd w:id="72"/>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01B3A828" w:rsidR="00D21C90" w:rsidRPr="00CC2F87" w:rsidRDefault="00FD4AB0" w:rsidP="00020EA1">
      <w:pPr>
        <w:pStyle w:val="Caption"/>
      </w:pPr>
      <w:bookmarkStart w:id="73" w:name="_Ref9504158"/>
      <w:bookmarkStart w:id="74" w:name="_Toc331840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19</w:t>
      </w:r>
      <w:r w:rsidR="004F023F" w:rsidRPr="00CC2F87">
        <w:fldChar w:fldCharType="end"/>
      </w:r>
      <w:bookmarkEnd w:id="73"/>
      <w:r w:rsidRPr="00CC2F87">
        <w:t xml:space="preserve">. Workflow of the analysis for </w:t>
      </w:r>
      <w:r w:rsidR="000D6F25" w:rsidRPr="00CC2F87">
        <w:t>identifying</w:t>
      </w:r>
      <w:r w:rsidRPr="00CC2F87">
        <w:t xml:space="preserve"> local PT stops and their utilization rates based on commutes.</w:t>
      </w:r>
      <w:bookmarkEnd w:id="74"/>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EBCBF00" w:rsidR="000D6F25" w:rsidRPr="00CC2F87" w:rsidRDefault="00754167" w:rsidP="00020EA1">
      <w:pPr>
        <w:pStyle w:val="Caption"/>
      </w:pPr>
      <w:bookmarkStart w:id="75" w:name="_Toc331840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20</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75"/>
    </w:p>
    <w:p w14:paraId="0B3BAEBA" w14:textId="05D0AA07" w:rsidR="00E64C51" w:rsidRPr="00CC2F87" w:rsidRDefault="005C1735" w:rsidP="00942B90">
      <w:pPr>
        <w:pStyle w:val="Heading3"/>
      </w:pPr>
      <w:bookmarkStart w:id="76" w:name="_Toc33701322"/>
      <w:r w:rsidRPr="00CC2F87">
        <w:t>Estimation of local PT stops’ utilization rates by commutes</w:t>
      </w:r>
      <w:bookmarkEnd w:id="76"/>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F44AF">
      <w:pPr>
        <w:pStyle w:val="ListParagraph"/>
        <w:numPr>
          <w:ilvl w:val="0"/>
          <w:numId w:val="11"/>
        </w:numPr>
      </w:pPr>
      <w:r w:rsidRPr="00CC2F87">
        <w:t>Create convex hull polygon around the workplace grid cells within the district.</w:t>
      </w:r>
    </w:p>
    <w:p w14:paraId="36D082B5" w14:textId="36AD1AE1" w:rsidR="00202E1F" w:rsidRPr="00CC2F87" w:rsidRDefault="00202E1F" w:rsidP="002F44AF">
      <w:pPr>
        <w:pStyle w:val="ListParagraph"/>
        <w:numPr>
          <w:ilvl w:val="0"/>
          <w:numId w:val="11"/>
        </w:numPr>
      </w:pPr>
      <w:r w:rsidRPr="00CC2F87">
        <w:t>Calculate center of gravity for the convex hull polygon.</w:t>
      </w:r>
    </w:p>
    <w:p w14:paraId="11DD0419" w14:textId="399650CE" w:rsidR="00202E1F" w:rsidRPr="00CC2F87" w:rsidRDefault="00202E1F" w:rsidP="002F44AF">
      <w:pPr>
        <w:pStyle w:val="ListParagraph"/>
        <w:numPr>
          <w:ilvl w:val="0"/>
          <w:numId w:val="11"/>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F44AF">
      <w:pPr>
        <w:pStyle w:val="ListParagraph"/>
        <w:numPr>
          <w:ilvl w:val="0"/>
          <w:numId w:val="11"/>
        </w:numPr>
      </w:pPr>
      <w:r w:rsidRPr="00CC2F87">
        <w:t>Select the workplace cell that is closest to the center as the workplace destination</w:t>
      </w:r>
      <w:r w:rsidR="006D4461" w:rsidRPr="00CC2F87">
        <w:t>.</w:t>
      </w:r>
    </w:p>
    <w:p w14:paraId="3117881F" w14:textId="7A21E4F0"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6142A286" w:rsidR="00CE4D3F" w:rsidRPr="00CC2F87" w:rsidRDefault="00CE4D3F" w:rsidP="00020EA1">
      <w:pPr>
        <w:pStyle w:val="TableCaption"/>
      </w:pPr>
      <w:bookmarkStart w:id="77" w:name="_Ref9505792"/>
      <w:bookmarkStart w:id="78"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37F21">
        <w:rPr>
          <w:noProof/>
        </w:rPr>
        <w:t>5</w:t>
      </w:r>
      <w:r w:rsidR="004F023F" w:rsidRPr="00CC2F87">
        <w:fldChar w:fldCharType="end"/>
      </w:r>
      <w:bookmarkEnd w:id="77"/>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7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1D916C65" w:rsidR="006C217B" w:rsidRPr="00CC2F87" w:rsidRDefault="006C217B" w:rsidP="006C217B">
      <w:pPr>
        <w:pStyle w:val="Caption"/>
        <w:jc w:val="both"/>
      </w:pPr>
      <w:bookmarkStart w:id="79" w:name="_Ref9955925"/>
      <w:bookmarkStart w:id="80" w:name="_Toc33184019"/>
      <w:r w:rsidRPr="00CC2F87">
        <w:t xml:space="preserve">Figure </w:t>
      </w:r>
      <w:r w:rsidRPr="00CC2F87">
        <w:fldChar w:fldCharType="begin"/>
      </w:r>
      <w:r w:rsidRPr="00CC2F87">
        <w:instrText xml:space="preserve"> SEQ Figure \* ARABIC </w:instrText>
      </w:r>
      <w:r w:rsidRPr="00CC2F87">
        <w:fldChar w:fldCharType="separate"/>
      </w:r>
      <w:r w:rsidR="008641E7">
        <w:rPr>
          <w:noProof/>
        </w:rPr>
        <w:t>21</w:t>
      </w:r>
      <w:r w:rsidRPr="00CC2F87">
        <w:fldChar w:fldCharType="end"/>
      </w:r>
      <w:bookmarkEnd w:id="79"/>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80"/>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43DB54DB" w:rsidR="002D011B" w:rsidRPr="00CC2F87" w:rsidRDefault="000E1C92" w:rsidP="000E71C6">
      <w:pPr>
        <w:pStyle w:val="Caption"/>
        <w:jc w:val="both"/>
      </w:pPr>
      <w:bookmarkStart w:id="81" w:name="_Ref9955196"/>
      <w:bookmarkStart w:id="82" w:name="_Toc33184020"/>
      <w:r w:rsidRPr="00CC2F87">
        <w:t xml:space="preserve">Figure </w:t>
      </w:r>
      <w:r w:rsidRPr="00CC2F87">
        <w:fldChar w:fldCharType="begin"/>
      </w:r>
      <w:r w:rsidRPr="00CC2F87">
        <w:instrText xml:space="preserve"> SEQ Figure \* ARABIC </w:instrText>
      </w:r>
      <w:r w:rsidRPr="00CC2F87">
        <w:fldChar w:fldCharType="separate"/>
      </w:r>
      <w:r w:rsidR="008641E7">
        <w:rPr>
          <w:noProof/>
        </w:rPr>
        <w:t>22</w:t>
      </w:r>
      <w:r w:rsidRPr="00CC2F87">
        <w:fldChar w:fldCharType="end"/>
      </w:r>
      <w:bookmarkEnd w:id="81"/>
      <w:r w:rsidRPr="00CC2F87">
        <w:t>. Commutes by origin</w:t>
      </w:r>
      <w:r w:rsidR="007C3294" w:rsidRPr="00CC2F87">
        <w:t xml:space="preserve"> - </w:t>
      </w:r>
      <w:r w:rsidRPr="00CC2F87">
        <w:t>all commutes vs. commutes included in the analysis.</w:t>
      </w:r>
      <w:bookmarkEnd w:id="82"/>
      <w:r w:rsidR="00AC5A3C" w:rsidRPr="00CC2F87">
        <w:t xml:space="preserve"> </w:t>
      </w:r>
    </w:p>
    <w:p w14:paraId="4B8176DF" w14:textId="5FCE8C28" w:rsidR="00731E0F" w:rsidRPr="00CC2F87" w:rsidRDefault="00E04C82" w:rsidP="002464BA">
      <w:pPr>
        <w:pStyle w:val="Heading3"/>
      </w:pPr>
      <w:bookmarkStart w:id="83" w:name="_Toc33701323"/>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83"/>
    </w:p>
    <w:p w14:paraId="2B958318" w14:textId="4DD7C072"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w:t>
      </w:r>
      <w:r w:rsidR="00164598">
        <w:t>sensitivity coefficients</w:t>
      </w:r>
      <w:r w:rsidR="00FF7A3E" w:rsidRPr="00CC2F87">
        <w:t xml:space="preserve"> 0.1, 0.15, 0.25, 0.5, 1, 1.5, 2, 4, 6, 10, 20 and 40 were used in the quiet path optimization. </w:t>
      </w:r>
      <w:r w:rsidR="006E2558" w:rsidRPr="00CC2F87">
        <w:t>This</w:t>
      </w:r>
      <w:r w:rsidR="000769F5" w:rsidRPr="00CC2F87">
        <w:t xml:space="preserve"> set of noise </w:t>
      </w:r>
      <w:r w:rsidR="00164598">
        <w:t>sensitivity coefficients</w:t>
      </w:r>
      <w:r w:rsidR="000769F5" w:rsidRPr="00CC2F87">
        <w:t xml:space="preserve">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w:t>
      </w:r>
      <w:r w:rsidR="00164598">
        <w:t>sensitivity coefficients</w:t>
      </w:r>
      <w:r w:rsidR="00EB76AC" w:rsidRPr="00CC2F87">
        <w:t xml:space="preserve"> resulted, in most cases, multiple identical or nearly identical routes – </w:t>
      </w:r>
      <w:r w:rsidR="00A33144">
        <w:t>indicating</w:t>
      </w:r>
      <w:r w:rsidR="00EB76AC" w:rsidRPr="00CC2F87">
        <w:t xml:space="preserve"> that </w:t>
      </w:r>
      <w:r w:rsidR="00843898">
        <w:t xml:space="preserve">use </w:t>
      </w:r>
      <w:r w:rsidR="00164598">
        <w:t xml:space="preserve">additional sensitivity coefficients </w:t>
      </w:r>
      <w:r w:rsidR="00EB76AC" w:rsidRPr="00CC2F87">
        <w:t>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2E0D0A33" w:rsidR="00CC0487" w:rsidRPr="00CC2F87" w:rsidRDefault="003A5764" w:rsidP="003A5764">
      <w:pPr>
        <w:pStyle w:val="TableCaption"/>
      </w:pPr>
      <w:bookmarkStart w:id="84" w:name="_Toc19439338"/>
      <w:r w:rsidRPr="00CC2F87">
        <w:t xml:space="preserve">Table </w:t>
      </w:r>
      <w:r w:rsidRPr="00CC2F87">
        <w:fldChar w:fldCharType="begin"/>
      </w:r>
      <w:r w:rsidRPr="00CC2F87">
        <w:instrText xml:space="preserve"> SEQ Table \* ARABIC </w:instrText>
      </w:r>
      <w:r w:rsidRPr="00CC2F87">
        <w:fldChar w:fldCharType="separate"/>
      </w:r>
      <w:r w:rsidR="00137F21">
        <w:rPr>
          <w:noProof/>
        </w:rPr>
        <w:t>6</w:t>
      </w:r>
      <w:r w:rsidRPr="00CC2F87">
        <w:fldChar w:fldCharType="end"/>
      </w:r>
      <w:r w:rsidRPr="00CC2F87">
        <w:t>. Basic statistics of the shortest paths to PT stops and workplaces</w:t>
      </w:r>
      <w:r w:rsidR="00E85328" w:rsidRPr="00CC2F87">
        <w:t xml:space="preserve"> (n=</w:t>
      </w:r>
      <w:commentRangeStart w:id="85"/>
      <w:r w:rsidR="00EF762A" w:rsidRPr="00CC2F87">
        <w:t>31291</w:t>
      </w:r>
      <w:commentRangeEnd w:id="85"/>
      <w:r w:rsidR="006B1FB7" w:rsidRPr="00CC2F87">
        <w:rPr>
          <w:rStyle w:val="CommentReference"/>
          <w:iCs w:val="0"/>
          <w:color w:val="auto"/>
        </w:rPr>
        <w:commentReference w:id="85"/>
      </w:r>
      <w:r w:rsidR="00E85328" w:rsidRPr="00CC2F87">
        <w:t>)</w:t>
      </w:r>
      <w:r w:rsidRPr="00CC2F87">
        <w:t>.</w:t>
      </w:r>
      <w:bookmarkEnd w:id="84"/>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2243E728" w:rsidR="00247ED5" w:rsidRPr="00CC2F87" w:rsidRDefault="00247ED5" w:rsidP="00247ED5">
      <w:pPr>
        <w:pStyle w:val="Caption"/>
        <w:jc w:val="both"/>
      </w:pPr>
      <w:bookmarkStart w:id="86" w:name="_Toc33184021"/>
      <w:r w:rsidRPr="00CC2F87">
        <w:t xml:space="preserve">Figure </w:t>
      </w:r>
      <w:r w:rsidRPr="00CC2F87">
        <w:fldChar w:fldCharType="begin"/>
      </w:r>
      <w:r w:rsidRPr="00CC2F87">
        <w:instrText xml:space="preserve"> SEQ Figure \* ARABIC </w:instrText>
      </w:r>
      <w:r w:rsidRPr="00CC2F87">
        <w:fldChar w:fldCharType="separate"/>
      </w:r>
      <w:r w:rsidR="008641E7">
        <w:rPr>
          <w:noProof/>
        </w:rPr>
        <w:t>23</w:t>
      </w:r>
      <w:r w:rsidRPr="00CC2F87">
        <w:fldChar w:fldCharType="end"/>
      </w:r>
      <w:r w:rsidRPr="00CC2F87">
        <w:t>. All shortest paths visualized with feature blending: overlapping paths show darker on the map.</w:t>
      </w:r>
      <w:bookmarkEnd w:id="86"/>
      <w:r w:rsidR="008E7EE6" w:rsidRPr="00CC2F87">
        <w:t xml:space="preserve"> </w:t>
      </w:r>
    </w:p>
    <w:p w14:paraId="640027D6" w14:textId="7155C684" w:rsidR="001E2F7F" w:rsidRPr="00CC2F87" w:rsidRDefault="00547447" w:rsidP="00DC45DC">
      <w:pPr>
        <w:pStyle w:val="Heading3"/>
      </w:pPr>
      <w:bookmarkStart w:id="87" w:name="_Toc33701324"/>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87"/>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6719056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This way, the mean exposure to noise at origin is the estimated exposure to traffic noise along a random walk from the origin (as</w:t>
      </w:r>
      <w:r w:rsidR="00071B2C">
        <w:t xml:space="preserve"> a</w:t>
      </w:r>
      <w:r w:rsidR="00E50CE4" w:rsidRPr="00CC2F87">
        <w:t xml:space="preserve"> part of a </w:t>
      </w:r>
      <w:r w:rsidR="00343FAA" w:rsidRPr="00CC2F87">
        <w:t xml:space="preserve">random </w:t>
      </w:r>
      <w:r w:rsidR="00E50CE4" w:rsidRPr="00CC2F87">
        <w:t xml:space="preserve">commute). </w:t>
      </w:r>
    </w:p>
    <w:p w14:paraId="0E8F1FC1" w14:textId="14A03081" w:rsidR="006B75E4" w:rsidRPr="00CC2F87" w:rsidRDefault="006B75E4" w:rsidP="006B75E4">
      <w:pPr>
        <w:pStyle w:val="Heading3"/>
      </w:pPr>
      <w:bookmarkStart w:id="88" w:name="_Toc33701325"/>
      <w:r w:rsidRPr="00CC2F87">
        <w:t xml:space="preserve">Assessment of </w:t>
      </w:r>
      <w:r w:rsidR="00BE6FF7">
        <w:t>performance of the quiet path route optimization</w:t>
      </w:r>
      <w:bookmarkEnd w:id="88"/>
    </w:p>
    <w:p w14:paraId="1F3039EE" w14:textId="498F1016" w:rsidR="00FC4B4D" w:rsidRDefault="00347079" w:rsidP="00FC4B4D">
      <w:r>
        <w:t xml:space="preserve">A statistical assessment was conducted to quantify the performance of the quiet path route optimization. </w:t>
      </w:r>
      <w:r w:rsidR="00EB60AF">
        <w:t>The effect of the following properties of the paths was assessed in terms of achieved reductions in traffic noise:</w:t>
      </w:r>
    </w:p>
    <w:p w14:paraId="4F8AD09F" w14:textId="24958CDC" w:rsidR="00EB60AF" w:rsidRDefault="00EB60AF" w:rsidP="00EB60AF">
      <w:pPr>
        <w:pStyle w:val="ListParagraph"/>
        <w:numPr>
          <w:ilvl w:val="0"/>
          <w:numId w:val="20"/>
        </w:numPr>
      </w:pPr>
      <w:r>
        <w:t>OD distance</w:t>
      </w:r>
    </w:p>
    <w:p w14:paraId="60B08BEB" w14:textId="5B20A017" w:rsidR="00EB60AF" w:rsidRDefault="00EB60AF" w:rsidP="00EB60AF">
      <w:pPr>
        <w:pStyle w:val="ListParagraph"/>
        <w:numPr>
          <w:ilvl w:val="0"/>
          <w:numId w:val="20"/>
        </w:numPr>
      </w:pPr>
      <w:r>
        <w:t>Exposure to noise on the shortest path</w:t>
      </w:r>
    </w:p>
    <w:p w14:paraId="02F9CF31" w14:textId="74E357B4" w:rsidR="00EB60AF" w:rsidRPr="00CC2F87" w:rsidRDefault="00EB60AF" w:rsidP="00EB60AF">
      <w:pPr>
        <w:pStyle w:val="ListParagraph"/>
        <w:numPr>
          <w:ilvl w:val="0"/>
          <w:numId w:val="20"/>
        </w:numPr>
      </w:pPr>
      <w:r>
        <w:t>Quiet path’s length difference (addition) to the shortest path</w:t>
      </w:r>
    </w:p>
    <w:p w14:paraId="42CBD5F8" w14:textId="003B58DA" w:rsidR="0004060B" w:rsidRPr="00CC2F87" w:rsidRDefault="0004060B" w:rsidP="00FC4B4D"/>
    <w:p w14:paraId="375EB3A7" w14:textId="53731C14" w:rsidR="002C4F14" w:rsidRDefault="00C810E1" w:rsidP="00B31DAC">
      <w:pPr>
        <w:pStyle w:val="Heading1"/>
      </w:pPr>
      <w:bookmarkStart w:id="89" w:name="_Toc33701326"/>
      <w:r w:rsidRPr="00CC2F87">
        <w:t>Results</w:t>
      </w:r>
      <w:bookmarkEnd w:id="89"/>
    </w:p>
    <w:p w14:paraId="30ADDC1E" w14:textId="27FDA5B3" w:rsidR="00B17DC1" w:rsidRPr="00CC2F87" w:rsidRDefault="00B17DC1" w:rsidP="00B17DC1">
      <w:pPr>
        <w:pStyle w:val="Heading2"/>
      </w:pPr>
      <w:bookmarkStart w:id="90" w:name="_Toc33701327"/>
      <w:r w:rsidRPr="00CC2F87">
        <w:t>Pedestrians</w:t>
      </w:r>
      <w:r w:rsidR="002367E0">
        <w:t>’</w:t>
      </w:r>
      <w:r w:rsidRPr="00CC2F87">
        <w:t xml:space="preserve"> exposure to traffic noise</w:t>
      </w:r>
      <w:bookmarkEnd w:id="90"/>
    </w:p>
    <w:p w14:paraId="18E23A8D" w14:textId="25EC8FD6" w:rsidR="00B17DC1" w:rsidRPr="00CC2F87" w:rsidRDefault="00B17DC1" w:rsidP="00B17DC1">
      <w:pPr>
        <w:pStyle w:val="TableCaption"/>
      </w:pPr>
      <w:bookmarkStart w:id="91" w:name="_Toc19439339"/>
      <w:r w:rsidRPr="00CC2F87">
        <w:t xml:space="preserve">Table </w:t>
      </w:r>
      <w:r w:rsidRPr="00CC2F87">
        <w:fldChar w:fldCharType="begin"/>
      </w:r>
      <w:r w:rsidRPr="00CC2F87">
        <w:instrText xml:space="preserve"> SEQ Table \* ARABIC </w:instrText>
      </w:r>
      <w:r w:rsidRPr="00CC2F87">
        <w:fldChar w:fldCharType="separate"/>
      </w:r>
      <w:r w:rsidR="00137F21">
        <w:rPr>
          <w:noProof/>
        </w:rPr>
        <w:t>7</w:t>
      </w:r>
      <w:r w:rsidRPr="00CC2F87">
        <w:fldChar w:fldCharType="end"/>
      </w:r>
      <w:r w:rsidRPr="00CC2F87">
        <w:t xml:space="preserve">. </w:t>
      </w:r>
      <w:commentRangeStart w:id="92"/>
      <w:r w:rsidRPr="00CC2F87">
        <w:t xml:space="preserve">Statistics </w:t>
      </w:r>
      <w:commentRangeEnd w:id="92"/>
      <w:r>
        <w:rPr>
          <w:rStyle w:val="CommentReference"/>
          <w:iCs w:val="0"/>
          <w:color w:val="auto"/>
        </w:rPr>
        <w:commentReference w:id="92"/>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9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503858" w:rsidR="00B17DC1" w:rsidRPr="00CC2F87" w:rsidRDefault="00B17DC1" w:rsidP="00B17DC1">
      <w:pPr>
        <w:pStyle w:val="TableCaption"/>
      </w:pPr>
      <w:r>
        <w:lastRenderedPageBreak/>
        <w:br/>
      </w:r>
      <w:bookmarkStart w:id="93" w:name="_Toc19439340"/>
      <w:r>
        <w:t xml:space="preserve">Table </w:t>
      </w:r>
      <w:r>
        <w:fldChar w:fldCharType="begin"/>
      </w:r>
      <w:r>
        <w:instrText xml:space="preserve"> SEQ Table \* ARABIC </w:instrText>
      </w:r>
      <w:r>
        <w:fldChar w:fldCharType="separate"/>
      </w:r>
      <w:r w:rsidR="00137F21">
        <w:rPr>
          <w:noProof/>
        </w:rPr>
        <w:t>8</w:t>
      </w:r>
      <w:r>
        <w:fldChar w:fldCharType="end"/>
      </w:r>
      <w:r>
        <w:t xml:space="preserve">. </w:t>
      </w:r>
      <w:commentRangeStart w:id="94"/>
      <w:r w:rsidRPr="007159C8">
        <w:t xml:space="preserve">Statistics </w:t>
      </w:r>
      <w:commentRangeEnd w:id="94"/>
      <w:r>
        <w:rPr>
          <w:rStyle w:val="CommentReference"/>
          <w:iCs w:val="0"/>
          <w:color w:val="auto"/>
        </w:rPr>
        <w:commentReference w:id="94"/>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93"/>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15910039" w:rsidR="00B17DC1" w:rsidRDefault="00B17DC1" w:rsidP="00B17DC1">
      <w:pPr>
        <w:pStyle w:val="Heading2"/>
      </w:pPr>
      <w:bookmarkStart w:id="95" w:name="_Toc33701328"/>
      <w:r w:rsidRPr="00CC2F87">
        <w:t>Spatial patterns in pedestrians’ exposures to traffic noise</w:t>
      </w:r>
      <w:bookmarkEnd w:id="95"/>
    </w:p>
    <w:p w14:paraId="5855D9EB" w14:textId="5D62DFEE" w:rsidR="00DC586A" w:rsidRDefault="003A0AE8" w:rsidP="003A0AE8">
      <w:r>
        <w:t xml:space="preserve">Spatial patterns in pedestrian’s exposure to traffic noise were assessed by a statistical grid. Exposures of all paths from same origin were aggregated and weighted with utilization rates of paths. </w:t>
      </w:r>
      <w:r w:rsidR="00603FDB">
        <w:t xml:space="preserve">Several origin level statistics were calculated to show aerial differences in exposures to traffic noise on an average path. </w:t>
      </w:r>
      <w:r w:rsidR="00C31F8E">
        <w:t xml:space="preserve">The following three </w:t>
      </w:r>
      <w:r w:rsidR="00E97EB6">
        <w:t xml:space="preserve">concepts </w:t>
      </w:r>
      <w:r w:rsidR="00C31F8E">
        <w:t>refer to exposure statistics that are calculated for paths from one origin:</w:t>
      </w:r>
    </w:p>
    <w:p w14:paraId="1EF082FB" w14:textId="77777777" w:rsidR="00180492" w:rsidRDefault="00DC586A" w:rsidP="00180492">
      <w:pPr>
        <w:pStyle w:val="ListParagraph"/>
        <w:numPr>
          <w:ilvl w:val="0"/>
          <w:numId w:val="19"/>
        </w:numPr>
      </w:pPr>
      <w:r>
        <w:t>Average local path</w:t>
      </w:r>
    </w:p>
    <w:p w14:paraId="3EA54AD8" w14:textId="77777777" w:rsidR="00180492" w:rsidRDefault="00DC586A" w:rsidP="00180492">
      <w:pPr>
        <w:pStyle w:val="ListParagraph"/>
        <w:numPr>
          <w:ilvl w:val="0"/>
          <w:numId w:val="19"/>
        </w:numPr>
      </w:pPr>
      <w:r>
        <w:t>Typical local walk</w:t>
      </w:r>
    </w:p>
    <w:p w14:paraId="72E7DF92" w14:textId="66350B05" w:rsidR="00DC586A" w:rsidRDefault="00DC586A" w:rsidP="00180492">
      <w:pPr>
        <w:pStyle w:val="ListParagraph"/>
        <w:numPr>
          <w:ilvl w:val="0"/>
          <w:numId w:val="19"/>
        </w:numPr>
      </w:pPr>
      <w:r>
        <w:t>An expected local walk</w:t>
      </w:r>
    </w:p>
    <w:p w14:paraId="1BF4B4C2" w14:textId="715D10CF" w:rsidR="00180492" w:rsidRDefault="00832098" w:rsidP="00180492">
      <w:r>
        <w:t xml:space="preserve">All of them </w:t>
      </w:r>
      <w:r w:rsidR="00F94E36">
        <w:t xml:space="preserve">aim to </w:t>
      </w:r>
      <w:r>
        <w:t>reflect</w:t>
      </w:r>
      <w:r w:rsidR="00F94E36">
        <w:t xml:space="preserve"> the </w:t>
      </w:r>
      <w:r w:rsidR="00CB0DCE">
        <w:t xml:space="preserve">spatial and </w:t>
      </w:r>
      <w:r w:rsidR="002E27EC">
        <w:t xml:space="preserve">statistical </w:t>
      </w:r>
      <w:r w:rsidR="00F94E36">
        <w:t>nature of the origin level statistics</w:t>
      </w:r>
      <w:r w:rsidR="00E97EB6">
        <w:t xml:space="preserve">; even if the results are aggregated by a grid, they are based on paths that </w:t>
      </w:r>
      <w:r w:rsidR="00246D79">
        <w:t xml:space="preserve">intersect </w:t>
      </w:r>
      <w:r w:rsidR="00E97EB6">
        <w:t>freely</w:t>
      </w:r>
      <w:r w:rsidR="00C15502">
        <w:t xml:space="preserve"> with grid</w:t>
      </w:r>
      <w:r w:rsidR="00E97EB6">
        <w:t xml:space="preserve"> cells.</w:t>
      </w:r>
      <w:r w:rsidR="00405130">
        <w:t xml:space="preserve"> </w:t>
      </w:r>
    </w:p>
    <w:p w14:paraId="51CAA590" w14:textId="77777777" w:rsidR="00180492" w:rsidRPr="003A0AE8" w:rsidRDefault="00180492" w:rsidP="00180492"/>
    <w:p w14:paraId="22AC3D01" w14:textId="77777777" w:rsidR="00B17DC1" w:rsidRPr="00CC2F87" w:rsidRDefault="00B17DC1" w:rsidP="00B17DC1">
      <w:pPr>
        <w:keepNext/>
      </w:pPr>
      <w:r w:rsidRPr="00CC2F87">
        <w:rPr>
          <w:noProof/>
        </w:rPr>
        <w:lastRenderedPageBreak/>
        <w:drawing>
          <wp:inline distT="0" distB="0" distL="0" distR="0" wp14:anchorId="02800182" wp14:editId="28395B66">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7"/>
                    <a:stretch>
                      <a:fillRect/>
                    </a:stretch>
                  </pic:blipFill>
                  <pic:spPr>
                    <a:xfrm>
                      <a:off x="0" y="0"/>
                      <a:ext cx="6116043" cy="5401944"/>
                    </a:xfrm>
                    <a:prstGeom prst="rect">
                      <a:avLst/>
                    </a:prstGeom>
                    <a:ln>
                      <a:solidFill>
                        <a:schemeClr val="tx1"/>
                      </a:solidFill>
                    </a:ln>
                  </pic:spPr>
                </pic:pic>
              </a:graphicData>
            </a:graphic>
          </wp:inline>
        </w:drawing>
      </w:r>
    </w:p>
    <w:p w14:paraId="44AD22FC" w14:textId="6E1F7362" w:rsidR="00B17DC1" w:rsidRDefault="00B17DC1" w:rsidP="00B17DC1">
      <w:pPr>
        <w:pStyle w:val="Caption"/>
        <w:jc w:val="both"/>
      </w:pPr>
      <w:bookmarkStart w:id="96" w:name="_Toc33184022"/>
      <w:r w:rsidRPr="00CC2F87">
        <w:t xml:space="preserve">Figure </w:t>
      </w:r>
      <w:r w:rsidRPr="00CC2F87">
        <w:fldChar w:fldCharType="begin"/>
      </w:r>
      <w:r w:rsidRPr="00CC2F87">
        <w:instrText xml:space="preserve"> SEQ Figure \* ARABIC </w:instrText>
      </w:r>
      <w:r w:rsidRPr="00CC2F87">
        <w:fldChar w:fldCharType="separate"/>
      </w:r>
      <w:r w:rsidR="008641E7">
        <w:rPr>
          <w:noProof/>
        </w:rPr>
        <w:t>24</w:t>
      </w:r>
      <w:r w:rsidRPr="00CC2F87">
        <w:fldChar w:fldCharType="end"/>
      </w:r>
      <w:r w:rsidRPr="00CC2F87">
        <w:t xml:space="preserve">. Average walking </w:t>
      </w:r>
      <w:commentRangeStart w:id="97"/>
      <w:r w:rsidRPr="00CC2F87">
        <w:t xml:space="preserve">distance </w:t>
      </w:r>
      <w:commentRangeEnd w:id="97"/>
      <w:r w:rsidR="00D10ADB">
        <w:rPr>
          <w:rStyle w:val="CommentReference"/>
          <w:iCs w:val="0"/>
          <w:color w:val="auto"/>
        </w:rPr>
        <w:commentReference w:id="97"/>
      </w:r>
      <w:r w:rsidRPr="00CC2F87">
        <w:t>to public transport (PT) stop. Weighted average considers utilization rates of public transport stops (by origin) based on total flow of commutes using each PT stop.</w:t>
      </w:r>
      <w:bookmarkEnd w:id="96"/>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3B7420BC">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8"/>
                    <a:stretch>
                      <a:fillRect/>
                    </a:stretch>
                  </pic:blipFill>
                  <pic:spPr>
                    <a:xfrm>
                      <a:off x="0" y="0"/>
                      <a:ext cx="6116042" cy="5401944"/>
                    </a:xfrm>
                    <a:prstGeom prst="rect">
                      <a:avLst/>
                    </a:prstGeom>
                    <a:ln>
                      <a:solidFill>
                        <a:schemeClr val="tx1"/>
                      </a:solidFill>
                    </a:ln>
                  </pic:spPr>
                </pic:pic>
              </a:graphicData>
            </a:graphic>
          </wp:inline>
        </w:drawing>
      </w:r>
    </w:p>
    <w:p w14:paraId="5FBB04BF" w14:textId="69D277B2" w:rsidR="00232359" w:rsidRPr="00232359" w:rsidRDefault="00981967" w:rsidP="00981967">
      <w:pPr>
        <w:pStyle w:val="Caption"/>
        <w:jc w:val="both"/>
      </w:pPr>
      <w:bookmarkStart w:id="98" w:name="_Toc33184023"/>
      <w:r>
        <w:t xml:space="preserve">Figure </w:t>
      </w:r>
      <w:r>
        <w:fldChar w:fldCharType="begin"/>
      </w:r>
      <w:r>
        <w:instrText xml:space="preserve"> SEQ Figure \* ARABIC </w:instrText>
      </w:r>
      <w:r>
        <w:fldChar w:fldCharType="separate"/>
      </w:r>
      <w:r w:rsidR="008641E7">
        <w:rPr>
          <w:noProof/>
        </w:rPr>
        <w:t>25</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bookmarkEnd w:id="98"/>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7118AD7A">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3" cy="5401944"/>
                    </a:xfrm>
                    <a:prstGeom prst="rect">
                      <a:avLst/>
                    </a:prstGeom>
                    <a:ln>
                      <a:solidFill>
                        <a:schemeClr val="tx1"/>
                      </a:solidFill>
                    </a:ln>
                  </pic:spPr>
                </pic:pic>
              </a:graphicData>
            </a:graphic>
          </wp:inline>
        </w:drawing>
      </w:r>
    </w:p>
    <w:p w14:paraId="49DDA8C9" w14:textId="65938E74" w:rsidR="00B17DC1" w:rsidRPr="00CC2F87" w:rsidRDefault="00B17DC1" w:rsidP="00B17DC1">
      <w:pPr>
        <w:pStyle w:val="Caption"/>
        <w:jc w:val="both"/>
      </w:pPr>
      <w:bookmarkStart w:id="99" w:name="_Toc33184024"/>
      <w:r w:rsidRPr="00CC2F87">
        <w:t xml:space="preserve">Figure </w:t>
      </w:r>
      <w:r w:rsidRPr="00CC2F87">
        <w:fldChar w:fldCharType="begin"/>
      </w:r>
      <w:r w:rsidRPr="00CC2F87">
        <w:instrText xml:space="preserve"> SEQ Figure \* ARABIC </w:instrText>
      </w:r>
      <w:r w:rsidRPr="00CC2F87">
        <w:fldChar w:fldCharType="separate"/>
      </w:r>
      <w:r w:rsidR="008641E7">
        <w:rPr>
          <w:noProof/>
        </w:rPr>
        <w:t>26</w:t>
      </w:r>
      <w:r w:rsidRPr="00CC2F87">
        <w:fldChar w:fldCharType="end"/>
      </w:r>
      <w:r w:rsidRPr="00CC2F87">
        <w:t xml:space="preserve">. Average walking </w:t>
      </w:r>
      <w:commentRangeStart w:id="100"/>
      <w:r w:rsidRPr="00CC2F87">
        <w:t xml:space="preserve">distance </w:t>
      </w:r>
      <w:commentRangeEnd w:id="100"/>
      <w:r w:rsidR="004758E5">
        <w:rPr>
          <w:rStyle w:val="CommentReference"/>
          <w:iCs w:val="0"/>
          <w:color w:val="auto"/>
        </w:rPr>
        <w:commentReference w:id="100"/>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99"/>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5AC411B6">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2" cy="5401944"/>
                    </a:xfrm>
                    <a:prstGeom prst="rect">
                      <a:avLst/>
                    </a:prstGeom>
                    <a:ln>
                      <a:solidFill>
                        <a:schemeClr val="tx1"/>
                      </a:solidFill>
                    </a:ln>
                  </pic:spPr>
                </pic:pic>
              </a:graphicData>
            </a:graphic>
          </wp:inline>
        </w:drawing>
      </w:r>
    </w:p>
    <w:p w14:paraId="581D98E9" w14:textId="331F7B62" w:rsidR="00B17DC1" w:rsidRPr="00CC2F87" w:rsidRDefault="00B17DC1" w:rsidP="00B17DC1">
      <w:pPr>
        <w:pStyle w:val="Caption"/>
      </w:pPr>
      <w:bookmarkStart w:id="101" w:name="_Toc33184025"/>
      <w:r w:rsidRPr="00CC2F87">
        <w:t xml:space="preserve">Figure </w:t>
      </w:r>
      <w:r w:rsidRPr="00CC2F87">
        <w:fldChar w:fldCharType="begin"/>
      </w:r>
      <w:r w:rsidRPr="00CC2F87">
        <w:instrText xml:space="preserve"> SEQ Figure \* ARABIC </w:instrText>
      </w:r>
      <w:r w:rsidRPr="00CC2F87">
        <w:fldChar w:fldCharType="separate"/>
      </w:r>
      <w:r w:rsidR="008641E7">
        <w:rPr>
          <w:noProof/>
        </w:rPr>
        <w:t>27</w:t>
      </w:r>
      <w:r w:rsidRPr="00CC2F87">
        <w:fldChar w:fldCharType="end"/>
      </w:r>
      <w:r w:rsidRPr="00CC2F87">
        <w:t xml:space="preserve">. Average </w:t>
      </w:r>
      <w:commentRangeStart w:id="102"/>
      <w:r w:rsidRPr="00CC2F87">
        <w:t xml:space="preserve">walking </w:t>
      </w:r>
      <w:commentRangeEnd w:id="102"/>
      <w:r w:rsidR="000E01A0">
        <w:rPr>
          <w:rStyle w:val="CommentReference"/>
          <w:iCs w:val="0"/>
          <w:color w:val="auto"/>
        </w:rPr>
        <w:commentReference w:id="102"/>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101"/>
      <w:r w:rsidRPr="00CC2F87">
        <w:t xml:space="preserve"> </w:t>
      </w:r>
    </w:p>
    <w:p w14:paraId="02090FC0" w14:textId="1D933B69" w:rsidR="00B17DC1" w:rsidRDefault="00B17DC1" w:rsidP="00B17DC1">
      <w:pPr>
        <w:pStyle w:val="Heading2"/>
      </w:pPr>
      <w:bookmarkStart w:id="103" w:name="_Toc33701329"/>
      <w:r>
        <w:t>Performance of the q</w:t>
      </w:r>
      <w:r w:rsidRPr="00CC2F87">
        <w:t xml:space="preserve">uiet path route </w:t>
      </w:r>
      <w:r>
        <w:t>optimization</w:t>
      </w:r>
      <w:bookmarkEnd w:id="103"/>
    </w:p>
    <w:p w14:paraId="1DCD836B" w14:textId="09F15F40" w:rsidR="004D4C5F" w:rsidRDefault="004D4C5F" w:rsidP="004D4C5F">
      <w:pPr>
        <w:pStyle w:val="ListParagraph"/>
        <w:numPr>
          <w:ilvl w:val="0"/>
          <w:numId w:val="8"/>
        </w:numPr>
      </w:pPr>
      <w:r w:rsidRPr="004D4C5F">
        <w:t>length trade-offs</w:t>
      </w:r>
    </w:p>
    <w:p w14:paraId="13473349" w14:textId="345AE344" w:rsidR="00F902C0" w:rsidRDefault="00B7186D" w:rsidP="00B17DC1">
      <w:r>
        <w:t>Also, a statistical analysis was performe</w:t>
      </w:r>
      <w:r w:rsidR="00C86412">
        <w:t>d</w:t>
      </w:r>
      <w:r w:rsidR="003F6618">
        <w:t xml:space="preserve"> </w:t>
      </w:r>
      <w:r>
        <w:t>to measure the p</w:t>
      </w:r>
      <w:r w:rsidR="00B17DC1">
        <w:t>erformance of the quiet path route optimizatio</w:t>
      </w:r>
      <w:r>
        <w:t>n</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2F44AF">
      <w:pPr>
        <w:pStyle w:val="ListParagraph"/>
        <w:numPr>
          <w:ilvl w:val="0"/>
          <w:numId w:val="12"/>
        </w:numPr>
      </w:pPr>
      <w:r>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104"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2F44AF">
      <w:pPr>
        <w:pStyle w:val="ListParagraph"/>
        <w:numPr>
          <w:ilvl w:val="0"/>
          <w:numId w:val="13"/>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2F44AF">
      <w:pPr>
        <w:pStyle w:val="ListParagraph"/>
        <w:numPr>
          <w:ilvl w:val="0"/>
          <w:numId w:val="13"/>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19639B65" w:rsidR="005132DD" w:rsidRDefault="001C0CFB" w:rsidP="001C0CFB">
      <w:r>
        <w:lastRenderedPageBreak/>
        <w:br/>
      </w:r>
      <w:bookmarkStart w:id="105" w:name="_Toc33184026"/>
      <w:r w:rsidR="005132DD">
        <w:rPr>
          <w:noProof/>
        </w:rPr>
        <w:drawing>
          <wp:anchor distT="0" distB="0" distL="114300" distR="114300" simplePos="0" relativeHeight="251665408" behindDoc="0" locked="0" layoutInCell="1" allowOverlap="1" wp14:anchorId="01D06F67" wp14:editId="2EE85EA4">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41"/>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8641E7">
        <w:rPr>
          <w:noProof/>
        </w:rPr>
        <w:t>28</w:t>
      </w:r>
      <w:r w:rsidR="007C4E40">
        <w:fldChar w:fldCharType="end"/>
      </w:r>
      <w:bookmarkEnd w:id="104"/>
      <w:r w:rsidR="007C4E40">
        <w:t xml:space="preserve">. Quiet path performance metrics </w:t>
      </w:r>
      <w:r w:rsidR="00216FF1">
        <w:t xml:space="preserve">for shortest paths of </w:t>
      </w:r>
      <w:r w:rsidR="0084393F">
        <w:t>lengths</w:t>
      </w:r>
      <w:r w:rsidR="00216FF1">
        <w:t xml:space="preserve"> </w:t>
      </w:r>
      <w:r w:rsidR="007C4E40">
        <w:t>300–600 m.</w:t>
      </w:r>
      <w:bookmarkEnd w:id="105"/>
    </w:p>
    <w:p w14:paraId="7C5447E7" w14:textId="77777777" w:rsidR="0031221D" w:rsidRDefault="005132DD" w:rsidP="0031221D">
      <w:pPr>
        <w:pStyle w:val="TableCaption"/>
        <w:keepNext/>
      </w:pPr>
      <w:r>
        <w:rPr>
          <w:noProof/>
        </w:rPr>
        <w:lastRenderedPageBreak/>
        <w:drawing>
          <wp:inline distT="0" distB="0" distL="0" distR="0" wp14:anchorId="6E14BA70" wp14:editId="23838628">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42"/>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106" w:name="_Toc19439341"/>
    </w:p>
    <w:p w14:paraId="377B5FB9" w14:textId="02CAEF87" w:rsidR="005132DD" w:rsidRDefault="0031221D" w:rsidP="0031221D">
      <w:pPr>
        <w:pStyle w:val="Caption"/>
      </w:pPr>
      <w:bookmarkStart w:id="107" w:name="_Ref21677674"/>
      <w:bookmarkStart w:id="108" w:name="_Toc33184027"/>
      <w:r>
        <w:t xml:space="preserve">Figure </w:t>
      </w:r>
      <w:r>
        <w:fldChar w:fldCharType="begin"/>
      </w:r>
      <w:r>
        <w:instrText xml:space="preserve"> SEQ Figure \* ARABIC </w:instrText>
      </w:r>
      <w:r>
        <w:fldChar w:fldCharType="separate"/>
      </w:r>
      <w:r w:rsidR="008641E7">
        <w:rPr>
          <w:noProof/>
        </w:rPr>
        <w:t>29</w:t>
      </w:r>
      <w:r>
        <w:fldChar w:fldCharType="end"/>
      </w:r>
      <w:bookmarkEnd w:id="107"/>
      <w:r>
        <w:t xml:space="preserve">. Quiet path performance metrics for </w:t>
      </w:r>
      <w:r w:rsidR="00216FF1">
        <w:t xml:space="preserve">shortest paths of </w:t>
      </w:r>
      <w:r w:rsidR="0084393F">
        <w:t>lengths</w:t>
      </w:r>
      <w:r w:rsidR="00216FF1">
        <w:t xml:space="preserve"> </w:t>
      </w:r>
      <w:r>
        <w:t>700–1300 m</w:t>
      </w:r>
      <w:r w:rsidR="00D95101">
        <w:t>.</w:t>
      </w:r>
      <w:bookmarkEnd w:id="108"/>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6A00BAB0" w:rsidR="00614E3B" w:rsidRPr="006B372B" w:rsidRDefault="00614E3B" w:rsidP="00614E3B">
      <w:pPr>
        <w:pStyle w:val="TableCaption"/>
      </w:pPr>
      <w:bookmarkStart w:id="109" w:name="_Ref21678532"/>
      <w:r>
        <w:t xml:space="preserve">Table </w:t>
      </w:r>
      <w:r>
        <w:fldChar w:fldCharType="begin"/>
      </w:r>
      <w:r>
        <w:instrText xml:space="preserve"> SEQ Table \* ARABIC </w:instrText>
      </w:r>
      <w:r>
        <w:fldChar w:fldCharType="separate"/>
      </w:r>
      <w:r w:rsidR="00137F21">
        <w:rPr>
          <w:noProof/>
        </w:rPr>
        <w:t>9</w:t>
      </w:r>
      <w:r>
        <w:fldChar w:fldCharType="end"/>
      </w:r>
      <w:bookmarkEnd w:id="109"/>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106"/>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60512A86" w:rsidR="00131B2A" w:rsidRPr="000C3E11" w:rsidRDefault="00114954" w:rsidP="00114954">
      <w:pPr>
        <w:pStyle w:val="TableCaption"/>
        <w:rPr>
          <w:vertAlign w:val="subscript"/>
        </w:rPr>
      </w:pPr>
      <w:bookmarkStart w:id="110" w:name="_Ref21678541"/>
      <w:bookmarkStart w:id="111" w:name="_Toc19439342"/>
      <w:r>
        <w:t xml:space="preserve">Table </w:t>
      </w:r>
      <w:r>
        <w:fldChar w:fldCharType="begin"/>
      </w:r>
      <w:r>
        <w:instrText xml:space="preserve"> SEQ Table \* ARABIC </w:instrText>
      </w:r>
      <w:r>
        <w:fldChar w:fldCharType="separate"/>
      </w:r>
      <w:r w:rsidR="00137F21">
        <w:rPr>
          <w:noProof/>
        </w:rPr>
        <w:t>10</w:t>
      </w:r>
      <w:r>
        <w:fldChar w:fldCharType="end"/>
      </w:r>
      <w:bookmarkEnd w:id="110"/>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111"/>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112" w:name="_Toc33701330"/>
      <w:r w:rsidRPr="00CC2F87">
        <w:t>Quiet path route planner web application</w:t>
      </w:r>
      <w:bookmarkEnd w:id="112"/>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15C2F3EB"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optimization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77CECF3C" w:rsidR="00D0504C" w:rsidRPr="00CC2F87" w:rsidRDefault="00D0504C" w:rsidP="00D0504C">
      <w:pPr>
        <w:pStyle w:val="Caption"/>
      </w:pPr>
      <w:bookmarkStart w:id="113" w:name="_Ref9602518"/>
      <w:bookmarkStart w:id="114" w:name="_Ref9602513"/>
      <w:bookmarkStart w:id="115" w:name="_Toc33184028"/>
      <w:r w:rsidRPr="00CC2F87">
        <w:t xml:space="preserve">Figure </w:t>
      </w:r>
      <w:r w:rsidRPr="00CC2F87">
        <w:fldChar w:fldCharType="begin"/>
      </w:r>
      <w:r w:rsidRPr="00CC2F87">
        <w:instrText xml:space="preserve"> SEQ Figure \* ARABIC </w:instrText>
      </w:r>
      <w:r w:rsidRPr="00CC2F87">
        <w:fldChar w:fldCharType="separate"/>
      </w:r>
      <w:r w:rsidR="008641E7">
        <w:rPr>
          <w:noProof/>
        </w:rPr>
        <w:t>30</w:t>
      </w:r>
      <w:r w:rsidRPr="00CC2F87">
        <w:fldChar w:fldCharType="end"/>
      </w:r>
      <w:bookmarkEnd w:id="113"/>
      <w:r w:rsidRPr="00CC2F87">
        <w:t xml:space="preserve">. Typical user story demonstrating the </w:t>
      </w:r>
      <w:r w:rsidR="007615B5" w:rsidRPr="00CC2F87">
        <w:t>basic</w:t>
      </w:r>
      <w:r w:rsidRPr="00CC2F87">
        <w:t xml:space="preserve"> functionality of the quiet path route planner web application.</w:t>
      </w:r>
      <w:bookmarkEnd w:id="114"/>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115"/>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77A68F19" w:rsidR="008B68D6" w:rsidRPr="00CC2F87" w:rsidRDefault="001968E1" w:rsidP="00020EA1">
      <w:pPr>
        <w:pStyle w:val="Caption"/>
      </w:pPr>
      <w:bookmarkStart w:id="116" w:name="_Toc331840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31</w:t>
      </w:r>
      <w:r w:rsidR="004F023F" w:rsidRPr="00CC2F87">
        <w:fldChar w:fldCharType="end"/>
      </w:r>
      <w:r w:rsidRPr="00CC2F87">
        <w:t>. Landing page of the quiet path route planner.</w:t>
      </w:r>
      <w:bookmarkEnd w:id="116"/>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435F38CD" w:rsidR="0039683F" w:rsidRPr="00CC2F87" w:rsidRDefault="0039683F" w:rsidP="00020EA1">
      <w:pPr>
        <w:pStyle w:val="Caption"/>
      </w:pPr>
      <w:bookmarkStart w:id="117" w:name="_Toc331840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32</w:t>
      </w:r>
      <w:r w:rsidR="004F023F" w:rsidRPr="00CC2F87">
        <w:fldChar w:fldCharType="end"/>
      </w:r>
      <w:r w:rsidRPr="00CC2F87">
        <w:t>. Display of path options and exposures to noise along the alternative paths.</w:t>
      </w:r>
      <w:bookmarkEnd w:id="117"/>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7937604" w:rsidR="00E31FB7" w:rsidRPr="00CC2F87" w:rsidRDefault="00E31FB7" w:rsidP="00020EA1">
      <w:pPr>
        <w:pStyle w:val="Caption"/>
      </w:pPr>
      <w:bookmarkStart w:id="118" w:name="_Toc331840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33</w:t>
      </w:r>
      <w:r w:rsidR="004F023F" w:rsidRPr="00CC2F87">
        <w:fldChar w:fldCharType="end"/>
      </w:r>
      <w:r w:rsidRPr="00CC2F87">
        <w:t>. Display of path alternatives.</w:t>
      </w:r>
      <w:bookmarkEnd w:id="118"/>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0FA82FD0" w:rsidR="00E31FB7" w:rsidRPr="00CC2F87" w:rsidRDefault="000E1B52" w:rsidP="00020EA1">
      <w:pPr>
        <w:pStyle w:val="Caption"/>
      </w:pPr>
      <w:bookmarkStart w:id="119" w:name="_Toc3318403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8641E7">
        <w:rPr>
          <w:noProof/>
        </w:rPr>
        <w:t>34</w:t>
      </w:r>
      <w:r w:rsidR="004F023F" w:rsidRPr="00CC2F87">
        <w:fldChar w:fldCharType="end"/>
      </w:r>
      <w:r w:rsidRPr="00CC2F87">
        <w:t>. Display of the route planner in a situation where no alternative quiet paths were found.</w:t>
      </w:r>
      <w:bookmarkEnd w:id="119"/>
      <w:r w:rsidR="0054715B" w:rsidRPr="00CC2F87">
        <w:t xml:space="preserve"> </w:t>
      </w:r>
    </w:p>
    <w:p w14:paraId="3F74931E" w14:textId="39A9F8EA" w:rsidR="00892E28" w:rsidRDefault="00892E28" w:rsidP="00892E28">
      <w:pPr>
        <w:pStyle w:val="Heading2"/>
      </w:pPr>
      <w:bookmarkStart w:id="120" w:name="_Toc33701311"/>
      <w:r>
        <w:t>Sharing of the methods</w:t>
      </w:r>
      <w:bookmarkEnd w:id="120"/>
      <w:r>
        <w:t xml:space="preserve"> and results</w:t>
      </w:r>
    </w:p>
    <w:p w14:paraId="763CC428" w14:textId="77777777" w:rsidR="00892E28" w:rsidRDefault="00892E28" w:rsidP="00892E28">
      <w:r>
        <w:t xml:space="preserve">All methods developed in the thesis are shared with a permissive MIT license via a public GitHub repository: </w:t>
      </w:r>
      <w:r w:rsidRPr="004831E9">
        <w:rPr>
          <w:i/>
          <w:iCs/>
        </w:rPr>
        <w:t>https://github.com/hellej/quiet-paths-msc</w:t>
      </w:r>
      <w:r>
        <w:t xml:space="preserve">. Unfortunately, many of the data sources consisted of too big files (e.g. graph data) or had restrictive license (YKR-commuting data) and hence couldn’t be shared with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w:t>
      </w:r>
      <w:r>
        <w:lastRenderedPageBreak/>
        <w:t xml:space="preserve">developed and more comprehensively documented version of it is highly recommended (see next chapter). </w:t>
      </w:r>
    </w:p>
    <w:p w14:paraId="62A528CB" w14:textId="46FE5ABA" w:rsidR="00A0624D" w:rsidRPr="00CC2F87" w:rsidRDefault="00892E28" w:rsidP="002415F7">
      <w:r>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 (</w:t>
      </w:r>
      <w:r w:rsidRPr="00E37871">
        <w:rPr>
          <w:i/>
          <w:iCs/>
        </w:rPr>
        <w:t>https://github.com/DigitalGeographyLab/hope-green-path-server</w:t>
      </w:r>
      <w:r>
        <w:rPr>
          <w:i/>
          <w:iCs/>
        </w:rPr>
        <w:t>)</w:t>
      </w:r>
      <w:r>
        <w:t xml:space="preserve">. When extending the quiet path route optimization methods to support also other (and real-time) exposure data, the source code was also heavily refactored and further documented. Also, the name of the concept was changed from </w:t>
      </w:r>
      <w:r w:rsidRPr="004969B8">
        <w:rPr>
          <w:i/>
          <w:iCs/>
        </w:rPr>
        <w:t>quiet paths</w:t>
      </w:r>
      <w:r>
        <w:t xml:space="preserve"> to </w:t>
      </w:r>
      <w:r w:rsidRPr="004969B8">
        <w:rPr>
          <w:i/>
          <w:iCs/>
        </w:rPr>
        <w:t>green paths</w:t>
      </w:r>
      <w:r>
        <w:t xml:space="preserve">. The source-code for the user interface application matching the route optimization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will be published of both projects as they are developed further.</w:t>
      </w:r>
      <w:r w:rsidR="000C3BC1">
        <w:t xml:space="preserve"> </w:t>
      </w:r>
    </w:p>
    <w:p w14:paraId="792E42D2" w14:textId="24AA2757" w:rsidR="00BC2DD7" w:rsidRPr="00CC2F87" w:rsidRDefault="00BC2DD7" w:rsidP="00B31DAC">
      <w:pPr>
        <w:pStyle w:val="Heading1"/>
      </w:pPr>
      <w:bookmarkStart w:id="121" w:name="_Toc33701331"/>
      <w:r w:rsidRPr="00CC2F87">
        <w:t>Discussion</w:t>
      </w:r>
      <w:bookmarkEnd w:id="121"/>
    </w:p>
    <w:p w14:paraId="5138BF85" w14:textId="425C1A72" w:rsidR="00A90258" w:rsidRPr="00CC2F87" w:rsidRDefault="00AE2896" w:rsidP="00A90258">
      <w:pPr>
        <w:pStyle w:val="Heading2"/>
      </w:pPr>
      <w:bookmarkStart w:id="122" w:name="_Toc33701332"/>
      <w:r w:rsidRPr="00CC2F87">
        <w:t>Technical assessment –</w:t>
      </w:r>
      <w:r w:rsidR="00F942E3">
        <w:t xml:space="preserve"> </w:t>
      </w:r>
      <w:r w:rsidR="005D1430">
        <w:t>quality of the shortest paths</w:t>
      </w:r>
      <w:bookmarkEnd w:id="122"/>
    </w:p>
    <w:p w14:paraId="6BFDB84C" w14:textId="50BBBADA" w:rsidR="003D57A2" w:rsidRDefault="003D57A2" w:rsidP="00EE1ECB">
      <w:r>
        <w:t xml:space="preserve">One of the objectives of the thesis was to assess the performance of the quiet path optimization method developed as part of the thesis. </w:t>
      </w:r>
      <w:r w:rsidR="00851609">
        <w:t xml:space="preserve">Since the </w:t>
      </w:r>
      <w:r w:rsidR="00EF11A5">
        <w:t xml:space="preserve">defined </w:t>
      </w:r>
      <w:r w:rsidR="00851609">
        <w:t xml:space="preserve">performance of the quiet path optimization included comparison of exposure to noise between the shortest and quiet paths, quality of the shortest paths </w:t>
      </w:r>
      <w:r w:rsidR="00FB0A5F">
        <w:t>needed to be assessed as well</w:t>
      </w:r>
      <w:r w:rsidR="00851609">
        <w:t xml:space="preserve">. </w:t>
      </w:r>
    </w:p>
    <w:p w14:paraId="76B1ADC1" w14:textId="6C479927" w:rsidR="00EC364F" w:rsidRDefault="00DA1C61" w:rsidP="00EE1ECB">
      <w:r>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8D75FF">
        <w:rPr>
          <w:vertAlign w:val="superscript"/>
        </w:rPr>
        <w:t>th</w:t>
      </w:r>
      <w:r w:rsidR="008D75FF">
        <w:t xml:space="preserve"> and 90</w:t>
      </w:r>
      <w:r w:rsidR="008D75FF" w:rsidRPr="008D75FF">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 xml:space="preserve">these </w:t>
      </w:r>
      <w:r w:rsidR="003C72E5">
        <w:lastRenderedPageBreak/>
        <w:t>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204CF9BD" w:rsidR="00EE1ECB" w:rsidRPr="00CC2F87" w:rsidRDefault="006F0294" w:rsidP="00EE1ECB">
      <w:r>
        <w:t xml:space="preserve">The quality assessment of the shortest path optimization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path optimization 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56D79BE5" w:rsidR="00621C16" w:rsidRPr="00CC2F87" w:rsidRDefault="002053DA" w:rsidP="00EE1ECB">
      <w:pPr>
        <w:pStyle w:val="TableCaption"/>
      </w:pPr>
      <w:bookmarkStart w:id="123" w:name="_Ref23670715"/>
      <w:bookmarkStart w:id="124" w:name="_Toc19439343"/>
      <w:r w:rsidRPr="00CC2F87">
        <w:t xml:space="preserve">Table </w:t>
      </w:r>
      <w:r w:rsidRPr="00CC2F87">
        <w:fldChar w:fldCharType="begin"/>
      </w:r>
      <w:r w:rsidRPr="00CC2F87">
        <w:instrText xml:space="preserve"> SEQ Table \* ARABIC </w:instrText>
      </w:r>
      <w:r w:rsidRPr="00CC2F87">
        <w:fldChar w:fldCharType="separate"/>
      </w:r>
      <w:r w:rsidR="00137F21">
        <w:rPr>
          <w:noProof/>
        </w:rPr>
        <w:t>11</w:t>
      </w:r>
      <w:r w:rsidRPr="00CC2F87">
        <w:fldChar w:fldCharType="end"/>
      </w:r>
      <w:bookmarkEnd w:id="123"/>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25"/>
      <w:r w:rsidR="00350147" w:rsidRPr="00CC2F87">
        <w:t>3122</w:t>
      </w:r>
      <w:r w:rsidR="00EC2E21" w:rsidRPr="00CC2F87">
        <w:t>8</w:t>
      </w:r>
      <w:commentRangeEnd w:id="125"/>
      <w:r w:rsidR="00EC2E21" w:rsidRPr="00CC2F87">
        <w:rPr>
          <w:rStyle w:val="CommentReference"/>
          <w:iCs w:val="0"/>
          <w:color w:val="auto"/>
        </w:rPr>
        <w:commentReference w:id="125"/>
      </w:r>
      <w:r w:rsidR="00085389" w:rsidRPr="00CC2F87">
        <w:t>)</w:t>
      </w:r>
      <w:r w:rsidRPr="00CC2F87">
        <w:t>.</w:t>
      </w:r>
      <w:bookmarkEnd w:id="124"/>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3144FAB6" w:rsidR="00610E4A" w:rsidRDefault="00AF771A" w:rsidP="00AF771A">
      <w:r>
        <w:t>Also, the paths with length difference greater than 30 m (to a reference path) were inspected manually using GIS software to explore possible faults in shortest and quiet path optimization.</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34BA0E" w:rsidR="00AF771A" w:rsidRDefault="003C5E5C" w:rsidP="00AF771A">
      <w:r>
        <w:t xml:space="preserve">The identified reasons for </w:t>
      </w:r>
      <w:r w:rsidR="00553004">
        <w:t xml:space="preserve">length differences </w:t>
      </w:r>
      <w:r>
        <w:t>could be classified to four types</w:t>
      </w:r>
      <w:r w:rsidR="00553004">
        <w:t>:</w:t>
      </w:r>
    </w:p>
    <w:p w14:paraId="684D9D4C" w14:textId="652CE476" w:rsidR="00553004" w:rsidRDefault="00553004" w:rsidP="002F44AF">
      <w:pPr>
        <w:pStyle w:val="ListParagraph"/>
        <w:numPr>
          <w:ilvl w:val="0"/>
          <w:numId w:val="14"/>
        </w:numPr>
      </w:pPr>
      <w:r>
        <w:lastRenderedPageBreak/>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0F30DFF"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walk. In the quiet path optimization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3CDCC36F" w:rsidR="00EE1ECB" w:rsidRPr="00CC2F87" w:rsidRDefault="00EE1ECB" w:rsidP="00EE1ECB">
      <w:pPr>
        <w:pStyle w:val="TableCaption"/>
      </w:pPr>
      <w:bookmarkStart w:id="126" w:name="_Ref23696639"/>
      <w:bookmarkStart w:id="127" w:name="_Toc19439344"/>
      <w:r w:rsidRPr="00CC2F87">
        <w:t xml:space="preserve">Table </w:t>
      </w:r>
      <w:r w:rsidRPr="00CC2F87">
        <w:fldChar w:fldCharType="begin"/>
      </w:r>
      <w:r w:rsidRPr="00CC2F87">
        <w:instrText xml:space="preserve"> SEQ Table \* ARABIC </w:instrText>
      </w:r>
      <w:r w:rsidRPr="00CC2F87">
        <w:fldChar w:fldCharType="separate"/>
      </w:r>
      <w:r w:rsidR="00137F21">
        <w:rPr>
          <w:noProof/>
        </w:rPr>
        <w:t>12</w:t>
      </w:r>
      <w:r w:rsidRPr="00CC2F87">
        <w:fldChar w:fldCharType="end"/>
      </w:r>
      <w:bookmarkEnd w:id="126"/>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2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lastRenderedPageBreak/>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608BEFE6" w:rsidR="00583FFB" w:rsidRPr="00CC2F87" w:rsidRDefault="005B0DC2" w:rsidP="002544BB">
      <w:pPr>
        <w:pStyle w:val="Caption"/>
        <w:jc w:val="both"/>
      </w:pPr>
      <w:bookmarkStart w:id="128" w:name="_Toc33184033"/>
      <w:r w:rsidRPr="00CC2F87">
        <w:t xml:space="preserve">Figure </w:t>
      </w:r>
      <w:r w:rsidRPr="00CC2F87">
        <w:fldChar w:fldCharType="begin"/>
      </w:r>
      <w:r w:rsidRPr="00CC2F87">
        <w:instrText xml:space="preserve"> SEQ Figure \* ARABIC </w:instrText>
      </w:r>
      <w:r w:rsidRPr="00CC2F87">
        <w:fldChar w:fldCharType="separate"/>
      </w:r>
      <w:r w:rsidR="008641E7">
        <w:rPr>
          <w:noProof/>
        </w:rPr>
        <w:t>35</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28"/>
      <w:r w:rsidR="009D0B9F" w:rsidRPr="00CC2F87">
        <w:t xml:space="preserve"> </w:t>
      </w:r>
    </w:p>
    <w:p w14:paraId="4329798D" w14:textId="77777777" w:rsidR="00E82992" w:rsidRPr="00CC2F87" w:rsidRDefault="00E82992" w:rsidP="00E82992">
      <w:pPr>
        <w:keepNext/>
      </w:pPr>
      <w:r w:rsidRPr="00CC2F87">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1EB538BA" w:rsidR="00E82992" w:rsidRPr="00CC2F87" w:rsidRDefault="00E82992" w:rsidP="00E82992">
      <w:pPr>
        <w:pStyle w:val="Caption"/>
        <w:jc w:val="both"/>
      </w:pPr>
      <w:bookmarkStart w:id="129" w:name="_Toc33184034"/>
      <w:r w:rsidRPr="00CC2F87">
        <w:t xml:space="preserve">Figure </w:t>
      </w:r>
      <w:r w:rsidRPr="00CC2F87">
        <w:fldChar w:fldCharType="begin"/>
      </w:r>
      <w:r w:rsidRPr="00CC2F87">
        <w:instrText xml:space="preserve"> SEQ Figure \* ARABIC </w:instrText>
      </w:r>
      <w:r w:rsidRPr="00CC2F87">
        <w:fldChar w:fldCharType="separate"/>
      </w:r>
      <w:r w:rsidR="008641E7">
        <w:rPr>
          <w:noProof/>
        </w:rPr>
        <w:t>36</w:t>
      </w:r>
      <w:r w:rsidRPr="00CC2F87">
        <w:fldChar w:fldCharType="end"/>
      </w:r>
      <w:r w:rsidRPr="00CC2F87">
        <w:t>. Path length differences (%) to reference path lengths as a function of path length.</w:t>
      </w:r>
      <w:bookmarkEnd w:id="129"/>
    </w:p>
    <w:p w14:paraId="1FE576B3" w14:textId="643D386E" w:rsidR="007D2D5E" w:rsidRDefault="007D2D5E" w:rsidP="002A6C9E">
      <w:pPr>
        <w:pStyle w:val="Heading2"/>
      </w:pPr>
      <w:bookmarkStart w:id="130" w:name="_Toc33701333"/>
      <w:r>
        <w:t>Uncertainties in noise-annoyance relationship challenges the environmental impedance function</w:t>
      </w:r>
      <w:r w:rsidR="004C18F9">
        <w:t xml:space="preserve"> on noise</w:t>
      </w:r>
    </w:p>
    <w:p w14:paraId="52803A0C" w14:textId="3619D72D" w:rsidR="007D2D5E" w:rsidRPr="00146F16" w:rsidRDefault="007D2D5E" w:rsidP="007D2D5E">
      <w:pPr>
        <w:pStyle w:val="ListParagraph"/>
        <w:numPr>
          <w:ilvl w:val="0"/>
          <w:numId w:val="8"/>
        </w:numPr>
      </w:pPr>
      <w:r>
        <w:rPr>
          <w:rFonts w:eastAsiaTheme="minorEastAsia"/>
          <w:iCs/>
        </w:rPr>
        <w:lastRenderedPageBreak/>
        <w:t xml:space="preserve">Perhaps the unexplained variance in the relationships between highly annoyed (%) and traffic noise level can be explained with dynamic exposure to traffic noise (that is not considered in the noise-annoyance studies)? </w:t>
      </w:r>
      <w:r w:rsidRPr="00960315">
        <w:rPr>
          <w:rFonts w:eastAsiaTheme="minorEastAsia"/>
          <w:iCs/>
        </w:rPr>
        <w:t>(</w:t>
      </w:r>
      <w:r w:rsidRPr="00960315">
        <w:rPr>
          <w:rFonts w:eastAsiaTheme="minorEastAsia"/>
          <w:iCs/>
        </w:rPr>
        <w:fldChar w:fldCharType="begin"/>
      </w:r>
      <w:r w:rsidRPr="00960315">
        <w:rPr>
          <w:rFonts w:eastAsiaTheme="minorEastAsia"/>
          <w:iCs/>
        </w:rPr>
        <w:instrText xml:space="preserve"> REF _Ref33718460 \h </w:instrText>
      </w:r>
      <w:r w:rsidRPr="00960315">
        <w:rPr>
          <w:rFonts w:eastAsiaTheme="minorEastAsia"/>
          <w:iCs/>
        </w:rPr>
      </w:r>
      <w:r w:rsidRPr="00960315">
        <w:rPr>
          <w:rFonts w:eastAsiaTheme="minorEastAsia"/>
          <w:iCs/>
        </w:rPr>
        <w:fldChar w:fldCharType="separate"/>
      </w:r>
      <w:r>
        <w:t xml:space="preserve">Figure </w:t>
      </w:r>
      <w:r>
        <w:rPr>
          <w:noProof/>
        </w:rPr>
        <w:t>2</w:t>
      </w:r>
      <w:r w:rsidRPr="00960315">
        <w:rPr>
          <w:rFonts w:eastAsiaTheme="minorEastAsia"/>
          <w:iCs/>
        </w:rPr>
        <w:fldChar w:fldCharType="end"/>
      </w:r>
      <w:r w:rsidRPr="00960315">
        <w:rPr>
          <w:rFonts w:eastAsiaTheme="minorEastAsia"/>
          <w:iCs/>
        </w:rPr>
        <w:t>).</w:t>
      </w:r>
      <w:r w:rsidR="00202B1E">
        <w:rPr>
          <w:rFonts w:eastAsiaTheme="minorEastAsia"/>
          <w:iCs/>
        </w:rPr>
        <w:t xml:space="preserve"> </w:t>
      </w:r>
    </w:p>
    <w:p w14:paraId="1C3FC65D" w14:textId="55CD0A88" w:rsidR="007D2D5E" w:rsidRDefault="007D2D5E" w:rsidP="007D2D5E">
      <w:pPr>
        <w:pStyle w:val="ListParagraph"/>
        <w:numPr>
          <w:ilvl w:val="0"/>
          <w:numId w:val="8"/>
        </w:numPr>
      </w:pPr>
      <w:r>
        <w:rPr>
          <w:iCs/>
        </w:rPr>
        <w:t>For this study, only compressed (and modelled)</w:t>
      </w:r>
      <w:r w:rsidRPr="00DB0FB8">
        <w:t xml:space="preserve"> </w:t>
      </w:r>
      <w:proofErr w:type="spellStart"/>
      <w:r>
        <w:t>L</w:t>
      </w:r>
      <w:r>
        <w:rPr>
          <w:vertAlign w:val="subscript"/>
        </w:rPr>
        <w:t>Ae</w:t>
      </w:r>
      <w:proofErr w:type="spellEnd"/>
      <w:r>
        <w:rPr>
          <w:vertAlign w:val="subscript"/>
        </w:rPr>
        <w:t xml:space="preserve"> </w:t>
      </w:r>
      <w:r>
        <w:rPr>
          <w:iCs/>
        </w:rPr>
        <w:t xml:space="preserve">data was available. Hence, it was not reasonable to focus much on the uncertainties in how the </w:t>
      </w:r>
      <w:proofErr w:type="spellStart"/>
      <w:r>
        <w:t>L</w:t>
      </w:r>
      <w:r>
        <w:rPr>
          <w:vertAlign w:val="subscript"/>
        </w:rPr>
        <w:t>Ae</w:t>
      </w:r>
      <w:proofErr w:type="spellEnd"/>
      <w:r>
        <w:rPr>
          <w:vertAlign w:val="subscript"/>
        </w:rPr>
        <w:t xml:space="preserve"> </w:t>
      </w:r>
      <w:r>
        <w:t>may or may not be sufficient metric to indicate loudness or annoyance.</w:t>
      </w:r>
      <w:r w:rsidR="00202B1E">
        <w:t xml:space="preserve"> </w:t>
      </w:r>
    </w:p>
    <w:p w14:paraId="55A995C1" w14:textId="685BE9EB" w:rsidR="007D2D5E" w:rsidRPr="004F0C1D" w:rsidRDefault="007D2D5E" w:rsidP="007D2D5E">
      <w:pPr>
        <w:pStyle w:val="ListParagraph"/>
        <w:numPr>
          <w:ilvl w:val="0"/>
          <w:numId w:val="8"/>
        </w:numPr>
      </w:pPr>
      <w:r>
        <w:rPr>
          <w:rFonts w:eastAsiaTheme="minorEastAsia"/>
        </w:rPr>
        <w:t xml:space="preserve">Furthermore, as the literature on psychoacoustics suggests, the perceived annoyance of traffic noise is not only affected by loudness but also on various other qualities of sounds. This concerns especially lower intensities where </w:t>
      </w:r>
      <w:proofErr w:type="spellStart"/>
      <w:r>
        <w:t>L</w:t>
      </w:r>
      <w:r>
        <w:rPr>
          <w:vertAlign w:val="subscript"/>
        </w:rPr>
        <w:t>Ae</w:t>
      </w:r>
      <w:proofErr w:type="spellEnd"/>
      <w:r>
        <w:rPr>
          <w:rFonts w:eastAsiaTheme="minorEastAsia"/>
        </w:rPr>
        <w:t xml:space="preserve"> alone may be an insufficient metric </w:t>
      </w:r>
      <w:r>
        <w:rPr>
          <w:rFonts w:eastAsiaTheme="minorEastAsia"/>
        </w:rPr>
        <w:fldChar w:fldCharType="begin"/>
      </w:r>
      <w:r>
        <w:rPr>
          <w:rFonts w:eastAsiaTheme="minorEastAsia"/>
        </w:rPr>
        <w:instrText xml:space="preserve"> ADDIN ZOTERO_ITEM CSL_CITATION {"citationID":"lzLEgqlD","properties":{"formattedCitation":"(Genuit, 1999)","plainCitation":"(Genuit, 1999)","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schema":"https://github.com/citation-style-language/schema/raw/master/csl-citation.json"} </w:instrText>
      </w:r>
      <w:r>
        <w:rPr>
          <w:rFonts w:eastAsiaTheme="minorEastAsia"/>
        </w:rPr>
        <w:fldChar w:fldCharType="separate"/>
      </w:r>
      <w:r>
        <w:rPr>
          <w:rFonts w:eastAsiaTheme="minorEastAsia"/>
          <w:noProof/>
        </w:rPr>
        <w:t>(Genuit, 1999)</w:t>
      </w:r>
      <w:r>
        <w:rPr>
          <w:rFonts w:eastAsiaTheme="minorEastAsia"/>
        </w:rPr>
        <w:fldChar w:fldCharType="end"/>
      </w:r>
      <w:r>
        <w:rPr>
          <w:rFonts w:eastAsiaTheme="minorEastAsia"/>
        </w:rPr>
        <w:t>.</w:t>
      </w:r>
      <w:r w:rsidR="001A45C3">
        <w:rPr>
          <w:rFonts w:eastAsiaTheme="minorEastAsia"/>
        </w:rPr>
        <w:t xml:space="preserve"> </w:t>
      </w:r>
    </w:p>
    <w:p w14:paraId="57E049E8" w14:textId="1C093053" w:rsidR="007D2D5E" w:rsidRPr="007D2D5E" w:rsidRDefault="00BA6DC9" w:rsidP="007D2D5E">
      <w:r>
        <w:rPr>
          <w:rFonts w:eastAsiaTheme="minorEastAsia"/>
        </w:rPr>
        <w:t xml:space="preserve">As already discussed in chapter </w:t>
      </w:r>
      <w:r>
        <w:rPr>
          <w:rFonts w:eastAsiaTheme="minorEastAsia"/>
        </w:rPr>
        <w:fldChar w:fldCharType="begin"/>
      </w:r>
      <w:r>
        <w:rPr>
          <w:rFonts w:eastAsiaTheme="minorEastAsia"/>
        </w:rPr>
        <w:instrText xml:space="preserve"> REF _Ref33771037 \r \h </w:instrText>
      </w:r>
      <w:r>
        <w:rPr>
          <w:rFonts w:eastAsiaTheme="minorEastAsia"/>
        </w:rPr>
      </w:r>
      <w:r>
        <w:rPr>
          <w:rFonts w:eastAsiaTheme="minorEastAsia"/>
        </w:rPr>
        <w:fldChar w:fldCharType="separate"/>
      </w:r>
      <w:r>
        <w:rPr>
          <w:rFonts w:eastAsiaTheme="minorEastAsia"/>
        </w:rPr>
        <w:t xml:space="preserve">3.5.1  </w:t>
      </w:r>
      <w:r>
        <w:rPr>
          <w:rFonts w:eastAsiaTheme="minorEastAsia"/>
        </w:rPr>
        <w:fldChar w:fldCharType="end"/>
      </w:r>
      <w:r>
        <w:rPr>
          <w:rFonts w:eastAsiaTheme="minorEastAsia"/>
        </w:rPr>
        <w:t>, the effective differences between the two alternative noise cost functions were found small when comparing</w:t>
      </w:r>
      <w:r w:rsidR="00572BE2">
        <w:rPr>
          <w:rFonts w:eastAsiaTheme="minorEastAsia"/>
        </w:rPr>
        <w:t xml:space="preserve"> sets of</w:t>
      </w:r>
      <w:r>
        <w:rPr>
          <w:rFonts w:eastAsiaTheme="minorEastAsia"/>
        </w:rPr>
        <w:t xml:space="preserve"> quiet paths calculated with both for</w:t>
      </w:r>
      <w:r w:rsidR="00226275">
        <w:rPr>
          <w:rFonts w:eastAsiaTheme="minorEastAsia"/>
        </w:rPr>
        <w:t xml:space="preserve"> the</w:t>
      </w:r>
      <w:r>
        <w:rPr>
          <w:rFonts w:eastAsiaTheme="minorEastAsia"/>
        </w:rPr>
        <w:t xml:space="preserve"> same OD pair. </w:t>
      </w:r>
      <w:r w:rsidR="008B48BE">
        <w:rPr>
          <w:rFonts w:eastAsiaTheme="minorEastAsia"/>
        </w:rPr>
        <w:t>However, i</w:t>
      </w:r>
      <w:r w:rsidR="004F0C1D" w:rsidRPr="00BA6DC9">
        <w:rPr>
          <w:rFonts w:eastAsiaTheme="minorEastAsia"/>
        </w:rPr>
        <w:t xml:space="preserve">f the two noise cost functions were applied in </w:t>
      </w:r>
      <w:r w:rsidR="00CC3D04" w:rsidRPr="00BA6DC9">
        <w:rPr>
          <w:rFonts w:eastAsiaTheme="minorEastAsia"/>
        </w:rPr>
        <w:t xml:space="preserve">a </w:t>
      </w:r>
      <w:r w:rsidR="004F0C1D" w:rsidRPr="00BA6DC9">
        <w:rPr>
          <w:rFonts w:eastAsiaTheme="minorEastAsia"/>
        </w:rPr>
        <w:t>raster-based LCP analysis, more differences would probably be found between the found quiet paths, as choosing them would not be restricted by the available route options in a graph.</w:t>
      </w:r>
      <w:r w:rsidR="00BF5DF2" w:rsidRPr="00BA6DC9">
        <w:rPr>
          <w:rFonts w:eastAsiaTheme="minorEastAsia"/>
        </w:rPr>
        <w:t xml:space="preserve"> </w:t>
      </w:r>
      <w:r w:rsidR="00852F54">
        <w:rPr>
          <w:rFonts w:eastAsiaTheme="minorEastAsia"/>
        </w:rPr>
        <w:t>In a raster-based LCP model, the paths travel freely between cells of the cost surface (unless restricted areas are present)</w:t>
      </w:r>
      <w:r w:rsidR="0055409E">
        <w:rPr>
          <w:rFonts w:eastAsiaTheme="minorEastAsia"/>
        </w:rPr>
        <w:t xml:space="preserve">. </w:t>
      </w:r>
      <w:r w:rsidR="007F2CBB">
        <w:rPr>
          <w:rFonts w:eastAsiaTheme="minorEastAsia"/>
        </w:rPr>
        <w:t>Hence, the cost surface can be thought as a graph of interconnected cells</w:t>
      </w:r>
      <w:r w:rsidR="00927D92">
        <w:rPr>
          <w:rFonts w:eastAsiaTheme="minorEastAsia"/>
        </w:rPr>
        <w:t xml:space="preserve">. </w:t>
      </w:r>
      <w:r w:rsidR="00677089">
        <w:rPr>
          <w:rFonts w:eastAsiaTheme="minorEastAsia"/>
        </w:rPr>
        <w:t xml:space="preserve">If </w:t>
      </w:r>
      <w:r w:rsidR="00CB1803">
        <w:rPr>
          <w:rFonts w:eastAsiaTheme="minorEastAsia"/>
        </w:rPr>
        <w:t>there is enough variance in the cost surface, the effect of the cost function will be a directive factor in pathfinding due to a large number of alternative paths</w:t>
      </w:r>
      <w:r w:rsidR="00695FF2">
        <w:rPr>
          <w:rFonts w:eastAsiaTheme="minorEastAsia"/>
        </w:rPr>
        <w:t xml:space="preserve"> (</w:t>
      </w:r>
      <w:r w:rsidR="00FA2FF0">
        <w:rPr>
          <w:rFonts w:eastAsiaTheme="minorEastAsia"/>
        </w:rPr>
        <w:t>connections</w:t>
      </w:r>
      <w:r w:rsidR="00695FF2">
        <w:rPr>
          <w:rFonts w:eastAsiaTheme="minorEastAsia"/>
        </w:rPr>
        <w:t>)</w:t>
      </w:r>
      <w:r w:rsidR="00CB1803">
        <w:rPr>
          <w:rFonts w:eastAsiaTheme="minorEastAsia"/>
        </w:rPr>
        <w:t xml:space="preserve"> between OD pair</w:t>
      </w:r>
      <w:r w:rsidR="00E90C03">
        <w:rPr>
          <w:rFonts w:eastAsiaTheme="minorEastAsia"/>
        </w:rPr>
        <w:t>s</w:t>
      </w:r>
      <w:r w:rsidR="00CB1803">
        <w:rPr>
          <w:rFonts w:eastAsiaTheme="minorEastAsia"/>
        </w:rPr>
        <w:t xml:space="preserve">. </w:t>
      </w:r>
    </w:p>
    <w:p w14:paraId="1CA12067" w14:textId="1EA7A158" w:rsidR="00426E21" w:rsidRDefault="00681125" w:rsidP="002A6C9E">
      <w:pPr>
        <w:pStyle w:val="Heading2"/>
      </w:pPr>
      <w:r>
        <w:t>Environmental i</w:t>
      </w:r>
      <w:r w:rsidR="00426E21">
        <w:t>mpedance</w:t>
      </w:r>
      <w:r w:rsidR="0080407E">
        <w:t xml:space="preserve"> </w:t>
      </w:r>
      <w:r>
        <w:t>-</w:t>
      </w:r>
      <w:r w:rsidR="00426E21">
        <w:t>based costs</w:t>
      </w:r>
      <w:r w:rsidR="00D6263B">
        <w:t xml:space="preserve"> can enable</w:t>
      </w:r>
      <w:r w:rsidR="00426E21">
        <w:t xml:space="preserve"> pedestrian friendly route optimization</w:t>
      </w:r>
      <w:bookmarkEnd w:id="130"/>
    </w:p>
    <w:p w14:paraId="1BB0D1C7" w14:textId="3B410215" w:rsidR="00426E21" w:rsidRDefault="00426E21" w:rsidP="00426E21">
      <w:r>
        <w:t>Some of th</w:t>
      </w:r>
      <w:r w:rsidRPr="00CC2F87">
        <w:t xml:space="preserve">e advantages of </w:t>
      </w:r>
      <w:r>
        <w:t xml:space="preserve">using travel time to measure accessibility </w:t>
      </w:r>
      <w:r w:rsidRPr="00CC2F87">
        <w:t>are obviou</w:t>
      </w:r>
      <w:r>
        <w:t xml:space="preserve">s. Commuters often want to minimize travel time and spend more time at origin or destination. Also, travel time does not need further definition and is hence conceptually simple to use. </w:t>
      </w:r>
    </w:p>
    <w:p w14:paraId="0599CB1C" w14:textId="39352231" w:rsidR="00715524" w:rsidRDefault="00715524" w:rsidP="00426E21">
      <w:r w:rsidRPr="00CC2F87">
        <w:t>However</w:t>
      </w:r>
      <w:r>
        <w:t>, in complex urban environments travel time even at its best an oversimplification of the perceived accessibility, especially when considering pedestrians and cyclists.</w:t>
      </w:r>
      <w:r w:rsidRPr="00CC2F87">
        <w:t xml:space="preserve"> </w:t>
      </w:r>
      <w:r>
        <w:t xml:space="preserve">Hence, terms impedance and environmental impedance have been introduced to model perceived accessibility more comprehensively. Depending on the composition, environmental impedance function can incorporate impedances from air pollution, noise pollution and greenery along with travel time. </w:t>
      </w:r>
    </w:p>
    <w:p w14:paraId="466D7BFB" w14:textId="7594D7B6" w:rsidR="00862BBA" w:rsidRDefault="00862BBA" w:rsidP="00426E21">
      <w:r>
        <w:t xml:space="preserve">It has been proposed that even the concept impedance may be serious oversimplification of, as it implies that the amount of walking should be minimized by default - regardless of the conditions. </w:t>
      </w:r>
      <w:r>
        <w:lastRenderedPageBreak/>
        <w:t>While there is clearly a need for better consideration of pedestrians’ perceived accessibility in accessibility research, there’s only</w:t>
      </w:r>
      <w:r w:rsidR="00321461">
        <w:t xml:space="preserve"> a</w:t>
      </w:r>
      <w:r>
        <w:t xml:space="preserve"> limited number of studies aiming for it. </w:t>
      </w:r>
    </w:p>
    <w:p w14:paraId="082EF08B" w14:textId="785612CD" w:rsidR="004B1336" w:rsidRDefault="004B1336" w:rsidP="004B1336">
      <w:r>
        <w:t xml:space="preserve">While it could be argued that pedestrians (or cyclists) try to minimize their exposure to unhealthy environments, there may </w:t>
      </w:r>
      <w:r w:rsidR="0072156E">
        <w:t xml:space="preserve">still </w:t>
      </w:r>
      <w:r>
        <w:t>be an “exposure awareness gap”</w:t>
      </w:r>
      <w:r w:rsidR="0072156E">
        <w:t xml:space="preserve"> as demonstrated by  </w:t>
      </w:r>
      <w:r w:rsidR="0072156E">
        <w:fldChar w:fldCharType="begin"/>
      </w:r>
      <w:r w:rsidR="0072156E">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0072156E">
        <w:fldChar w:fldCharType="separate"/>
      </w:r>
      <w:r w:rsidR="0072156E">
        <w:rPr>
          <w:noProof/>
        </w:rPr>
        <w:t>(Ueberham et al., 2019)</w:t>
      </w:r>
      <w:r w:rsidR="0072156E">
        <w:fldChar w:fldCharType="end"/>
      </w:r>
      <w:r w:rsidR="00012B06">
        <w:t>;</w:t>
      </w:r>
      <w:r w:rsidR="00905199">
        <w:t xml:space="preserve"> </w:t>
      </w:r>
      <w:r w:rsidR="00310679">
        <w:t>people [</w:t>
      </w:r>
      <w:r w:rsidR="00B0581A">
        <w:t>cyclists</w:t>
      </w:r>
      <w:r w:rsidR="00310679">
        <w:t>]</w:t>
      </w:r>
      <w:r w:rsidR="00B0581A">
        <w:t xml:space="preserve"> </w:t>
      </w:r>
      <w:r w:rsidR="00012B06">
        <w:t>are</w:t>
      </w:r>
      <w:r w:rsidR="00905199">
        <w:t xml:space="preserve"> not necessarily aware of the pollutant exposure on their paths. </w:t>
      </w:r>
    </w:p>
    <w:p w14:paraId="63C5618F" w14:textId="419F3B33" w:rsidR="00650855" w:rsidRPr="00426E21" w:rsidRDefault="00650855" w:rsidP="00426E21">
      <w:r w:rsidRPr="00CC2F87">
        <w:t xml:space="preserve">Taking environmental factors into account in solving </w:t>
      </w:r>
      <w:r>
        <w:t xml:space="preserve">the </w:t>
      </w:r>
      <w:r w:rsidRPr="00CC2F87">
        <w:t>route optimization proble</w:t>
      </w:r>
      <w:r>
        <w:t>m</w:t>
      </w:r>
      <w:r w:rsidRPr="00CC2F87">
        <w:t xml:space="preserve"> seem to have the potential to generate healthier or in other ways better walking routes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w:t>
      </w:r>
    </w:p>
    <w:p w14:paraId="62B17576" w14:textId="456707C0" w:rsidR="00FF09B9" w:rsidRDefault="000C0B41" w:rsidP="002A6C9E">
      <w:pPr>
        <w:pStyle w:val="Heading2"/>
      </w:pPr>
      <w:bookmarkStart w:id="131" w:name="_Toc33701334"/>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31"/>
    </w:p>
    <w:p w14:paraId="6A9F8296" w14:textId="6AB9D261" w:rsidR="001F1C00" w:rsidRDefault="007B07E3" w:rsidP="007B07E3">
      <w:r>
        <w:t xml:space="preserve">An important idea behind the use of exposure to traffic noise as a cost in route optimization was the possibility of reducing exposure to other environmental pollutants. </w:t>
      </w:r>
      <w:r w:rsidR="00A96AFB">
        <w:t xml:space="preserve">Studying the spatial autocorrelation of traffic noise and air pollution was left outside the scope of the thesis. </w:t>
      </w:r>
      <w:r w:rsidR="001F1C00">
        <w:t>However, as traffic can be seen as one of the main sources of air pollution in cities, it can be anticipated that the two pollutants</w:t>
      </w:r>
      <w:r w:rsidR="00880C5B">
        <w:t xml:space="preserve"> overlap spatially to some extent. </w:t>
      </w:r>
    </w:p>
    <w:p w14:paraId="4072A507" w14:textId="0931D583" w:rsidR="000F666B" w:rsidRPr="007B07E3" w:rsidRDefault="0008094B" w:rsidP="000F666B">
      <w:r>
        <w:t xml:space="preserve">Nevertheless, when test users were interviewed about the user experience, it appeared that in many cases the </w:t>
      </w:r>
      <w:r w:rsidR="00453B68">
        <w:t xml:space="preserve">suggested </w:t>
      </w:r>
      <w:r>
        <w:t>quiet paths were also considered better</w:t>
      </w:r>
      <w:r w:rsidR="00453B68">
        <w:t xml:space="preserve"> in terms of other factors such as </w:t>
      </w:r>
      <w:r w:rsidR="0087565B">
        <w:t>pleasantness and overall walkability.</w:t>
      </w:r>
    </w:p>
    <w:p w14:paraId="033FB47C" w14:textId="0722B5BA" w:rsidR="00F12065" w:rsidRDefault="006B299B" w:rsidP="002A6C9E">
      <w:pPr>
        <w:pStyle w:val="Heading2"/>
      </w:pPr>
      <w:bookmarkStart w:id="132" w:name="_Toc33701335"/>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32"/>
    </w:p>
    <w:p w14:paraId="2C87A7F4" w14:textId="77997F17" w:rsidR="00414C96" w:rsidRDefault="00BE2E54" w:rsidP="00505300">
      <w:r>
        <w:t>One of the objectives of the thesis was to assess spatial patterns in pedestrians</w:t>
      </w:r>
      <w:r w:rsidR="005823A0">
        <w:t>’</w:t>
      </w:r>
      <w:r>
        <w:t xml:space="preserve"> exposure to traffic noise.</w:t>
      </w:r>
      <w:r w:rsidR="00505300">
        <w:t xml:space="preserve"> </w:t>
      </w:r>
      <w:r w:rsidR="00414C96">
        <w:t xml:space="preserve">As opposed to most of the previous studies where exposure to traffic noise has been assessed as a static variable (depending on home location), a more dynamic assessment was made in this study: exposure to traffic noise was addressed as a function of individuals’ daily mobility. </w:t>
      </w:r>
    </w:p>
    <w:p w14:paraId="66C133A9" w14:textId="6BC62BB5" w:rsidR="00505300" w:rsidRDefault="00505300" w:rsidP="00505300">
      <w:r>
        <w:t>The concept of typical local walk was defined to be the basis of the analysis.</w:t>
      </w:r>
      <w:r w:rsidR="0071166B">
        <w:t xml:space="preserve"> </w:t>
      </w:r>
      <w:r>
        <w:t xml:space="preserve">The implementation of the </w:t>
      </w:r>
      <w:r w:rsidR="00CB597E">
        <w:t>complete</w:t>
      </w:r>
      <w:r w:rsidR="00C621E0">
        <w:t xml:space="preserve"> </w:t>
      </w:r>
      <w:r w:rsidR="0071166B">
        <w:t>analysis required several steps</w:t>
      </w:r>
      <w:r>
        <w:t xml:space="preserve">: </w:t>
      </w:r>
    </w:p>
    <w:p w14:paraId="4D316001" w14:textId="031A6007" w:rsidR="001B4199" w:rsidRDefault="001B4199" w:rsidP="002F44AF">
      <w:pPr>
        <w:pStyle w:val="ListParagraph"/>
        <w:numPr>
          <w:ilvl w:val="0"/>
          <w:numId w:val="15"/>
        </w:numPr>
      </w:pPr>
      <w:r>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6C2185C6" w:rsidR="00390207" w:rsidRDefault="00390207" w:rsidP="002F44AF">
      <w:pPr>
        <w:pStyle w:val="ListParagraph"/>
        <w:numPr>
          <w:ilvl w:val="0"/>
          <w:numId w:val="15"/>
        </w:numPr>
      </w:pPr>
      <w:r>
        <w:lastRenderedPageBreak/>
        <w:t xml:space="preserve">Pathfinding </w:t>
      </w:r>
      <w:r w:rsidR="009E4DE8">
        <w:t>using</w:t>
      </w:r>
      <w:r>
        <w:t xml:space="preserve"> short &amp; quiet path optimization application between origin – PT stop pairs.</w:t>
      </w:r>
    </w:p>
    <w:p w14:paraId="32E6851C" w14:textId="505B3F31" w:rsidR="00390207" w:rsidRDefault="00390207" w:rsidP="002F44AF">
      <w:pPr>
        <w:pStyle w:val="ListParagraph"/>
        <w:numPr>
          <w:ilvl w:val="0"/>
          <w:numId w:val="15"/>
        </w:numPr>
      </w:pPr>
      <w:r>
        <w:t xml:space="preserve">Statistical analysis of exposures to traffic noise </w:t>
      </w:r>
      <w:r w:rsidR="000964A9">
        <w:t>on the paths weighted by the utilization rates of the PT stops and aggregated by the origins.</w:t>
      </w:r>
    </w:p>
    <w:p w14:paraId="1859AC66" w14:textId="77777777" w:rsidR="00CD3192" w:rsidRDefault="00A412F9" w:rsidP="009B3CA1">
      <w:r>
        <w:t xml:space="preserve">Unsurprisingly, some distinct areal differences were found when the results were aggregated by origins. </w:t>
      </w:r>
      <w:r w:rsidR="00A71CE8">
        <w:t>The interpretation of origin level results required adopting the concept of a “typical local walk” or an “expected walk”.</w:t>
      </w:r>
      <w:r w:rsidR="009B3CA1">
        <w:t xml:space="preserve"> These concepts were based on weighting origin level statistics of paths by their utilization rates on commutes. Hence, the following question could be answered by interpreting the exposure maps: in which locations the expected exposure to traffic noise is </w:t>
      </w:r>
      <w:r w:rsidR="00472E12">
        <w:t xml:space="preserve">higher than average </w:t>
      </w:r>
      <w:r w:rsidR="009B3CA1">
        <w:t xml:space="preserve">on a typical local walk? </w:t>
      </w:r>
    </w:p>
    <w:p w14:paraId="27E75670" w14:textId="18AD86F8" w:rsidR="009B3CA1" w:rsidRDefault="007D7875" w:rsidP="009B3CA1">
      <w:r>
        <w:t xml:space="preserve">Importantly, some areas not directly exposed to high traffic noise levels seem to have highly exposed local walks. </w:t>
      </w:r>
      <w:r w:rsidR="00CD3192">
        <w:t xml:space="preserve">This is where the nature of this assessment </w:t>
      </w:r>
      <w:r w:rsidR="009A425C">
        <w:t xml:space="preserve">is most relevant: areas with low traffic noise levels but exposed walks should be considered problematic – as walking is the very activity that exposes residents to environmental pollutants. </w:t>
      </w:r>
      <w:r w:rsidR="00271832">
        <w:t xml:space="preserve">One could argue that most buildings manage to protect residents from any harmful levels of traffic noise regardless of the </w:t>
      </w:r>
      <w:r w:rsidR="00BC6B65">
        <w:t>prominent traffic noise levels outside. Considering this, modeling residents’ daily walks and exposure to traffic noise outside the buildings becomes increasingly important aspect</w:t>
      </w:r>
      <w:r w:rsidR="00DE0FF0">
        <w:t xml:space="preserve"> in assessing the health effects of traffic noise to citizens. </w:t>
      </w:r>
    </w:p>
    <w:p w14:paraId="66E22FFC" w14:textId="77777777" w:rsidR="00F53789" w:rsidRDefault="00C51108" w:rsidP="009B3CA1">
      <w:r>
        <w:t xml:space="preserve">In this study, the modelled local walks were based on commutes and assumption that they were made with public transport. </w:t>
      </w:r>
      <w:r w:rsidR="004C3729">
        <w:t xml:space="preserve">Utilization rates, and subsequently weighted exposures to traffic noise, were assessed for shortest paths between origins and public transport. </w:t>
      </w:r>
      <w:r w:rsidR="00F95DF0">
        <w:t>Using other than shortest paths in the analysis would have introduced additional complexity to the methods.</w:t>
      </w:r>
      <w:r w:rsidR="00264D5B">
        <w:t xml:space="preserve"> </w:t>
      </w:r>
    </w:p>
    <w:p w14:paraId="6ABA7BBC" w14:textId="60661909" w:rsidR="00F95DF0" w:rsidRDefault="00264D5B" w:rsidP="009B3CA1">
      <w:r>
        <w:t xml:space="preserve">However, </w:t>
      </w:r>
      <w:r w:rsidR="002119BC">
        <w:t>as pedestrians do not always take the shortest paths (due to various reasons discussed in the next chapter), the accuracy of the results about exposure to traffic noise may be limited.</w:t>
      </w:r>
      <w:r w:rsidR="005F6D0E">
        <w:t xml:space="preserve"> Due to methodological challenges and limited scope of the thesis, spatial variation in opportunities to choose quieter paths was left unassessed</w:t>
      </w:r>
      <w:r w:rsidR="00A9368C">
        <w:t xml:space="preserve"> (but analyzed statistically for the whole study area)</w:t>
      </w:r>
      <w:r w:rsidR="005F6D0E">
        <w:t>.</w:t>
      </w:r>
      <w:r w:rsidR="00A9368C">
        <w:t xml:space="preserve"> </w:t>
      </w:r>
      <w:r w:rsidR="00EF112D">
        <w:t>Yet, the presence of quiet path alternatives at any given area (within the study area) can be easily inspected with the developed quiet path route planner (web application).</w:t>
      </w:r>
      <w:r w:rsidR="00B70466">
        <w:t xml:space="preserve"> </w:t>
      </w:r>
    </w:p>
    <w:p w14:paraId="6A391AE8" w14:textId="485CDB9B" w:rsidR="00742831" w:rsidRDefault="00F95DF0" w:rsidP="009B3CA1">
      <w:r>
        <w:t xml:space="preserve">Assessing route choices of pedestrians is a separate, challenging area of research.  </w:t>
      </w:r>
      <w:r w:rsidR="004C3729">
        <w:t xml:space="preserve">However, this </w:t>
      </w:r>
      <w:r w:rsidR="00D16F51">
        <w:t xml:space="preserve">method ignores the possible arbitrary route choices of individuals: pedestrians’ who know the area might actually choose quieter paths based on intuitive decision making. </w:t>
      </w:r>
      <w:r w:rsidR="00F700AF">
        <w:t xml:space="preserve">Some observations made in previous studies support this idea, and for an apparent reason: personal route choices (made without </w:t>
      </w:r>
      <w:r w:rsidR="00F700AF">
        <w:lastRenderedPageBreak/>
        <w:t xml:space="preserve">use of digital route planner services) tend to optimize least cost path rather than shortest path. </w:t>
      </w:r>
      <w:r w:rsidR="009208C7">
        <w:t xml:space="preserve">Surely, in many cases the </w:t>
      </w:r>
      <w:r w:rsidR="00781AEE">
        <w:t xml:space="preserve">personal </w:t>
      </w:r>
      <w:r w:rsidR="009208C7">
        <w:t xml:space="preserve">least cost path </w:t>
      </w:r>
      <w:r w:rsidR="00A42154">
        <w:t>happens</w:t>
      </w:r>
      <w:r w:rsidR="009208C7">
        <w:t xml:space="preserve"> to be the shortest path, but </w:t>
      </w:r>
      <w:r w:rsidR="00463C90">
        <w:t xml:space="preserve">by the </w:t>
      </w:r>
      <w:r w:rsidR="000C2C27">
        <w:t>definition</w:t>
      </w:r>
      <w:r w:rsidR="00463C90">
        <w:t xml:space="preserve"> it</w:t>
      </w:r>
      <w:r w:rsidR="000C2C27">
        <w:t xml:space="preserve"> </w:t>
      </w:r>
      <w:r w:rsidR="00D92C7A">
        <w:t xml:space="preserve">also </w:t>
      </w:r>
      <w:r w:rsidR="000C2C27">
        <w:t>varies arbitrarily based on individual</w:t>
      </w:r>
      <w:r w:rsidR="00BA3AFD">
        <w:t>’s</w:t>
      </w:r>
      <w:r w:rsidR="000C2C27">
        <w:t xml:space="preserve"> preferences.</w:t>
      </w:r>
      <w:r w:rsidR="00A42154">
        <w:t xml:space="preserve"> </w:t>
      </w:r>
      <w:r w:rsidR="00151D6E">
        <w:t xml:space="preserve">Based on the literature, the differences between </w:t>
      </w:r>
      <w:r w:rsidR="00346AED">
        <w:t xml:space="preserve">e.g. the </w:t>
      </w:r>
      <w:r w:rsidR="00151D6E">
        <w:t>shortest paths and</w:t>
      </w:r>
      <w:r w:rsidR="00346AED">
        <w:t xml:space="preserve"> </w:t>
      </w:r>
      <w:r w:rsidR="00151D6E">
        <w:t>the ones chosen by cyclists are often significant.</w:t>
      </w:r>
      <w:r w:rsidR="00E20F97">
        <w:t xml:space="preserve"> </w:t>
      </w:r>
      <w:r w:rsidR="00013FC1">
        <w:t>Supposedly</w:t>
      </w:r>
      <w:r w:rsidR="00C7311C">
        <w:t xml:space="preserve">, similar </w:t>
      </w:r>
      <w:r w:rsidR="00013FC1">
        <w:t xml:space="preserve">phenomena </w:t>
      </w:r>
      <w:r w:rsidR="004900B3">
        <w:t>apply</w:t>
      </w:r>
      <w:r w:rsidR="00013FC1">
        <w:t xml:space="preserve"> also to pedestrians</w:t>
      </w:r>
      <w:r w:rsidR="00590D79">
        <w:t xml:space="preserve"> -</w:t>
      </w:r>
      <w:r w:rsidR="00013FC1">
        <w:t xml:space="preserve"> at least to some extent. </w:t>
      </w:r>
      <w:r w:rsidR="00DD1403">
        <w:t>It could even be</w:t>
      </w:r>
      <w:r w:rsidR="00C35012">
        <w:t xml:space="preserve"> </w:t>
      </w:r>
      <w:r w:rsidR="00DD1403">
        <w:t xml:space="preserve">that one does not know for sure if the </w:t>
      </w:r>
      <w:r w:rsidR="00880025">
        <w:t xml:space="preserve">chosen </w:t>
      </w:r>
      <w:r w:rsidR="00DD1403">
        <w:t>path is the shortest path between the OD pair, but is positive about it being short enough and otherwise reasonable.</w:t>
      </w:r>
      <w:r w:rsidR="00880025">
        <w:t xml:space="preserve"> </w:t>
      </w:r>
    </w:p>
    <w:p w14:paraId="541F94A3" w14:textId="32B464DF" w:rsidR="00C51108" w:rsidRDefault="00742831" w:rsidP="009B3CA1">
      <w:r>
        <w:t>As the results of this thesis show, number of alternative paths increases with the distance between origin and destination</w:t>
      </w:r>
      <w:r w:rsidR="004B5B7A">
        <w:t xml:space="preserve">. </w:t>
      </w:r>
      <w:r w:rsidR="0033179B">
        <w:t>When the number of path alternatives increases, also the probability that some of them have similar total distance increases.</w:t>
      </w:r>
      <w:r w:rsidR="00751BD8">
        <w:t xml:space="preserve"> As a consequence, choosing the very shortest path of the alternatives gets more difficult (at least if not using a route planner application) and hence other factors might start to play bigger role in the path selection.</w:t>
      </w:r>
      <w:r w:rsidR="00A163BB">
        <w:t xml:space="preserve"> </w:t>
      </w:r>
      <w:r w:rsidR="0023437A">
        <w:t xml:space="preserve">It could even be, that there is a need for concept of perceived shortness of a path – if a path is e.g. 30 m longer than the actual shortest path, but considerably more walkable, it might feel shorter than the shortest path. </w:t>
      </w:r>
    </w:p>
    <w:p w14:paraId="2DB239B4" w14:textId="41308099" w:rsidR="005B754D" w:rsidRDefault="00A9469D" w:rsidP="005B754D">
      <w:pPr>
        <w:pStyle w:val="Heading2"/>
      </w:pPr>
      <w:bookmarkStart w:id="133" w:name="_Toc33701336"/>
      <w:r w:rsidRPr="00CC2F87">
        <w:t>C</w:t>
      </w:r>
      <w:r w:rsidR="005B754D" w:rsidRPr="00CC2F87">
        <w:t>onsiderable share of the exposure to traffic noise</w:t>
      </w:r>
      <w:r w:rsidR="002E7A29" w:rsidRPr="00CC2F87">
        <w:t xml:space="preserve"> </w:t>
      </w:r>
      <w:r w:rsidR="005B754D" w:rsidRPr="00CC2F87">
        <w:t>can be avoided by taking an alternative path</w:t>
      </w:r>
      <w:bookmarkEnd w:id="133"/>
    </w:p>
    <w:p w14:paraId="5423D2BA" w14:textId="6340F555" w:rsidR="00B85F12" w:rsidRDefault="00B85F12" w:rsidP="00B85F12">
      <w:r>
        <w:t xml:space="preserve">Performance assessment of the quiet path route optimization indicated that in many cases a substantial share of the total noise exposure on a shortest path could be avoided by taking an alternative quiet path. </w:t>
      </w:r>
      <w:r w:rsidR="002D6208">
        <w:t>By comparing exposures to noise on large set of shortest and respective quiet paths, it was possible to quantify the mean and expected effect of the tool on exposure to noise in different situations.</w:t>
      </w:r>
      <w:r w:rsidR="00D27C9B">
        <w:t xml:space="preserve"> </w:t>
      </w:r>
      <w:r w:rsidR="00904C91">
        <w:t>The a</w:t>
      </w:r>
      <w:r w:rsidR="00D27C9B">
        <w:t>ssessment confirmed that the tool indeed has the potential to calculate short yet quiet paths in most situations.</w:t>
      </w:r>
    </w:p>
    <w:p w14:paraId="4E109EE9" w14:textId="3D9F6D46" w:rsidR="00A65EF8" w:rsidRDefault="00A65EF8" w:rsidP="00B85F12">
      <w:r>
        <w:t>Some general observations could be made by interpreting the results of the assessment:</w:t>
      </w:r>
    </w:p>
    <w:p w14:paraId="282FECF9" w14:textId="25AFF7D7" w:rsidR="00A65EF8" w:rsidRDefault="00A65EF8" w:rsidP="00A65EF8">
      <w:pPr>
        <w:pStyle w:val="ListParagraph"/>
        <w:numPr>
          <w:ilvl w:val="0"/>
          <w:numId w:val="17"/>
        </w:numPr>
      </w:pPr>
      <w:r>
        <w:t>The higher the exposure on the shortest path, the higher reduction could be achieved by taking a quiet path.</w:t>
      </w:r>
    </w:p>
    <w:p w14:paraId="6AC3AAC6" w14:textId="28EC6DFA" w:rsidR="00A65EF8" w:rsidRDefault="00A65EF8" w:rsidP="00A65EF8">
      <w:pPr>
        <w:pStyle w:val="ListParagraph"/>
        <w:numPr>
          <w:ilvl w:val="0"/>
          <w:numId w:val="17"/>
        </w:numPr>
      </w:pPr>
      <w:r>
        <w:t xml:space="preserve">An increased number of quiet path alternatives were found for longer OD distances. </w:t>
      </w:r>
    </w:p>
    <w:p w14:paraId="1143DD86" w14:textId="6B56A580" w:rsidR="00A65EF8" w:rsidRDefault="00A65EF8" w:rsidP="00A65EF8">
      <w:pPr>
        <w:pStyle w:val="ListParagraph"/>
        <w:numPr>
          <w:ilvl w:val="0"/>
          <w:numId w:val="17"/>
        </w:numPr>
      </w:pPr>
      <w:r>
        <w:t xml:space="preserve">Quiet paths for longer OD distances performed at least slightly better (in decreasing exposure to noise) on average when compared to shorter OD distances. </w:t>
      </w:r>
    </w:p>
    <w:p w14:paraId="70E01BF5" w14:textId="26800F9E" w:rsidR="00CD5FD3" w:rsidRDefault="00606CCB" w:rsidP="00606CCB">
      <w:r>
        <w:t>This can be regarded as the most important result of the thesis, as it reasons the use of the developed quiet path optimization</w:t>
      </w:r>
      <w:r w:rsidR="008B1AC3">
        <w:t xml:space="preserve"> tool for optimizing typical walks in Helsinki. </w:t>
      </w:r>
      <w:r w:rsidR="001E0BD1">
        <w:t xml:space="preserve">However, as benefits from </w:t>
      </w:r>
      <w:r w:rsidR="001E0BD1">
        <w:lastRenderedPageBreak/>
        <w:t>choosing quieter paths are difficult to assess, the potential health effect on the citizens is hard to model.</w:t>
      </w:r>
      <w:r w:rsidR="00281C55">
        <w:t xml:space="preserve"> Instead, the </w:t>
      </w:r>
      <w:r w:rsidR="0007172E">
        <w:t xml:space="preserve">significance of the tool can be seen more personal: citizens could choose different quiet paths depending on their individual preferences </w:t>
      </w:r>
      <w:r w:rsidR="008A4047">
        <w:t xml:space="preserve">and sensitivity to noise. </w:t>
      </w:r>
      <w:r w:rsidR="00CD5FD3">
        <w:t>The importance of calculating a set of alternative quiet paths (to choose from) is discussed in the following chapter (</w:t>
      </w:r>
      <w:r w:rsidR="00CD5FD3">
        <w:fldChar w:fldCharType="begin"/>
      </w:r>
      <w:r w:rsidR="00CD5FD3">
        <w:instrText xml:space="preserve"> REF _Ref26450045 \r \h </w:instrText>
      </w:r>
      <w:r w:rsidR="00CD5FD3">
        <w:fldChar w:fldCharType="separate"/>
      </w:r>
      <w:r w:rsidR="00CD5FD3">
        <w:t xml:space="preserve">5.6.). </w:t>
      </w:r>
      <w:r w:rsidR="00CD5FD3">
        <w:fldChar w:fldCharType="end"/>
      </w:r>
    </w:p>
    <w:p w14:paraId="3D0F38F0" w14:textId="4FE19A7F" w:rsidR="00373A4E" w:rsidRDefault="00D554BD" w:rsidP="002A6C9E">
      <w:pPr>
        <w:pStyle w:val="Heading2"/>
      </w:pPr>
      <w:bookmarkStart w:id="134" w:name="_Toc33701337"/>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34"/>
    </w:p>
    <w:p w14:paraId="485DD9FD" w14:textId="77777777" w:rsidR="00E21002" w:rsidRDefault="00544735" w:rsidP="00175F9D">
      <w:r>
        <w:t xml:space="preserve">Ideally, </w:t>
      </w:r>
      <w:r w:rsidR="000D562C">
        <w:t xml:space="preserve">a </w:t>
      </w:r>
      <w:r>
        <w:t xml:space="preserve">noise based environmental impedance function </w:t>
      </w:r>
      <w:r w:rsidR="000D562C">
        <w:t xml:space="preserve">(EIF) </w:t>
      </w:r>
      <w:r>
        <w:t xml:space="preserve">would reflect the level of annoyance at </w:t>
      </w:r>
      <w:r w:rsidR="00330882">
        <w:t>varying noise</w:t>
      </w:r>
      <w:r w:rsidR="00E13D0C">
        <w:t xml:space="preserve"> levels</w:t>
      </w:r>
      <w:r w:rsidR="00330882">
        <w:t xml:space="preserve">. Since annoyance is </w:t>
      </w:r>
      <w:r w:rsidR="000D562C">
        <w:t xml:space="preserve">a highly personal factor, </w:t>
      </w:r>
      <w:r w:rsidR="009C1136">
        <w:t>defining</w:t>
      </w:r>
      <w:r w:rsidR="000D562C">
        <w:t xml:space="preserve"> </w:t>
      </w:r>
      <w:r w:rsidR="009C1136">
        <w:t>a generally justified</w:t>
      </w:r>
      <w:r w:rsidR="000D562C">
        <w:t xml:space="preserve"> EI</w:t>
      </w:r>
      <w:r w:rsidR="009C1136">
        <w:t xml:space="preserve">F for noise is challenging. In several studies, annoyance to noise have been found to vary significantly among individuals. </w:t>
      </w:r>
    </w:p>
    <w:p w14:paraId="46A3562B" w14:textId="1E8D45E8" w:rsidR="009474E7" w:rsidRDefault="00EB233D" w:rsidP="00175F9D">
      <w:r>
        <w:rPr>
          <w:rFonts w:eastAsiaTheme="minorEastAsia"/>
          <w:iCs/>
        </w:rPr>
        <w:t xml:space="preserve">Also, even the A-weighted SPL seem to have some limitations when used as an indicator of loudness or annoyance of sounds </w:t>
      </w:r>
      <w:r>
        <w:rPr>
          <w:rFonts w:eastAsiaTheme="minorEastAsia"/>
          <w:iCs/>
        </w:rPr>
        <w:fldChar w:fldCharType="begin"/>
      </w:r>
      <w:r>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Pr>
          <w:rFonts w:eastAsiaTheme="minorEastAsia"/>
          <w:iCs/>
        </w:rPr>
        <w:fldChar w:fldCharType="separate"/>
      </w:r>
      <w:r>
        <w:rPr>
          <w:rFonts w:eastAsiaTheme="minorEastAsia"/>
          <w:iCs/>
          <w:noProof/>
        </w:rPr>
        <w:t>(Genuit, 1999; Ouis, 2001; Parmanen, 2007)</w:t>
      </w:r>
      <w:r>
        <w:rPr>
          <w:rFonts w:eastAsiaTheme="minorEastAsia"/>
          <w:iCs/>
        </w:rPr>
        <w:fldChar w:fldCharType="end"/>
      </w:r>
      <w:r>
        <w:rPr>
          <w:rFonts w:eastAsiaTheme="minorEastAsia"/>
          <w:iCs/>
        </w:rPr>
        <w:t xml:space="preserve">. </w:t>
      </w:r>
      <w:r w:rsidR="00720674">
        <w:t xml:space="preserve">Naturally, perceived loudness is a highly subjective concept which poses a great challenge in defining an environmental impedance function. </w:t>
      </w:r>
      <w:r w:rsidR="00935DC5">
        <w:t>L</w:t>
      </w:r>
      <w:r w:rsidR="00BB19E0">
        <w:t>oudness</w:t>
      </w:r>
      <w:r w:rsidR="00935DC5">
        <w:t xml:space="preserve"> can be seen as</w:t>
      </w:r>
      <w:r w:rsidR="00BB19E0">
        <w:t xml:space="preserve"> </w:t>
      </w:r>
      <w:r w:rsidR="00935DC5">
        <w:t xml:space="preserve">a </w:t>
      </w:r>
      <w:r w:rsidR="00BB19E0">
        <w:t xml:space="preserve">slightly less subjective </w:t>
      </w:r>
      <w:r w:rsidR="00935DC5">
        <w:t xml:space="preserve">yet very relevant </w:t>
      </w:r>
      <w:r w:rsidR="00E21002">
        <w:t xml:space="preserve">and </w:t>
      </w:r>
      <w:r w:rsidR="00935DC5">
        <w:t xml:space="preserve">was </w:t>
      </w:r>
      <w:r w:rsidR="00E21002">
        <w:t>hence applied in this study</w:t>
      </w:r>
      <w:r w:rsidR="00BB19E0">
        <w:t xml:space="preserve">. </w:t>
      </w:r>
      <w:r w:rsidR="005B2FE8">
        <w:t xml:space="preserve">In an excellent review by </w:t>
      </w:r>
      <w:r w:rsidR="005B2FE8">
        <w:fldChar w:fldCharType="begin"/>
      </w:r>
      <w:r w:rsidR="00F9754F">
        <w:instrText xml:space="preserve"> ADDIN ZOTERO_ITEM CSL_CITATION {"citationID":"nO15EUHz","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rsidR="005B2FE8">
        <w:fldChar w:fldCharType="separate"/>
      </w:r>
      <w:r w:rsidR="005B2FE8">
        <w:rPr>
          <w:noProof/>
        </w:rPr>
        <w:t>(Ouis, 2001)</w:t>
      </w:r>
      <w:r w:rsidR="005B2FE8">
        <w:fldChar w:fldCharType="end"/>
      </w:r>
      <w:r w:rsidR="005B2FE8">
        <w:t xml:space="preserve">, loudness was assessed in terms of noise levels and perception. </w:t>
      </w:r>
      <w:r w:rsidR="00EF1E9B">
        <w:t xml:space="preserve">As many studies and institutions suggest, loudness can be modeled with a power law that doubles loudness at every 10 dB increase in noise level. </w:t>
      </w:r>
      <w:r w:rsidR="003157D7">
        <w:t xml:space="preserve">This </w:t>
      </w:r>
      <w:r w:rsidR="000E1C09">
        <w:t>relationship between noise and loudness was applied in the environmental impedance function of quiet path route optimization method</w:t>
      </w:r>
      <w:r w:rsidR="007D025B">
        <w:t>. Hence, the assigned noise costs were increasingly higher for higher decibel levels</w:t>
      </w:r>
      <w:r w:rsidR="0002636A">
        <w:t>.</w:t>
      </w:r>
      <w:r w:rsidR="00B774F6">
        <w:t xml:space="preserve"> Also, a simple linear environmental impedance function was tested as an alternative.</w:t>
      </w:r>
      <w:r w:rsidR="00110800">
        <w:t xml:space="preserve"> </w:t>
      </w:r>
    </w:p>
    <w:p w14:paraId="7EFE5D8F" w14:textId="1D357EC1" w:rsidR="007D025B" w:rsidRDefault="00110800" w:rsidP="00175F9D">
      <w:r>
        <w:t>Not entirely unexpectedly, the qui</w:t>
      </w:r>
      <w:r w:rsidR="00B413A8">
        <w:t>e</w:t>
      </w:r>
      <w:r>
        <w:t xml:space="preserve">t paths </w:t>
      </w:r>
      <w:r w:rsidR="00537855">
        <w:t xml:space="preserve">optimized </w:t>
      </w:r>
      <w:r w:rsidR="006170EB">
        <w:t>by</w:t>
      </w:r>
      <w:r w:rsidR="00537855">
        <w:t xml:space="preserve"> using the latter EIF were not significantly different from the ones optimized using the EIF with power law. </w:t>
      </w:r>
      <w:r w:rsidR="00F66297">
        <w:t>Instead, the used noise sensitivity coefficient</w:t>
      </w:r>
      <w:r w:rsidR="00390F6B">
        <w:t>s</w:t>
      </w:r>
      <w:r w:rsidR="00401687">
        <w:t xml:space="preserve"> (N</w:t>
      </w:r>
      <w:r w:rsidR="00E17A28">
        <w:t>S</w:t>
      </w:r>
      <w:r w:rsidR="00401687">
        <w:t>C)</w:t>
      </w:r>
      <w:r w:rsidR="00F66297">
        <w:t xml:space="preserve"> had the biggest effect on the optimized set of path</w:t>
      </w:r>
      <w:r w:rsidR="001B60C2">
        <w:t xml:space="preserve">s. </w:t>
      </w:r>
      <w:r w:rsidR="00401687">
        <w:t>In this study, a wide range of N</w:t>
      </w:r>
      <w:r w:rsidR="00E17A28">
        <w:t>S</w:t>
      </w:r>
      <w:r w:rsidR="00401687">
        <w:t xml:space="preserve">Cs were used in order to ensure that </w:t>
      </w:r>
      <w:r w:rsidR="00F25385">
        <w:t xml:space="preserve">enough quiet path alternatives were optimized to suit various preferences and noise sensitivities. </w:t>
      </w:r>
      <w:r w:rsidR="00E17A28">
        <w:t xml:space="preserve">For this reason, NSC can be seen as an important component in the EIF for noise. </w:t>
      </w:r>
      <w:r w:rsidR="00D05911">
        <w:t>Having length as the base cost in EIF resulted in short paths when using low NSC values</w:t>
      </w:r>
      <w:r w:rsidR="00D07BF4">
        <w:t>.</w:t>
      </w:r>
      <w:r w:rsidR="00B255C2">
        <w:t xml:space="preserve"> </w:t>
      </w:r>
      <w:r w:rsidR="00187A02">
        <w:t xml:space="preserve">The paths optimized with the lowest NSCs can be seen as the most interesting paths to pedestrians, considering that most of them are willing to </w:t>
      </w:r>
      <w:r w:rsidR="00A86C13">
        <w:t>minimize</w:t>
      </w:r>
      <w:r w:rsidR="00187A02">
        <w:t xml:space="preserve"> travel time as the main </w:t>
      </w:r>
      <w:r w:rsidR="0075650A">
        <w:t>“</w:t>
      </w:r>
      <w:r w:rsidR="00187A02">
        <w:t>cost</w:t>
      </w:r>
      <w:r w:rsidR="0075650A">
        <w:t>”</w:t>
      </w:r>
      <w:r w:rsidR="00187A02">
        <w:t>.</w:t>
      </w:r>
      <w:r w:rsidR="005B3C29">
        <w:t xml:space="preserve"> </w:t>
      </w:r>
      <w:r w:rsidR="0044297E">
        <w:t>Mainly t</w:t>
      </w:r>
      <w:r w:rsidR="00085411">
        <w:t xml:space="preserve">wo types of quiet </w:t>
      </w:r>
      <w:r w:rsidR="00CB4FAE">
        <w:t xml:space="preserve">paths </w:t>
      </w:r>
      <w:r w:rsidR="00085411">
        <w:t xml:space="preserve">were </w:t>
      </w:r>
      <w:r w:rsidR="00CB4FAE">
        <w:t xml:space="preserve">optimized with </w:t>
      </w:r>
      <w:r w:rsidR="00085411">
        <w:t xml:space="preserve">the </w:t>
      </w:r>
      <w:r w:rsidR="00CB4FAE">
        <w:t>lowest NSCs</w:t>
      </w:r>
      <w:r w:rsidR="00085411">
        <w:t>: 1) path that were similar to the shortest path to most extent and 2) paths that were almost as short as the shortest paths but considerably different</w:t>
      </w:r>
      <w:r w:rsidR="0044297E">
        <w:t xml:space="preserve"> in geometry and exposure to noise</w:t>
      </w:r>
      <w:r w:rsidR="00085411">
        <w:t xml:space="preserve"> </w:t>
      </w:r>
      <w:r w:rsidR="0044297E">
        <w:t>(</w:t>
      </w:r>
      <w:r w:rsidR="00085411">
        <w:t>quieter</w:t>
      </w:r>
      <w:r w:rsidR="0044297E">
        <w:t>)</w:t>
      </w:r>
      <w:r w:rsidR="00085411">
        <w:t xml:space="preserve">. </w:t>
      </w:r>
    </w:p>
    <w:p w14:paraId="5FDB0D65" w14:textId="1F50E3BC" w:rsidR="002B23F1" w:rsidRDefault="00544735" w:rsidP="002B23F1">
      <w:pPr>
        <w:pStyle w:val="ListParagraph"/>
        <w:numPr>
          <w:ilvl w:val="0"/>
          <w:numId w:val="8"/>
        </w:numPr>
      </w:pPr>
      <w:r>
        <w:lastRenderedPageBreak/>
        <w:t>l</w:t>
      </w:r>
      <w:r w:rsidR="002B23F1">
        <w:t>oudness is related to sound intensity</w:t>
      </w:r>
    </w:p>
    <w:p w14:paraId="24D8D13C" w14:textId="326F807F" w:rsidR="00544735" w:rsidRPr="00175F9D" w:rsidRDefault="00544735" w:rsidP="00892FCA">
      <w:pPr>
        <w:pStyle w:val="ListParagraph"/>
        <w:numPr>
          <w:ilvl w:val="0"/>
          <w:numId w:val="8"/>
        </w:numPr>
      </w:pPr>
      <w:r>
        <w:t>l</w:t>
      </w:r>
      <w:r w:rsidR="002B23F1">
        <w:t>oudness</w:t>
      </w:r>
      <w:r>
        <w:t xml:space="preserve"> and noisiness refer to perceived, annoying aspect of noise</w:t>
      </w:r>
    </w:p>
    <w:p w14:paraId="5BE30035" w14:textId="253AA26C" w:rsidR="005F4DD3" w:rsidRDefault="00527574" w:rsidP="00373A4E">
      <w:pPr>
        <w:pStyle w:val="Heading2"/>
      </w:pPr>
      <w:bookmarkStart w:id="135" w:name="_Ref26450045"/>
      <w:bookmarkStart w:id="136" w:name="_Toc33701338"/>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35"/>
      <w:bookmarkEnd w:id="136"/>
    </w:p>
    <w:p w14:paraId="23962F51" w14:textId="3463CFE5" w:rsidR="002476C6" w:rsidRDefault="00CD5FD3" w:rsidP="00CD5FD3">
      <w:r>
        <w:t>One of the key design principles of the quiet path route optimization tool was to allow the user to make the final decision on which</w:t>
      </w:r>
      <w:r w:rsidR="00F91503">
        <w:t xml:space="preserve"> </w:t>
      </w:r>
      <w:r>
        <w:t>path to choose</w:t>
      </w:r>
      <w:r w:rsidR="008D21CB">
        <w:t>.</w:t>
      </w:r>
      <w:r w:rsidR="002476C6">
        <w:t xml:space="preserve"> </w:t>
      </w:r>
      <w:r w:rsidR="008D21CB">
        <w:t>B</w:t>
      </w:r>
      <w:r w:rsidR="002476C6">
        <w:t xml:space="preserve">alancing </w:t>
      </w:r>
      <w:r w:rsidR="000366DB">
        <w:t>between</w:t>
      </w:r>
      <w:r w:rsidR="002476C6">
        <w:t xml:space="preserve"> </w:t>
      </w:r>
      <w:r w:rsidR="000366DB">
        <w:t>travel</w:t>
      </w:r>
      <w:r w:rsidR="002476C6">
        <w:t xml:space="preserve"> time and noise exposure </w:t>
      </w:r>
      <w:r w:rsidR="000366DB">
        <w:t xml:space="preserve">is a trade-off optimization </w:t>
      </w:r>
      <w:r w:rsidR="00051455">
        <w:t>that depend</w:t>
      </w:r>
      <w:r w:rsidR="00B45E71">
        <w:t>s</w:t>
      </w:r>
      <w:r w:rsidR="00051455">
        <w:t xml:space="preserve"> on </w:t>
      </w:r>
      <w:r w:rsidR="0078439C">
        <w:t xml:space="preserve">both </w:t>
      </w:r>
      <w:r w:rsidR="00051455">
        <w:t>personal preferences</w:t>
      </w:r>
      <w:r w:rsidR="0078439C">
        <w:t xml:space="preserve"> and sensitivity to noise </w:t>
      </w:r>
      <w:r w:rsidR="00051455">
        <w:t xml:space="preserve">and hence cannot be solved using </w:t>
      </w:r>
      <w:r w:rsidR="006F2916">
        <w:t>solely</w:t>
      </w:r>
      <w:r w:rsidR="00051455">
        <w:t xml:space="preserve"> application logic</w:t>
      </w:r>
      <w:r w:rsidR="002476C6">
        <w:t xml:space="preserve">. </w:t>
      </w:r>
    </w:p>
    <w:p w14:paraId="651D3675" w14:textId="13309DEA" w:rsidR="008F3891" w:rsidRPr="00CD5FD3" w:rsidRDefault="000A49B9" w:rsidP="00CD5FD3">
      <w:r>
        <w:t xml:space="preserve">Alternative quiet paths were optimized </w:t>
      </w:r>
      <w:r w:rsidR="00F91503">
        <w:t>by including a noise sensitivity coefficient in the environmental impedance function</w:t>
      </w:r>
      <w:r w:rsidR="002B2FF6">
        <w:t>.</w:t>
      </w:r>
      <w:r w:rsidR="00540152">
        <w:t xml:space="preserve"> </w:t>
      </w:r>
      <w:r w:rsidR="00940281">
        <w:t xml:space="preserve">The set of noise sensitivity coefficients used in the </w:t>
      </w:r>
      <w:r w:rsidR="00795447">
        <w:t xml:space="preserve">method </w:t>
      </w:r>
      <w:r w:rsidR="00940281">
        <w:t xml:space="preserve">resulted different weights for the noise cost </w:t>
      </w:r>
      <w:r w:rsidR="00843931">
        <w:t xml:space="preserve">of an </w:t>
      </w:r>
      <w:r w:rsidR="00940281">
        <w:t>edge</w:t>
      </w:r>
      <w:r w:rsidR="00081B83">
        <w:t>, ranging from almost zero</w:t>
      </w:r>
      <w:r w:rsidR="008F3891">
        <w:t xml:space="preserve"> (0.1)</w:t>
      </w:r>
      <w:r w:rsidR="00081B83">
        <w:t xml:space="preserve"> to </w:t>
      </w:r>
      <w:r w:rsidR="00A931CE">
        <w:t xml:space="preserve">virtually </w:t>
      </w:r>
      <w:r w:rsidR="00081B83">
        <w:t>overriding the effect of the base cost (leng</w:t>
      </w:r>
      <w:r w:rsidR="00843931">
        <w:t>t</w:t>
      </w:r>
      <w:r w:rsidR="00081B83">
        <w:t>h) in route optimization</w:t>
      </w:r>
      <w:r w:rsidR="008F3891">
        <w:t xml:space="preserve"> (40)</w:t>
      </w:r>
      <w:r w:rsidR="00081B83">
        <w:t>.</w:t>
      </w:r>
      <w:r w:rsidR="00BD369E">
        <w:t xml:space="preserve"> </w:t>
      </w:r>
    </w:p>
    <w:p w14:paraId="734F66DF" w14:textId="5B592BCE" w:rsidR="00BC2DD7" w:rsidRDefault="00F76226" w:rsidP="00C2506D">
      <w:pPr>
        <w:pStyle w:val="Heading2"/>
      </w:pPr>
      <w:bookmarkStart w:id="137" w:name="_Toc33701339"/>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37"/>
    </w:p>
    <w:p w14:paraId="515243CF" w14:textId="6B416DCD" w:rsidR="00D36E9B" w:rsidRDefault="00D36E9B" w:rsidP="00C4747B">
      <w:r>
        <w:t xml:space="preserve">Interactive web map applications have been shown to facilitate rich exchange of information between a service and a user (). </w:t>
      </w:r>
    </w:p>
    <w:p w14:paraId="234A5018" w14:textId="4CDA1374" w:rsidR="001010DA" w:rsidRDefault="00C4747B" w:rsidP="00C4747B">
      <w:r>
        <w:t xml:space="preserve">The goal </w:t>
      </w:r>
      <w:r w:rsidR="00604D5D">
        <w:t xml:space="preserve">in developing an </w:t>
      </w:r>
      <w:r>
        <w:t xml:space="preserve">online route planner application </w:t>
      </w:r>
      <w:r w:rsidR="00192B1E">
        <w:t>(</w:t>
      </w:r>
      <w:r w:rsidR="00604D5D">
        <w:t>based on the quiet path optimization method</w:t>
      </w:r>
      <w:r w:rsidR="00192B1E">
        <w:t xml:space="preserve">) </w:t>
      </w:r>
      <w:r>
        <w:t xml:space="preserve">was to enable individuals to easily </w:t>
      </w:r>
      <w:r w:rsidR="00FC2580">
        <w:t xml:space="preserve">find </w:t>
      </w:r>
      <w:r>
        <w:t xml:space="preserve">quiet paths </w:t>
      </w:r>
      <w:r w:rsidR="00FC2580">
        <w:t xml:space="preserve">between arbitrary OD pairs </w:t>
      </w:r>
      <w:r w:rsidR="00A40386">
        <w:t>in Helsinki</w:t>
      </w:r>
      <w:r w:rsidR="002A1EEF">
        <w:t xml:space="preserve"> </w:t>
      </w:r>
      <w:r>
        <w:t>and thus reduce their exposure to traffic noise.</w:t>
      </w:r>
      <w:r w:rsidR="00604D5D">
        <w:t xml:space="preserve"> </w:t>
      </w:r>
    </w:p>
    <w:p w14:paraId="1A3253F2" w14:textId="65AEC002" w:rsidR="00302190" w:rsidRPr="00C4747B" w:rsidRDefault="009F778D" w:rsidP="00C4747B">
      <w:r>
        <w:t xml:space="preserve">The design goal for the user interface of the web application was to facilitate users to both easily query short and quiet </w:t>
      </w:r>
      <w:r w:rsidR="00B07CFE">
        <w:t>paths and</w:t>
      </w:r>
      <w:r>
        <w:t xml:space="preserve"> compare them in terms of travel time and exposure to traffic noise.</w:t>
      </w:r>
      <w:r w:rsidR="004C3775">
        <w:t xml:space="preserve"> To achieve this, several statistics describing exposure to noise are shown </w:t>
      </w:r>
      <w:r w:rsidR="003A2B76">
        <w:t xml:space="preserve">for </w:t>
      </w:r>
      <w:r w:rsidR="004C3775">
        <w:t>each path</w:t>
      </w:r>
      <w:r w:rsidR="003A2B76">
        <w:t xml:space="preserve"> </w:t>
      </w:r>
      <w:r w:rsidR="004C3775">
        <w:t>and</w:t>
      </w:r>
      <w:r w:rsidR="003A2B76">
        <w:t>,</w:t>
      </w:r>
      <w:r w:rsidR="004C3775">
        <w:t xml:space="preserve"> perhaps more importantly, colors of the paths were </w:t>
      </w:r>
      <w:r w:rsidR="00FE409D">
        <w:t xml:space="preserve">set </w:t>
      </w:r>
      <w:r w:rsidR="003A2B76">
        <w:t xml:space="preserve">to be based on the respective noise levels. </w:t>
      </w:r>
      <w:r w:rsidR="00A32076">
        <w:t>Also, a noise exposure chart was added to the user interface to visualize cumulative exposure</w:t>
      </w:r>
      <w:r w:rsidR="00EC5E0D">
        <w:t>s</w:t>
      </w:r>
      <w:r w:rsidR="00A32076">
        <w:t xml:space="preserve"> to different traffic noise level</w:t>
      </w:r>
      <w:r w:rsidR="00A87122">
        <w:t>s</w:t>
      </w:r>
      <w:r w:rsidR="00A32076">
        <w:t xml:space="preserve"> on each path. </w:t>
      </w:r>
    </w:p>
    <w:p w14:paraId="5EEC6C15" w14:textId="662683F3" w:rsidR="00B272B5" w:rsidRDefault="00994CE5" w:rsidP="00B86E9C">
      <w:pPr>
        <w:pStyle w:val="Heading2"/>
      </w:pPr>
      <w:bookmarkStart w:id="138" w:name="_Toc33701340"/>
      <w:r w:rsidRPr="00CC2F87">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38"/>
    </w:p>
    <w:p w14:paraId="7E8C84E3" w14:textId="0DD6B8CA" w:rsidR="00FB43F0" w:rsidRPr="003A2B76" w:rsidRDefault="00FB43F0" w:rsidP="003A2B76">
      <w:r>
        <w:lastRenderedPageBreak/>
        <w:t>The current implementation of the web application</w:t>
      </w:r>
      <w:r w:rsidR="006247CF">
        <w:t xml:space="preserve"> is fast enough to demo the route planner but supports only a limited number of concurrent users.</w:t>
      </w:r>
      <w:r w:rsidR="00840BFD">
        <w:t xml:space="preserve"> Hence, the architecture of the web service and web user interface should be revised in order to build a more robust system.</w:t>
      </w:r>
      <w:r w:rsidR="00A44C1C">
        <w:t xml:space="preserve"> </w:t>
      </w:r>
      <w:r w:rsidR="0050495E">
        <w:t xml:space="preserve">A faster routing library than NetworkX should be used to make the route optimization perform faster (via </w:t>
      </w:r>
      <w:r w:rsidR="00752F32">
        <w:t xml:space="preserve">at least one order of </w:t>
      </w:r>
      <w:r w:rsidR="0050495E">
        <w:t>magnitude</w:t>
      </w:r>
      <w:r w:rsidR="00752F32">
        <w:t xml:space="preserve"> </w:t>
      </w:r>
      <w:r w:rsidR="0050495E">
        <w:t>faster least cost path optimization method).</w:t>
      </w:r>
      <w:r w:rsidR="002568D8">
        <w:t xml:space="preserve"> </w:t>
      </w:r>
    </w:p>
    <w:p w14:paraId="3BC9FDA5" w14:textId="10FADEB5" w:rsidR="005D7711" w:rsidRPr="00CC2F87" w:rsidRDefault="005D7711" w:rsidP="005D7711">
      <w:pPr>
        <w:pStyle w:val="Heading2"/>
      </w:pPr>
      <w:bookmarkStart w:id="139" w:name="_Toc33701341"/>
      <w:r w:rsidRPr="00CC2F87">
        <w:t xml:space="preserve">Least exposure path optimization should be developed </w:t>
      </w:r>
      <w:r w:rsidR="00726203" w:rsidRPr="00CC2F87">
        <w:t xml:space="preserve">as a concept to </w:t>
      </w:r>
      <w:r w:rsidR="00BF1AD7">
        <w:t>consider</w:t>
      </w:r>
      <w:r w:rsidR="00726203" w:rsidRPr="00CC2F87">
        <w:t xml:space="preserve"> multiple pollutants</w:t>
      </w:r>
      <w:bookmarkEnd w:id="139"/>
    </w:p>
    <w:p w14:paraId="0E8BEA27" w14:textId="45040DAC" w:rsidR="00FE499A" w:rsidRDefault="00C51F3B" w:rsidP="005D7711">
      <w:r>
        <w:t xml:space="preserve">The current quiet path optimization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w:t>
      </w:r>
      <w:r w:rsidR="002C50AA">
        <w:t xml:space="preserve"> even if</w:t>
      </w:r>
      <w:r w:rsidR="00494F23">
        <w:t xml:space="preserve"> it </w:t>
      </w:r>
      <w:r w:rsidR="003D4898">
        <w:t>can be</w:t>
      </w:r>
      <w:r w:rsidR="00494F23">
        <w:t xml:space="preserve">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w:t>
      </w:r>
      <w:r w:rsidR="00FF79D9">
        <w:t xml:space="preserve"> </w:t>
      </w:r>
      <w:r w:rsidR="00FF79D9">
        <w:fldChar w:fldCharType="begin"/>
      </w:r>
      <w:r w:rsidR="00FF79D9">
        <w:instrText xml:space="preserve"> ADDIN ZOTERO_ITEM CSL_CITATION {"citationID":"ueqiVH4k","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FF79D9">
        <w:fldChar w:fldCharType="separate"/>
      </w:r>
      <w:r w:rsidR="00FF79D9">
        <w:rPr>
          <w:noProof/>
        </w:rPr>
        <w:t>(Naharudin et al., 2017)</w:t>
      </w:r>
      <w:r w:rsidR="00FF79D9">
        <w:fldChar w:fldCharType="end"/>
      </w:r>
      <w:r w:rsidR="001A2C89">
        <w:t xml:space="preserve"> demonstrated how </w:t>
      </w:r>
      <w:r w:rsidR="007A3647">
        <w:t>a</w:t>
      </w:r>
      <w:r w:rsidR="00A57907">
        <w:t>n analytical network process (ANP) decision model combined with GIS could help determining an overall walkability scores for different parts of a network.</w:t>
      </w:r>
      <w:r w:rsidR="00397305">
        <w:t xml:space="preserve"> In ANP, pairwise comparisons are done between different variables, and a cost matrix is produced to enable cost </w:t>
      </w:r>
      <w:r w:rsidR="00507BBA">
        <w:t xml:space="preserve">calculation </w:t>
      </w:r>
      <w:r w:rsidR="005D693F">
        <w:t xml:space="preserve">using </w:t>
      </w:r>
      <w:r w:rsidR="00397305">
        <w:t xml:space="preserve">different sets </w:t>
      </w:r>
      <w:r w:rsidR="00507BBA">
        <w:t xml:space="preserve">and weightings </w:t>
      </w:r>
      <w:r w:rsidR="00397305">
        <w:t xml:space="preserve">of variables. </w:t>
      </w:r>
    </w:p>
    <w:p w14:paraId="0CFF44E5" w14:textId="78F7B567" w:rsidR="000733AD" w:rsidRDefault="003B4E4B" w:rsidP="005D7711">
      <w:r>
        <w:t xml:space="preserve">To be able to balance between multiple exposures in route optimization and comparison, more sound knowledge on the health effects of them should be gained first. </w:t>
      </w:r>
      <w:r w:rsidR="000733AD">
        <w:t>However, assessing the health effects of exposures to different levels of traffic noise was left outside the scope of the thesis and the focus was more on both developing the methods for assessing exposure to noise and minimizing it by route optimization.</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route optimization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2286B6C8" w14:textId="77777777" w:rsidR="00F46BD9" w:rsidRDefault="00F46BD9" w:rsidP="005D7711"/>
    <w:p w14:paraId="0D41B7F6" w14:textId="77777777" w:rsidR="00A75646" w:rsidRDefault="00F46BD9" w:rsidP="005D7711">
      <w:r>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to 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251ED30D" w:rsidR="00253FE4" w:rsidRDefault="001C2F39" w:rsidP="005D7711">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4C3B8E00" w14:textId="526E4E62" w:rsidR="001C2F39" w:rsidRDefault="001C2F39" w:rsidP="00620FA5"/>
    <w:p w14:paraId="5D148FB8" w14:textId="5A09A5BC" w:rsidR="00494F23" w:rsidRDefault="006225B1" w:rsidP="005D7711">
      <w:r>
        <w:t xml:space="preserve">By this decision, </w:t>
      </w:r>
    </w:p>
    <w:p w14:paraId="116D6369" w14:textId="431378F8" w:rsidR="005D7711" w:rsidRPr="00CC2F87" w:rsidRDefault="00392BA9" w:rsidP="005D7711">
      <w:r>
        <w:t xml:space="preserve">setting the </w:t>
      </w:r>
      <w:r w:rsidR="005A3B07">
        <w:t xml:space="preserve">sensitivities for each of the variables and to compare the optimized paths. </w:t>
      </w:r>
      <w:r w:rsidR="005433BF">
        <w:t xml:space="preserve">Thus, the first step in adding more environmental variables to the application would be to add the separately and let the user to choose the variable to optimize. </w:t>
      </w:r>
    </w:p>
    <w:p w14:paraId="4090B165" w14:textId="243B9EBD" w:rsidR="00762194" w:rsidRPr="00CC2F87" w:rsidRDefault="00EA3A69" w:rsidP="00F76226">
      <w:pPr>
        <w:spacing w:after="0" w:line="240" w:lineRule="auto"/>
        <w:jc w:val="left"/>
      </w:pPr>
      <w:r>
        <w:br w:type="page"/>
      </w:r>
    </w:p>
    <w:p w14:paraId="01C167D3" w14:textId="6243D5E7" w:rsidR="00FE3FBC" w:rsidRPr="00FE3FBC" w:rsidRDefault="007614A2" w:rsidP="00FE3FBC">
      <w:pPr>
        <w:pStyle w:val="Heading1"/>
      </w:pPr>
      <w:bookmarkStart w:id="140" w:name="_Toc33701342"/>
      <w:r w:rsidRPr="00CC2F87">
        <w:lastRenderedPageBreak/>
        <w:t>References</w:t>
      </w:r>
      <w:bookmarkEnd w:id="140"/>
    </w:p>
    <w:p w14:paraId="689AE3D8" w14:textId="77777777" w:rsidR="003B2A60" w:rsidRPr="003B2A60" w:rsidRDefault="00410501" w:rsidP="003B2A60">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3B2A60" w:rsidRPr="003B2A60">
        <w:rPr>
          <w:lang w:val="en-GB"/>
        </w:rPr>
        <w:t xml:space="preserve">Agrawal, S., &amp; Gupta, R. D. (2017). Web GIS and its architecture: A review. </w:t>
      </w:r>
      <w:r w:rsidR="003B2A60" w:rsidRPr="003B2A60">
        <w:rPr>
          <w:i/>
          <w:iCs/>
          <w:lang w:val="en-GB"/>
        </w:rPr>
        <w:t>Arabian Journal of Geosciences</w:t>
      </w:r>
      <w:r w:rsidR="003B2A60" w:rsidRPr="003B2A60">
        <w:rPr>
          <w:lang w:val="en-GB"/>
        </w:rPr>
        <w:t xml:space="preserve">, </w:t>
      </w:r>
      <w:r w:rsidR="003B2A60" w:rsidRPr="003B2A60">
        <w:rPr>
          <w:i/>
          <w:iCs/>
          <w:lang w:val="en-GB"/>
        </w:rPr>
        <w:t>10</w:t>
      </w:r>
      <w:r w:rsidR="003B2A60" w:rsidRPr="003B2A60">
        <w:rPr>
          <w:lang w:val="en-GB"/>
        </w:rPr>
        <w:t>(23), 518.</w:t>
      </w:r>
    </w:p>
    <w:p w14:paraId="1923B2FB" w14:textId="77777777" w:rsidR="003B2A60" w:rsidRPr="003B2A60" w:rsidRDefault="003B2A60" w:rsidP="003B2A60">
      <w:pPr>
        <w:pStyle w:val="Bibliography"/>
        <w:rPr>
          <w:lang w:val="en-GB"/>
        </w:rPr>
      </w:pPr>
      <w:r w:rsidRPr="003B2A60">
        <w:rPr>
          <w:lang w:val="en-GB"/>
        </w:rPr>
        <w:t xml:space="preserve">Ahuja, R. K., </w:t>
      </w:r>
      <w:proofErr w:type="spellStart"/>
      <w:r w:rsidRPr="003B2A60">
        <w:rPr>
          <w:lang w:val="en-GB"/>
        </w:rPr>
        <w:t>Mehlhorn</w:t>
      </w:r>
      <w:proofErr w:type="spellEnd"/>
      <w:r w:rsidRPr="003B2A60">
        <w:rPr>
          <w:lang w:val="en-GB"/>
        </w:rPr>
        <w:t xml:space="preserve">, K., Orlin, J., &amp; </w:t>
      </w:r>
      <w:proofErr w:type="spellStart"/>
      <w:r w:rsidRPr="003B2A60">
        <w:rPr>
          <w:lang w:val="en-GB"/>
        </w:rPr>
        <w:t>Tarjan</w:t>
      </w:r>
      <w:proofErr w:type="spellEnd"/>
      <w:r w:rsidRPr="003B2A60">
        <w:rPr>
          <w:lang w:val="en-GB"/>
        </w:rPr>
        <w:t xml:space="preserve">, R. E. (1990). Faster algorithms for the shortest path problem. </w:t>
      </w:r>
      <w:r w:rsidRPr="003B2A60">
        <w:rPr>
          <w:i/>
          <w:iCs/>
          <w:lang w:val="en-GB"/>
        </w:rPr>
        <w:t>Journal of the ACM (JACM)</w:t>
      </w:r>
      <w:r w:rsidRPr="003B2A60">
        <w:rPr>
          <w:lang w:val="en-GB"/>
        </w:rPr>
        <w:t xml:space="preserve">, </w:t>
      </w:r>
      <w:r w:rsidRPr="003B2A60">
        <w:rPr>
          <w:i/>
          <w:iCs/>
          <w:lang w:val="en-GB"/>
        </w:rPr>
        <w:t>37</w:t>
      </w:r>
      <w:r w:rsidRPr="003B2A60">
        <w:rPr>
          <w:lang w:val="en-GB"/>
        </w:rPr>
        <w:t>(2), 213–223. https://doi.org/10.1145/77600.77615</w:t>
      </w:r>
    </w:p>
    <w:p w14:paraId="0996150A" w14:textId="77777777" w:rsidR="003B2A60" w:rsidRPr="003B2A60" w:rsidRDefault="003B2A60" w:rsidP="003B2A60">
      <w:pPr>
        <w:pStyle w:val="Bibliography"/>
        <w:rPr>
          <w:lang w:val="en-GB"/>
        </w:rPr>
      </w:pPr>
      <w:proofErr w:type="spellStart"/>
      <w:r w:rsidRPr="003B2A60">
        <w:rPr>
          <w:lang w:val="en-GB"/>
        </w:rPr>
        <w:t>Alam</w:t>
      </w:r>
      <w:proofErr w:type="spellEnd"/>
      <w:r w:rsidRPr="003B2A60">
        <w:rPr>
          <w:lang w:val="en-GB"/>
        </w:rPr>
        <w:t xml:space="preserve">, M. S., </w:t>
      </w:r>
      <w:proofErr w:type="spellStart"/>
      <w:r w:rsidRPr="003B2A60">
        <w:rPr>
          <w:lang w:val="en-GB"/>
        </w:rPr>
        <w:t>Perugu</w:t>
      </w:r>
      <w:proofErr w:type="spellEnd"/>
      <w:r w:rsidRPr="003B2A60">
        <w:rPr>
          <w:lang w:val="en-GB"/>
        </w:rPr>
        <w:t xml:space="preserve">, H., &amp; </w:t>
      </w:r>
      <w:proofErr w:type="spellStart"/>
      <w:r w:rsidRPr="003B2A60">
        <w:rPr>
          <w:lang w:val="en-GB"/>
        </w:rPr>
        <w:t>McNabola</w:t>
      </w:r>
      <w:proofErr w:type="spellEnd"/>
      <w:r w:rsidRPr="003B2A60">
        <w:rPr>
          <w:lang w:val="en-GB"/>
        </w:rPr>
        <w:t xml:space="preserve">, A. (2018). A comparison of route-choice navigation across air pollution exposure, CO2 emission and traditional travel cost factors. </w:t>
      </w:r>
      <w:r w:rsidRPr="003B2A60">
        <w:rPr>
          <w:i/>
          <w:iCs/>
          <w:lang w:val="en-GB"/>
        </w:rPr>
        <w:t>Transportation Research Part D: Transport and Environment</w:t>
      </w:r>
      <w:r w:rsidRPr="003B2A60">
        <w:rPr>
          <w:lang w:val="en-GB"/>
        </w:rPr>
        <w:t xml:space="preserve">, </w:t>
      </w:r>
      <w:r w:rsidRPr="003B2A60">
        <w:rPr>
          <w:i/>
          <w:iCs/>
          <w:lang w:val="en-GB"/>
        </w:rPr>
        <w:t>65</w:t>
      </w:r>
      <w:r w:rsidRPr="003B2A60">
        <w:rPr>
          <w:lang w:val="en-GB"/>
        </w:rPr>
        <w:t>, 82–100. https://doi.org/10.1016/j.trd.2018.08.007</w:t>
      </w:r>
    </w:p>
    <w:p w14:paraId="5DB1C98B" w14:textId="77777777" w:rsidR="003B2A60" w:rsidRPr="003B2A60" w:rsidRDefault="003B2A60" w:rsidP="003B2A60">
      <w:pPr>
        <w:pStyle w:val="Bibliography"/>
        <w:rPr>
          <w:lang w:val="en-GB"/>
        </w:rPr>
      </w:pPr>
      <w:proofErr w:type="spellStart"/>
      <w:r w:rsidRPr="003B2A60">
        <w:rPr>
          <w:lang w:val="en-GB"/>
        </w:rPr>
        <w:t>Apparicio</w:t>
      </w:r>
      <w:proofErr w:type="spellEnd"/>
      <w:r w:rsidRPr="003B2A60">
        <w:rPr>
          <w:lang w:val="en-GB"/>
        </w:rPr>
        <w:t xml:space="preserve">, P., Carrier, M., Gelb, J., </w:t>
      </w:r>
      <w:proofErr w:type="spellStart"/>
      <w:r w:rsidRPr="003B2A60">
        <w:rPr>
          <w:lang w:val="en-GB"/>
        </w:rPr>
        <w:t>Séguin</w:t>
      </w:r>
      <w:proofErr w:type="spellEnd"/>
      <w:r w:rsidRPr="003B2A60">
        <w:rPr>
          <w:lang w:val="en-GB"/>
        </w:rPr>
        <w:t xml:space="preserve">, A.-M., &amp; </w:t>
      </w:r>
      <w:proofErr w:type="spellStart"/>
      <w:r w:rsidRPr="003B2A60">
        <w:rPr>
          <w:lang w:val="en-GB"/>
        </w:rPr>
        <w:t>Kingham</w:t>
      </w:r>
      <w:proofErr w:type="spellEnd"/>
      <w:r w:rsidRPr="003B2A60">
        <w:rPr>
          <w:lang w:val="en-GB"/>
        </w:rPr>
        <w:t xml:space="preserve">, S. (2016). Cyclists’ exposure to air pollution and road traffic noise in central city neighbourhoods of Montreal. </w:t>
      </w:r>
      <w:r w:rsidRPr="003B2A60">
        <w:rPr>
          <w:i/>
          <w:iCs/>
          <w:lang w:val="en-GB"/>
        </w:rPr>
        <w:t>Journal of Transport Geography</w:t>
      </w:r>
      <w:r w:rsidRPr="003B2A60">
        <w:rPr>
          <w:lang w:val="en-GB"/>
        </w:rPr>
        <w:t xml:space="preserve">, </w:t>
      </w:r>
      <w:r w:rsidRPr="003B2A60">
        <w:rPr>
          <w:i/>
          <w:iCs/>
          <w:lang w:val="en-GB"/>
        </w:rPr>
        <w:t>57</w:t>
      </w:r>
      <w:r w:rsidRPr="003B2A60">
        <w:rPr>
          <w:lang w:val="en-GB"/>
        </w:rPr>
        <w:t>, 63–69.</w:t>
      </w:r>
    </w:p>
    <w:p w14:paraId="088DBA15" w14:textId="77777777" w:rsidR="003B2A60" w:rsidRPr="003B2A60" w:rsidRDefault="003B2A60" w:rsidP="003B2A60">
      <w:pPr>
        <w:pStyle w:val="Bibliography"/>
        <w:rPr>
          <w:lang w:val="en-GB"/>
        </w:rPr>
      </w:pPr>
      <w:proofErr w:type="spellStart"/>
      <w:r w:rsidRPr="003B2A60">
        <w:rPr>
          <w:lang w:val="en-GB"/>
        </w:rPr>
        <w:t>Babisch</w:t>
      </w:r>
      <w:proofErr w:type="spellEnd"/>
      <w:r w:rsidRPr="003B2A60">
        <w:rPr>
          <w:lang w:val="en-GB"/>
        </w:rPr>
        <w:t xml:space="preserve">, W., </w:t>
      </w:r>
      <w:proofErr w:type="spellStart"/>
      <w:r w:rsidRPr="003B2A60">
        <w:rPr>
          <w:lang w:val="en-GB"/>
        </w:rPr>
        <w:t>Beule</w:t>
      </w:r>
      <w:proofErr w:type="spellEnd"/>
      <w:r w:rsidRPr="003B2A60">
        <w:rPr>
          <w:lang w:val="en-GB"/>
        </w:rPr>
        <w:t xml:space="preserve">, B., </w:t>
      </w:r>
      <w:proofErr w:type="spellStart"/>
      <w:r w:rsidRPr="003B2A60">
        <w:rPr>
          <w:lang w:val="en-GB"/>
        </w:rPr>
        <w:t>Schust</w:t>
      </w:r>
      <w:proofErr w:type="spellEnd"/>
      <w:r w:rsidRPr="003B2A60">
        <w:rPr>
          <w:lang w:val="en-GB"/>
        </w:rPr>
        <w:t xml:space="preserve">, M., Kersten, N., &amp; </w:t>
      </w:r>
      <w:proofErr w:type="spellStart"/>
      <w:r w:rsidRPr="003B2A60">
        <w:rPr>
          <w:lang w:val="en-GB"/>
        </w:rPr>
        <w:t>Ising</w:t>
      </w:r>
      <w:proofErr w:type="spellEnd"/>
      <w:r w:rsidRPr="003B2A60">
        <w:rPr>
          <w:lang w:val="en-GB"/>
        </w:rPr>
        <w:t xml:space="preserve">, H. (2005). Traffic noise and risk of myocardial infarction. </w:t>
      </w:r>
      <w:r w:rsidRPr="003B2A60">
        <w:rPr>
          <w:i/>
          <w:iCs/>
          <w:lang w:val="en-GB"/>
        </w:rPr>
        <w:t>Epidemiology</w:t>
      </w:r>
      <w:r w:rsidRPr="003B2A60">
        <w:rPr>
          <w:lang w:val="en-GB"/>
        </w:rPr>
        <w:t>, 33–40.</w:t>
      </w:r>
    </w:p>
    <w:p w14:paraId="40287046" w14:textId="77777777" w:rsidR="003B2A60" w:rsidRPr="003B2A60" w:rsidRDefault="003B2A60" w:rsidP="003B2A60">
      <w:pPr>
        <w:pStyle w:val="Bibliography"/>
        <w:rPr>
          <w:lang w:val="en-GB"/>
        </w:rPr>
      </w:pPr>
      <w:r w:rsidRPr="003B2A60">
        <w:rPr>
          <w:lang w:val="en-GB"/>
        </w:rPr>
        <w:t xml:space="preserve">Boulos, M. N. K., Warren, J., Gong, J., &amp; Yue, P. (2010). </w:t>
      </w:r>
      <w:r w:rsidRPr="003B2A60">
        <w:rPr>
          <w:i/>
          <w:iCs/>
          <w:lang w:val="en-GB"/>
        </w:rPr>
        <w:t>Web GIS in practice VIII: HTML5 and the canvas element for interactive online mapping</w:t>
      </w:r>
      <w:r w:rsidRPr="003B2A60">
        <w:rPr>
          <w:lang w:val="en-GB"/>
        </w:rPr>
        <w:t>. Springer.</w:t>
      </w:r>
    </w:p>
    <w:p w14:paraId="6A68138E" w14:textId="77777777" w:rsidR="003B2A60" w:rsidRPr="003B2A60" w:rsidRDefault="003B2A60" w:rsidP="003B2A60">
      <w:pPr>
        <w:pStyle w:val="Bibliography"/>
        <w:rPr>
          <w:lang w:val="en-GB"/>
        </w:rPr>
      </w:pPr>
      <w:r w:rsidRPr="003B2A60">
        <w:rPr>
          <w:lang w:val="en-GB"/>
        </w:rPr>
        <w:t xml:space="preserve">Brown, A. L., &amp; Van Kamp, I. (2017). WHO environmental noise guidelines for the European region: A systematic review of transport noise interventions and their impacts on health. </w:t>
      </w:r>
      <w:r w:rsidRPr="003B2A60">
        <w:rPr>
          <w:i/>
          <w:iCs/>
          <w:lang w:val="en-GB"/>
        </w:rPr>
        <w:t>International Journal of Environmental Research and Public Health</w:t>
      </w:r>
      <w:r w:rsidRPr="003B2A60">
        <w:rPr>
          <w:lang w:val="en-GB"/>
        </w:rPr>
        <w:t xml:space="preserve">, </w:t>
      </w:r>
      <w:r w:rsidRPr="003B2A60">
        <w:rPr>
          <w:i/>
          <w:iCs/>
          <w:lang w:val="en-GB"/>
        </w:rPr>
        <w:t>14</w:t>
      </w:r>
      <w:r w:rsidRPr="003B2A60">
        <w:rPr>
          <w:lang w:val="en-GB"/>
        </w:rPr>
        <w:t>(8), 873.</w:t>
      </w:r>
    </w:p>
    <w:p w14:paraId="35C31E88" w14:textId="77777777" w:rsidR="003B2A60" w:rsidRPr="003B2A60" w:rsidRDefault="003B2A60" w:rsidP="003B2A60">
      <w:pPr>
        <w:pStyle w:val="Bibliography"/>
        <w:rPr>
          <w:lang w:val="en-GB"/>
        </w:rPr>
      </w:pPr>
      <w:r w:rsidRPr="003B2A60">
        <w:rPr>
          <w:lang w:val="en-GB"/>
        </w:rPr>
        <w:t xml:space="preserve">Cole-Hunter, T., </w:t>
      </w:r>
      <w:proofErr w:type="spellStart"/>
      <w:r w:rsidRPr="003B2A60">
        <w:rPr>
          <w:lang w:val="en-GB"/>
        </w:rPr>
        <w:t>Morawska</w:t>
      </w:r>
      <w:proofErr w:type="spellEnd"/>
      <w:r w:rsidRPr="003B2A60">
        <w:rPr>
          <w:lang w:val="en-GB"/>
        </w:rPr>
        <w:t xml:space="preserve">, L., Stewart, I., Jayaratne, R., &amp; Solomon, C. (2012). Inhaled particle counts on bicycle commute routes of low and high proximity to motorised traffic. </w:t>
      </w:r>
      <w:r w:rsidRPr="003B2A60">
        <w:rPr>
          <w:i/>
          <w:iCs/>
          <w:lang w:val="en-GB"/>
        </w:rPr>
        <w:t>Atmospheric Environment</w:t>
      </w:r>
      <w:r w:rsidRPr="003B2A60">
        <w:rPr>
          <w:lang w:val="en-GB"/>
        </w:rPr>
        <w:t xml:space="preserve">, </w:t>
      </w:r>
      <w:r w:rsidRPr="003B2A60">
        <w:rPr>
          <w:i/>
          <w:iCs/>
          <w:lang w:val="en-GB"/>
        </w:rPr>
        <w:t>61</w:t>
      </w:r>
      <w:r w:rsidRPr="003B2A60">
        <w:rPr>
          <w:lang w:val="en-GB"/>
        </w:rPr>
        <w:t>, 197–203. https://doi.org/10.1016/j.atmosenv.2012.06.041</w:t>
      </w:r>
    </w:p>
    <w:p w14:paraId="1977091F" w14:textId="77777777" w:rsidR="003B2A60" w:rsidRPr="003B2A60" w:rsidRDefault="003B2A60" w:rsidP="003B2A60">
      <w:pPr>
        <w:pStyle w:val="Bibliography"/>
        <w:rPr>
          <w:lang w:val="en-GB"/>
        </w:rPr>
      </w:pPr>
      <w:r w:rsidRPr="003B2A60">
        <w:rPr>
          <w:lang w:val="en-GB"/>
        </w:rPr>
        <w:t xml:space="preserve">Davies, G., &amp; </w:t>
      </w:r>
      <w:proofErr w:type="spellStart"/>
      <w:r w:rsidRPr="003B2A60">
        <w:rPr>
          <w:lang w:val="en-GB"/>
        </w:rPr>
        <w:t>Whyatt</w:t>
      </w:r>
      <w:proofErr w:type="spellEnd"/>
      <w:r w:rsidRPr="003B2A60">
        <w:rPr>
          <w:lang w:val="en-GB"/>
        </w:rPr>
        <w:t xml:space="preserve">, D. (2009). A least-cost approach to personal exposure reduction. </w:t>
      </w:r>
      <w:r w:rsidRPr="003B2A60">
        <w:rPr>
          <w:i/>
          <w:iCs/>
          <w:lang w:val="en-GB"/>
        </w:rPr>
        <w:t>Transactions in GIS</w:t>
      </w:r>
      <w:r w:rsidRPr="003B2A60">
        <w:rPr>
          <w:lang w:val="en-GB"/>
        </w:rPr>
        <w:t xml:space="preserve">, </w:t>
      </w:r>
      <w:r w:rsidRPr="003B2A60">
        <w:rPr>
          <w:i/>
          <w:iCs/>
          <w:lang w:val="en-GB"/>
        </w:rPr>
        <w:t>13</w:t>
      </w:r>
      <w:r w:rsidRPr="003B2A60">
        <w:rPr>
          <w:lang w:val="en-GB"/>
        </w:rPr>
        <w:t>(2), 229–246.</w:t>
      </w:r>
    </w:p>
    <w:p w14:paraId="06A5A935" w14:textId="77777777" w:rsidR="003B2A60" w:rsidRPr="003B2A60" w:rsidRDefault="003B2A60" w:rsidP="003B2A60">
      <w:pPr>
        <w:pStyle w:val="Bibliography"/>
        <w:rPr>
          <w:lang w:val="en-GB"/>
        </w:rPr>
      </w:pPr>
      <w:r w:rsidRPr="003B2A60">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3B2A60">
        <w:rPr>
          <w:lang w:val="en-GB"/>
        </w:rPr>
        <w:t>. (2002, July 18). http://data.europa.eu/eli/dir/2002/49/oj/eng</w:t>
      </w:r>
    </w:p>
    <w:p w14:paraId="1C58F98C" w14:textId="77777777" w:rsidR="003B2A60" w:rsidRPr="003B2A60" w:rsidRDefault="003B2A60" w:rsidP="003B2A60">
      <w:pPr>
        <w:pStyle w:val="Bibliography"/>
        <w:rPr>
          <w:lang w:val="en-GB"/>
        </w:rPr>
      </w:pPr>
      <w:proofErr w:type="spellStart"/>
      <w:r w:rsidRPr="003B2A60">
        <w:rPr>
          <w:lang w:val="en-GB"/>
        </w:rPr>
        <w:t>Gaffuri</w:t>
      </w:r>
      <w:proofErr w:type="spellEnd"/>
      <w:r w:rsidRPr="003B2A60">
        <w:rPr>
          <w:lang w:val="en-GB"/>
        </w:rPr>
        <w:t xml:space="preserve">, J. (2012). Toward web mapping with vector data. </w:t>
      </w:r>
      <w:r w:rsidRPr="003B2A60">
        <w:rPr>
          <w:i/>
          <w:iCs/>
          <w:lang w:val="en-GB"/>
        </w:rPr>
        <w:t>International Conference on Geographic Information Science</w:t>
      </w:r>
      <w:r w:rsidRPr="003B2A60">
        <w:rPr>
          <w:lang w:val="en-GB"/>
        </w:rPr>
        <w:t>, 87–101.</w:t>
      </w:r>
    </w:p>
    <w:p w14:paraId="1C6A388B" w14:textId="77777777" w:rsidR="003B2A60" w:rsidRPr="003B2A60" w:rsidRDefault="003B2A60" w:rsidP="003B2A60">
      <w:pPr>
        <w:pStyle w:val="Bibliography"/>
        <w:rPr>
          <w:lang w:val="en-GB"/>
        </w:rPr>
      </w:pPr>
      <w:proofErr w:type="spellStart"/>
      <w:r w:rsidRPr="003B2A60">
        <w:rPr>
          <w:lang w:val="en-GB"/>
        </w:rPr>
        <w:t>Genuit</w:t>
      </w:r>
      <w:proofErr w:type="spellEnd"/>
      <w:r w:rsidRPr="003B2A60">
        <w:rPr>
          <w:lang w:val="en-GB"/>
        </w:rPr>
        <w:t xml:space="preserve">, K. (1999). The use of psychoacoustic parameters combined with A-weighted SPL in noise description. </w:t>
      </w:r>
      <w:r w:rsidRPr="003B2A60">
        <w:rPr>
          <w:i/>
          <w:iCs/>
          <w:lang w:val="en-GB"/>
        </w:rPr>
        <w:t>INTER-NOISE and NOISE-CON Congress and Conference Proceedings</w:t>
      </w:r>
      <w:r w:rsidRPr="003B2A60">
        <w:rPr>
          <w:lang w:val="en-GB"/>
        </w:rPr>
        <w:t xml:space="preserve">, </w:t>
      </w:r>
      <w:r w:rsidRPr="003B2A60">
        <w:rPr>
          <w:i/>
          <w:iCs/>
          <w:lang w:val="en-GB"/>
        </w:rPr>
        <w:t>1999</w:t>
      </w:r>
      <w:r w:rsidRPr="003B2A60">
        <w:rPr>
          <w:lang w:val="en-GB"/>
        </w:rPr>
        <w:t>, 1887–1892.</w:t>
      </w:r>
    </w:p>
    <w:p w14:paraId="3207E751" w14:textId="77777777" w:rsidR="003B2A60" w:rsidRPr="003B2A60" w:rsidRDefault="003B2A60" w:rsidP="003B2A60">
      <w:pPr>
        <w:pStyle w:val="Bibliography"/>
        <w:rPr>
          <w:lang w:val="en-GB"/>
        </w:rPr>
      </w:pPr>
      <w:r w:rsidRPr="003B2A60">
        <w:rPr>
          <w:lang w:val="en-GB"/>
        </w:rPr>
        <w:lastRenderedPageBreak/>
        <w:t xml:space="preserve">Goldberg, A. V., &amp; Harrelson, C. (2005). Computing the shortest path: A search meets graph theory. </w:t>
      </w:r>
      <w:r w:rsidRPr="003B2A60">
        <w:rPr>
          <w:i/>
          <w:iCs/>
          <w:lang w:val="en-GB"/>
        </w:rPr>
        <w:t>Proceedings of the Sixteenth Annual ACM-SIAM Symposium on Discrete Algorithms</w:t>
      </w:r>
      <w:r w:rsidRPr="003B2A60">
        <w:rPr>
          <w:lang w:val="en-GB"/>
        </w:rPr>
        <w:t>, 156–165.</w:t>
      </w:r>
    </w:p>
    <w:p w14:paraId="7441D874" w14:textId="77777777" w:rsidR="003B2A60" w:rsidRPr="003B2A60" w:rsidRDefault="003B2A60" w:rsidP="003B2A60">
      <w:pPr>
        <w:pStyle w:val="Bibliography"/>
        <w:rPr>
          <w:lang w:val="en-GB"/>
        </w:rPr>
      </w:pPr>
      <w:proofErr w:type="spellStart"/>
      <w:r w:rsidRPr="003B2A60">
        <w:rPr>
          <w:lang w:val="en-GB"/>
        </w:rPr>
        <w:t>Guski</w:t>
      </w:r>
      <w:proofErr w:type="spellEnd"/>
      <w:r w:rsidRPr="003B2A60">
        <w:rPr>
          <w:lang w:val="en-GB"/>
        </w:rPr>
        <w:t xml:space="preserve">, R., </w:t>
      </w:r>
      <w:proofErr w:type="spellStart"/>
      <w:r w:rsidRPr="003B2A60">
        <w:rPr>
          <w:lang w:val="en-GB"/>
        </w:rPr>
        <w:t>Schreckenberg</w:t>
      </w:r>
      <w:proofErr w:type="spellEnd"/>
      <w:r w:rsidRPr="003B2A60">
        <w:rPr>
          <w:lang w:val="en-GB"/>
        </w:rPr>
        <w:t xml:space="preserve">, D., &amp; </w:t>
      </w:r>
      <w:proofErr w:type="spellStart"/>
      <w:r w:rsidRPr="003B2A60">
        <w:rPr>
          <w:lang w:val="en-GB"/>
        </w:rPr>
        <w:t>Schuemer</w:t>
      </w:r>
      <w:proofErr w:type="spellEnd"/>
      <w:r w:rsidRPr="003B2A60">
        <w:rPr>
          <w:lang w:val="en-GB"/>
        </w:rPr>
        <w:t xml:space="preserve">, R. (2017). WHO environmental noise guidelines for the European region: A systematic review on environmental noise and annoyance. </w:t>
      </w:r>
      <w:r w:rsidRPr="003B2A60">
        <w:rPr>
          <w:i/>
          <w:iCs/>
          <w:lang w:val="en-GB"/>
        </w:rPr>
        <w:t>International Journal of Environmental Research and Public Health</w:t>
      </w:r>
      <w:r w:rsidRPr="003B2A60">
        <w:rPr>
          <w:lang w:val="en-GB"/>
        </w:rPr>
        <w:t xml:space="preserve">, </w:t>
      </w:r>
      <w:r w:rsidRPr="003B2A60">
        <w:rPr>
          <w:i/>
          <w:iCs/>
          <w:lang w:val="en-GB"/>
        </w:rPr>
        <w:t>14</w:t>
      </w:r>
      <w:r w:rsidRPr="003B2A60">
        <w:rPr>
          <w:lang w:val="en-GB"/>
        </w:rPr>
        <w:t>(12), 1539.</w:t>
      </w:r>
    </w:p>
    <w:p w14:paraId="1D19C5AA" w14:textId="77777777" w:rsidR="003B2A60" w:rsidRPr="003B2A60" w:rsidRDefault="003B2A60" w:rsidP="003B2A60">
      <w:pPr>
        <w:pStyle w:val="Bibliography"/>
        <w:rPr>
          <w:lang w:val="en-GB"/>
        </w:rPr>
      </w:pPr>
      <w:proofErr w:type="spellStart"/>
      <w:r w:rsidRPr="003B2A60">
        <w:rPr>
          <w:lang w:val="en-GB"/>
        </w:rPr>
        <w:t>Hasenfratz</w:t>
      </w:r>
      <w:proofErr w:type="spellEnd"/>
      <w:r w:rsidRPr="003B2A60">
        <w:rPr>
          <w:lang w:val="en-GB"/>
        </w:rPr>
        <w:t xml:space="preserve">, D., </w:t>
      </w:r>
      <w:proofErr w:type="spellStart"/>
      <w:r w:rsidRPr="003B2A60">
        <w:rPr>
          <w:lang w:val="en-GB"/>
        </w:rPr>
        <w:t>Arn</w:t>
      </w:r>
      <w:proofErr w:type="spellEnd"/>
      <w:r w:rsidRPr="003B2A60">
        <w:rPr>
          <w:lang w:val="en-GB"/>
        </w:rPr>
        <w:t xml:space="preserve">, T., de </w:t>
      </w:r>
      <w:proofErr w:type="spellStart"/>
      <w:r w:rsidRPr="003B2A60">
        <w:rPr>
          <w:lang w:val="en-GB"/>
        </w:rPr>
        <w:t>Concini</w:t>
      </w:r>
      <w:proofErr w:type="spellEnd"/>
      <w:r w:rsidRPr="003B2A60">
        <w:rPr>
          <w:lang w:val="en-GB"/>
        </w:rPr>
        <w:t xml:space="preserve">, I., </w:t>
      </w:r>
      <w:proofErr w:type="spellStart"/>
      <w:r w:rsidRPr="003B2A60">
        <w:rPr>
          <w:lang w:val="en-GB"/>
        </w:rPr>
        <w:t>Saukh</w:t>
      </w:r>
      <w:proofErr w:type="spellEnd"/>
      <w:r w:rsidRPr="003B2A60">
        <w:rPr>
          <w:lang w:val="en-GB"/>
        </w:rPr>
        <w:t xml:space="preserve">, O., &amp; Thiele, L. (2015). Health-optimal routing in urban areas. </w:t>
      </w:r>
      <w:r w:rsidRPr="003B2A60">
        <w:rPr>
          <w:i/>
          <w:iCs/>
          <w:lang w:val="en-GB"/>
        </w:rPr>
        <w:t>Proceedings of the 14th International Conference on Information Processing in Sensor Networks</w:t>
      </w:r>
      <w:r w:rsidRPr="003B2A60">
        <w:rPr>
          <w:lang w:val="en-GB"/>
        </w:rPr>
        <w:t>, 398–399.</w:t>
      </w:r>
    </w:p>
    <w:p w14:paraId="00C0D76A" w14:textId="77777777" w:rsidR="003B2A60" w:rsidRPr="003B2A60" w:rsidRDefault="003B2A60" w:rsidP="003B2A60">
      <w:pPr>
        <w:pStyle w:val="Bibliography"/>
        <w:rPr>
          <w:lang w:val="en-GB"/>
        </w:rPr>
      </w:pPr>
      <w:proofErr w:type="spellStart"/>
      <w:r w:rsidRPr="003B2A60">
        <w:rPr>
          <w:i/>
          <w:iCs/>
          <w:lang w:val="en-GB"/>
        </w:rPr>
        <w:t>Helsingin</w:t>
      </w:r>
      <w:proofErr w:type="spellEnd"/>
      <w:r w:rsidRPr="003B2A60">
        <w:rPr>
          <w:i/>
          <w:iCs/>
          <w:lang w:val="en-GB"/>
        </w:rPr>
        <w:t xml:space="preserve"> </w:t>
      </w:r>
      <w:proofErr w:type="spellStart"/>
      <w:r w:rsidRPr="003B2A60">
        <w:rPr>
          <w:i/>
          <w:iCs/>
          <w:lang w:val="en-GB"/>
        </w:rPr>
        <w:t>kaupungin</w:t>
      </w:r>
      <w:proofErr w:type="spellEnd"/>
      <w:r w:rsidRPr="003B2A60">
        <w:rPr>
          <w:i/>
          <w:iCs/>
          <w:lang w:val="en-GB"/>
        </w:rPr>
        <w:t xml:space="preserve"> </w:t>
      </w:r>
      <w:proofErr w:type="spellStart"/>
      <w:r w:rsidRPr="003B2A60">
        <w:rPr>
          <w:i/>
          <w:iCs/>
          <w:lang w:val="en-GB"/>
        </w:rPr>
        <w:t>meluselvitys</w:t>
      </w:r>
      <w:proofErr w:type="spellEnd"/>
      <w:r w:rsidRPr="003B2A60">
        <w:rPr>
          <w:i/>
          <w:iCs/>
          <w:lang w:val="en-GB"/>
        </w:rPr>
        <w:t xml:space="preserve"> 2017</w:t>
      </w:r>
      <w:r w:rsidRPr="003B2A60">
        <w:rPr>
          <w:lang w:val="en-GB"/>
        </w:rPr>
        <w:t>. (2017). https://www.hel.fi/helsinki/fi/asuminen-ja-ymparisto/ymparistonsuojelu/ilmanlaatu-ja-melu/selvitys/</w:t>
      </w:r>
    </w:p>
    <w:p w14:paraId="0114AA05" w14:textId="77777777" w:rsidR="003B2A60" w:rsidRPr="003B2A60" w:rsidRDefault="003B2A60" w:rsidP="003B2A60">
      <w:pPr>
        <w:pStyle w:val="Bibliography"/>
        <w:rPr>
          <w:lang w:val="en-GB"/>
        </w:rPr>
      </w:pPr>
      <w:r w:rsidRPr="003B2A60">
        <w:rPr>
          <w:lang w:val="en-GB"/>
        </w:rPr>
        <w:t xml:space="preserve">Hertel, O., </w:t>
      </w:r>
      <w:proofErr w:type="spellStart"/>
      <w:r w:rsidRPr="003B2A60">
        <w:rPr>
          <w:lang w:val="en-GB"/>
        </w:rPr>
        <w:t>Hvidberg</w:t>
      </w:r>
      <w:proofErr w:type="spellEnd"/>
      <w:r w:rsidRPr="003B2A60">
        <w:rPr>
          <w:lang w:val="en-GB"/>
        </w:rPr>
        <w:t xml:space="preserve">, M., </w:t>
      </w:r>
      <w:proofErr w:type="spellStart"/>
      <w:r w:rsidRPr="003B2A60">
        <w:rPr>
          <w:lang w:val="en-GB"/>
        </w:rPr>
        <w:t>Ketzel</w:t>
      </w:r>
      <w:proofErr w:type="spellEnd"/>
      <w:r w:rsidRPr="003B2A60">
        <w:rPr>
          <w:lang w:val="en-GB"/>
        </w:rPr>
        <w:t xml:space="preserve">, M., Storm, L., &amp; </w:t>
      </w:r>
      <w:proofErr w:type="spellStart"/>
      <w:r w:rsidRPr="003B2A60">
        <w:rPr>
          <w:lang w:val="en-GB"/>
        </w:rPr>
        <w:t>Stausgaard</w:t>
      </w:r>
      <w:proofErr w:type="spellEnd"/>
      <w:r w:rsidRPr="003B2A60">
        <w:rPr>
          <w:lang w:val="en-GB"/>
        </w:rPr>
        <w:t xml:space="preserve">, L. (2008). A proper choice of route significantly reduces air pollution exposure—A study on bicycle and bus trips in urban streets. </w:t>
      </w:r>
      <w:r w:rsidRPr="003B2A60">
        <w:rPr>
          <w:i/>
          <w:iCs/>
          <w:lang w:val="en-GB"/>
        </w:rPr>
        <w:t>Science of The Total Environment</w:t>
      </w:r>
      <w:r w:rsidRPr="003B2A60">
        <w:rPr>
          <w:lang w:val="en-GB"/>
        </w:rPr>
        <w:t xml:space="preserve">, </w:t>
      </w:r>
      <w:r w:rsidRPr="003B2A60">
        <w:rPr>
          <w:i/>
          <w:iCs/>
          <w:lang w:val="en-GB"/>
        </w:rPr>
        <w:t>389</w:t>
      </w:r>
      <w:r w:rsidRPr="003B2A60">
        <w:rPr>
          <w:lang w:val="en-GB"/>
        </w:rPr>
        <w:t>(1), 58–70. https://doi.org/10.1016/j.scitotenv.2007.08.058</w:t>
      </w:r>
    </w:p>
    <w:p w14:paraId="10CB3140" w14:textId="77777777" w:rsidR="003B2A60" w:rsidRPr="003B2A60" w:rsidRDefault="003B2A60" w:rsidP="003B2A60">
      <w:pPr>
        <w:pStyle w:val="Bibliography"/>
        <w:rPr>
          <w:lang w:val="en-GB"/>
        </w:rPr>
      </w:pPr>
      <w:r w:rsidRPr="003B2A60">
        <w:rPr>
          <w:i/>
          <w:iCs/>
          <w:lang w:val="en-GB"/>
        </w:rPr>
        <w:t>International Standard ISO 226: 1987</w:t>
      </w:r>
      <w:r w:rsidRPr="003B2A60">
        <w:rPr>
          <w:lang w:val="en-GB"/>
        </w:rPr>
        <w:t>. (n.d.). International Organization for Standardization, Geneva, Switzerland.</w:t>
      </w:r>
    </w:p>
    <w:p w14:paraId="5E2D2266" w14:textId="77777777" w:rsidR="003B2A60" w:rsidRPr="003B2A60" w:rsidRDefault="003B2A60" w:rsidP="003B2A60">
      <w:pPr>
        <w:pStyle w:val="Bibliography"/>
        <w:rPr>
          <w:lang w:val="en-GB"/>
        </w:rPr>
      </w:pPr>
      <w:proofErr w:type="spellStart"/>
      <w:r w:rsidRPr="003B2A60">
        <w:rPr>
          <w:lang w:val="en-GB"/>
        </w:rPr>
        <w:t>Ising</w:t>
      </w:r>
      <w:proofErr w:type="spellEnd"/>
      <w:r w:rsidRPr="003B2A60">
        <w:rPr>
          <w:lang w:val="en-GB"/>
        </w:rPr>
        <w:t xml:space="preserve">, H., </w:t>
      </w:r>
      <w:proofErr w:type="spellStart"/>
      <w:r w:rsidRPr="003B2A60">
        <w:rPr>
          <w:lang w:val="en-GB"/>
        </w:rPr>
        <w:t>Dienel</w:t>
      </w:r>
      <w:proofErr w:type="spellEnd"/>
      <w:r w:rsidRPr="003B2A60">
        <w:rPr>
          <w:lang w:val="en-GB"/>
        </w:rPr>
        <w:t xml:space="preserve">, D., Günther, T., &amp; </w:t>
      </w:r>
      <w:proofErr w:type="spellStart"/>
      <w:r w:rsidRPr="003B2A60">
        <w:rPr>
          <w:lang w:val="en-GB"/>
        </w:rPr>
        <w:t>Markert</w:t>
      </w:r>
      <w:proofErr w:type="spellEnd"/>
      <w:r w:rsidRPr="003B2A60">
        <w:rPr>
          <w:lang w:val="en-GB"/>
        </w:rPr>
        <w:t xml:space="preserve">, B. (1980). Health effects of traffic noise. </w:t>
      </w:r>
      <w:r w:rsidRPr="003B2A60">
        <w:rPr>
          <w:i/>
          <w:iCs/>
          <w:lang w:val="en-GB"/>
        </w:rPr>
        <w:t>International Archives of Occupational and Environmental Health</w:t>
      </w:r>
      <w:r w:rsidRPr="003B2A60">
        <w:rPr>
          <w:lang w:val="en-GB"/>
        </w:rPr>
        <w:t xml:space="preserve">, </w:t>
      </w:r>
      <w:r w:rsidRPr="003B2A60">
        <w:rPr>
          <w:i/>
          <w:iCs/>
          <w:lang w:val="en-GB"/>
        </w:rPr>
        <w:t>47</w:t>
      </w:r>
      <w:r w:rsidRPr="003B2A60">
        <w:rPr>
          <w:lang w:val="en-GB"/>
        </w:rPr>
        <w:t>(2), 179–190.</w:t>
      </w:r>
    </w:p>
    <w:p w14:paraId="048D92D0" w14:textId="77777777" w:rsidR="003B2A60" w:rsidRPr="003B2A60" w:rsidRDefault="003B2A60" w:rsidP="003B2A60">
      <w:pPr>
        <w:pStyle w:val="Bibliography"/>
        <w:rPr>
          <w:lang w:val="en-GB"/>
        </w:rPr>
      </w:pPr>
      <w:proofErr w:type="spellStart"/>
      <w:r w:rsidRPr="003B2A60">
        <w:rPr>
          <w:lang w:val="en-GB"/>
        </w:rPr>
        <w:t>Jäppinen</w:t>
      </w:r>
      <w:proofErr w:type="spellEnd"/>
      <w:r w:rsidRPr="003B2A60">
        <w:rPr>
          <w:lang w:val="en-GB"/>
        </w:rPr>
        <w:t xml:space="preserve">, S., </w:t>
      </w:r>
      <w:proofErr w:type="spellStart"/>
      <w:r w:rsidRPr="003B2A60">
        <w:rPr>
          <w:lang w:val="en-GB"/>
        </w:rPr>
        <w:t>Toivonen</w:t>
      </w:r>
      <w:proofErr w:type="spellEnd"/>
      <w:r w:rsidRPr="003B2A60">
        <w:rPr>
          <w:lang w:val="en-GB"/>
        </w:rPr>
        <w:t xml:space="preserve">, T., &amp; Salonen, M. (2013). Modelling the potential effect of shared bicycles on public transport travel times in Greater Helsinki: An open data approach. </w:t>
      </w:r>
      <w:r w:rsidRPr="003B2A60">
        <w:rPr>
          <w:i/>
          <w:iCs/>
          <w:lang w:val="en-GB"/>
        </w:rPr>
        <w:t>Applied Geography</w:t>
      </w:r>
      <w:r w:rsidRPr="003B2A60">
        <w:rPr>
          <w:lang w:val="en-GB"/>
        </w:rPr>
        <w:t xml:space="preserve">, </w:t>
      </w:r>
      <w:r w:rsidRPr="003B2A60">
        <w:rPr>
          <w:i/>
          <w:iCs/>
          <w:lang w:val="en-GB"/>
        </w:rPr>
        <w:t>43</w:t>
      </w:r>
      <w:r w:rsidRPr="003B2A60">
        <w:rPr>
          <w:lang w:val="en-GB"/>
        </w:rPr>
        <w:t>, 13–24. https://doi.org/10.1016/j.apgeog.2013.05.010</w:t>
      </w:r>
    </w:p>
    <w:p w14:paraId="4645F8FF" w14:textId="77777777" w:rsidR="003B2A60" w:rsidRPr="003B2A60" w:rsidRDefault="003B2A60" w:rsidP="003B2A60">
      <w:pPr>
        <w:pStyle w:val="Bibliography"/>
        <w:rPr>
          <w:lang w:val="en-GB"/>
        </w:rPr>
      </w:pPr>
      <w:proofErr w:type="spellStart"/>
      <w:r w:rsidRPr="003B2A60">
        <w:rPr>
          <w:lang w:val="en-GB"/>
        </w:rPr>
        <w:t>Jarno</w:t>
      </w:r>
      <w:proofErr w:type="spellEnd"/>
      <w:r w:rsidRPr="003B2A60">
        <w:rPr>
          <w:lang w:val="en-GB"/>
        </w:rPr>
        <w:t xml:space="preserve"> </w:t>
      </w:r>
      <w:proofErr w:type="spellStart"/>
      <w:r w:rsidRPr="003B2A60">
        <w:rPr>
          <w:lang w:val="en-GB"/>
        </w:rPr>
        <w:t>Kokkonen</w:t>
      </w:r>
      <w:proofErr w:type="spellEnd"/>
      <w:r w:rsidRPr="003B2A60">
        <w:rPr>
          <w:lang w:val="en-GB"/>
        </w:rPr>
        <w:t xml:space="preserve">, </w:t>
      </w:r>
      <w:proofErr w:type="spellStart"/>
      <w:r w:rsidRPr="003B2A60">
        <w:rPr>
          <w:lang w:val="en-GB"/>
        </w:rPr>
        <w:t>Kontkanen</w:t>
      </w:r>
      <w:proofErr w:type="spellEnd"/>
      <w:r w:rsidRPr="003B2A60">
        <w:rPr>
          <w:lang w:val="en-GB"/>
        </w:rPr>
        <w:t xml:space="preserve">, O., &amp; </w:t>
      </w:r>
      <w:proofErr w:type="spellStart"/>
      <w:r w:rsidRPr="003B2A60">
        <w:rPr>
          <w:lang w:val="en-GB"/>
        </w:rPr>
        <w:t>Maijala</w:t>
      </w:r>
      <w:proofErr w:type="spellEnd"/>
      <w:r w:rsidRPr="003B2A60">
        <w:rPr>
          <w:lang w:val="en-GB"/>
        </w:rPr>
        <w:t xml:space="preserve">, P. (2016). CNOSSOS-EU Noise Model Implementation in Finland. </w:t>
      </w:r>
      <w:r w:rsidRPr="003B2A60">
        <w:rPr>
          <w:i/>
          <w:iCs/>
          <w:lang w:val="en-GB"/>
        </w:rPr>
        <w:t>ResearchGate</w:t>
      </w:r>
      <w:r w:rsidRPr="003B2A60">
        <w:rPr>
          <w:lang w:val="en-GB"/>
        </w:rPr>
        <w:t xml:space="preserve">, </w:t>
      </w:r>
      <w:r w:rsidRPr="003B2A60">
        <w:rPr>
          <w:i/>
          <w:iCs/>
          <w:lang w:val="en-GB"/>
        </w:rPr>
        <w:t>38</w:t>
      </w:r>
      <w:r w:rsidRPr="003B2A60">
        <w:rPr>
          <w:lang w:val="en-GB"/>
        </w:rPr>
        <w:t>. https://www.researchgate.net/publication/307907554_CNOSSOS-EU_Noise_Model_Implementation_in_Finland</w:t>
      </w:r>
    </w:p>
    <w:p w14:paraId="056E3AC3" w14:textId="77777777" w:rsidR="003B2A60" w:rsidRPr="003B2A60" w:rsidRDefault="003B2A60" w:rsidP="003B2A60">
      <w:pPr>
        <w:pStyle w:val="Bibliography"/>
        <w:rPr>
          <w:lang w:val="en-GB"/>
        </w:rPr>
      </w:pPr>
      <w:proofErr w:type="spellStart"/>
      <w:r w:rsidRPr="003B2A60">
        <w:rPr>
          <w:lang w:val="en-GB"/>
        </w:rPr>
        <w:t>Jasika</w:t>
      </w:r>
      <w:proofErr w:type="spellEnd"/>
      <w:r w:rsidRPr="003B2A60">
        <w:rPr>
          <w:lang w:val="en-GB"/>
        </w:rPr>
        <w:t xml:space="preserve">, N., </w:t>
      </w:r>
      <w:proofErr w:type="spellStart"/>
      <w:r w:rsidRPr="003B2A60">
        <w:rPr>
          <w:lang w:val="en-GB"/>
        </w:rPr>
        <w:t>Alispahic</w:t>
      </w:r>
      <w:proofErr w:type="spellEnd"/>
      <w:r w:rsidRPr="003B2A60">
        <w:rPr>
          <w:lang w:val="en-GB"/>
        </w:rPr>
        <w:t xml:space="preserve">, N., Elma, A., </w:t>
      </w:r>
      <w:proofErr w:type="spellStart"/>
      <w:r w:rsidRPr="003B2A60">
        <w:rPr>
          <w:lang w:val="en-GB"/>
        </w:rPr>
        <w:t>Ilvana</w:t>
      </w:r>
      <w:proofErr w:type="spellEnd"/>
      <w:r w:rsidRPr="003B2A60">
        <w:rPr>
          <w:lang w:val="en-GB"/>
        </w:rPr>
        <w:t xml:space="preserve">, K., Elma, L., &amp; </w:t>
      </w:r>
      <w:proofErr w:type="spellStart"/>
      <w:r w:rsidRPr="003B2A60">
        <w:rPr>
          <w:lang w:val="en-GB"/>
        </w:rPr>
        <w:t>Nosovic</w:t>
      </w:r>
      <w:proofErr w:type="spellEnd"/>
      <w:r w:rsidRPr="003B2A60">
        <w:rPr>
          <w:lang w:val="en-GB"/>
        </w:rPr>
        <w:t xml:space="preserve">, N. (2012). Dijkstra’s shortest path algorithm serial and parallel execution performance analysis. </w:t>
      </w:r>
      <w:r w:rsidRPr="003B2A60">
        <w:rPr>
          <w:i/>
          <w:iCs/>
          <w:lang w:val="en-GB"/>
        </w:rPr>
        <w:t>2012 Proceedings of the 35th International Convention MIPRO</w:t>
      </w:r>
      <w:r w:rsidRPr="003B2A60">
        <w:rPr>
          <w:lang w:val="en-GB"/>
        </w:rPr>
        <w:t>, 1811–1815.</w:t>
      </w:r>
    </w:p>
    <w:p w14:paraId="70D1026F" w14:textId="77777777" w:rsidR="003B2A60" w:rsidRPr="003B2A60" w:rsidRDefault="003B2A60" w:rsidP="003B2A60">
      <w:pPr>
        <w:pStyle w:val="Bibliography"/>
        <w:rPr>
          <w:lang w:val="en-GB"/>
        </w:rPr>
      </w:pPr>
      <w:proofErr w:type="spellStart"/>
      <w:r w:rsidRPr="003B2A60">
        <w:rPr>
          <w:lang w:val="en-GB"/>
        </w:rPr>
        <w:t>Jonasson</w:t>
      </w:r>
      <w:proofErr w:type="spellEnd"/>
      <w:r w:rsidRPr="003B2A60">
        <w:rPr>
          <w:lang w:val="en-GB"/>
        </w:rPr>
        <w:t xml:space="preserve">, H. G., &amp; </w:t>
      </w:r>
      <w:proofErr w:type="spellStart"/>
      <w:r w:rsidRPr="003B2A60">
        <w:rPr>
          <w:lang w:val="en-GB"/>
        </w:rPr>
        <w:t>Storeheier</w:t>
      </w:r>
      <w:proofErr w:type="spellEnd"/>
      <w:r w:rsidRPr="003B2A60">
        <w:rPr>
          <w:lang w:val="en-GB"/>
        </w:rPr>
        <w:t xml:space="preserve">, S. (2001). </w:t>
      </w:r>
      <w:r w:rsidRPr="003B2A60">
        <w:rPr>
          <w:i/>
          <w:iCs/>
          <w:lang w:val="en-GB"/>
        </w:rPr>
        <w:t>Nord 2000. New Nordic prediction method for road traffic noise</w:t>
      </w:r>
      <w:r w:rsidRPr="003B2A60">
        <w:rPr>
          <w:lang w:val="en-GB"/>
        </w:rPr>
        <w:t>.</w:t>
      </w:r>
    </w:p>
    <w:p w14:paraId="1D5753FD" w14:textId="77777777" w:rsidR="003B2A60" w:rsidRPr="003B2A60" w:rsidRDefault="003B2A60" w:rsidP="003B2A60">
      <w:pPr>
        <w:pStyle w:val="Bibliography"/>
        <w:rPr>
          <w:lang w:val="en-GB"/>
        </w:rPr>
      </w:pPr>
      <w:proofErr w:type="spellStart"/>
      <w:r w:rsidRPr="003B2A60">
        <w:rPr>
          <w:lang w:val="en-GB"/>
        </w:rPr>
        <w:t>Kephalopoulos</w:t>
      </w:r>
      <w:proofErr w:type="spellEnd"/>
      <w:r w:rsidRPr="003B2A60">
        <w:rPr>
          <w:lang w:val="en-GB"/>
        </w:rPr>
        <w:t xml:space="preserve">, S., </w:t>
      </w:r>
      <w:proofErr w:type="spellStart"/>
      <w:r w:rsidRPr="003B2A60">
        <w:rPr>
          <w:lang w:val="en-GB"/>
        </w:rPr>
        <w:t>Paviotti</w:t>
      </w:r>
      <w:proofErr w:type="spellEnd"/>
      <w:r w:rsidRPr="003B2A60">
        <w:rPr>
          <w:lang w:val="en-GB"/>
        </w:rPr>
        <w:t xml:space="preserve">, M., &amp; </w:t>
      </w:r>
      <w:proofErr w:type="spellStart"/>
      <w:r w:rsidRPr="003B2A60">
        <w:rPr>
          <w:lang w:val="en-GB"/>
        </w:rPr>
        <w:t>Anfosso-Lédée</w:t>
      </w:r>
      <w:proofErr w:type="spellEnd"/>
      <w:r w:rsidRPr="003B2A60">
        <w:rPr>
          <w:lang w:val="en-GB"/>
        </w:rPr>
        <w:t xml:space="preserve">, F. (2012). </w:t>
      </w:r>
      <w:r w:rsidRPr="003B2A60">
        <w:rPr>
          <w:i/>
          <w:iCs/>
          <w:lang w:val="en-GB"/>
        </w:rPr>
        <w:t>Common noise assessment methods in Europe (CNOSSOS-EU)</w:t>
      </w:r>
      <w:r w:rsidRPr="003B2A60">
        <w:rPr>
          <w:lang w:val="en-GB"/>
        </w:rPr>
        <w:t>.</w:t>
      </w:r>
    </w:p>
    <w:p w14:paraId="3A3DC789" w14:textId="77777777" w:rsidR="003B2A60" w:rsidRPr="003B2A60" w:rsidRDefault="003B2A60" w:rsidP="003B2A60">
      <w:pPr>
        <w:pStyle w:val="Bibliography"/>
        <w:rPr>
          <w:lang w:val="en-GB"/>
        </w:rPr>
      </w:pPr>
      <w:r w:rsidRPr="003B2A60">
        <w:rPr>
          <w:lang w:val="en-GB"/>
        </w:rPr>
        <w:lastRenderedPageBreak/>
        <w:t xml:space="preserve">Kumar, P., Nigam, S. P., &amp; Kumar, N. (2014). Vehicular traffic noise </w:t>
      </w:r>
      <w:proofErr w:type="spellStart"/>
      <w:r w:rsidRPr="003B2A60">
        <w:rPr>
          <w:lang w:val="en-GB"/>
        </w:rPr>
        <w:t>modeling</w:t>
      </w:r>
      <w:proofErr w:type="spellEnd"/>
      <w:r w:rsidRPr="003B2A60">
        <w:rPr>
          <w:lang w:val="en-GB"/>
        </w:rPr>
        <w:t xml:space="preserve"> using artificial neural network approach. </w:t>
      </w:r>
      <w:r w:rsidRPr="003B2A60">
        <w:rPr>
          <w:i/>
          <w:iCs/>
          <w:lang w:val="en-GB"/>
        </w:rPr>
        <w:t>Transportation Research Part C: Emerging Technologies</w:t>
      </w:r>
      <w:r w:rsidRPr="003B2A60">
        <w:rPr>
          <w:lang w:val="en-GB"/>
        </w:rPr>
        <w:t xml:space="preserve">, </w:t>
      </w:r>
      <w:r w:rsidRPr="003B2A60">
        <w:rPr>
          <w:i/>
          <w:iCs/>
          <w:lang w:val="en-GB"/>
        </w:rPr>
        <w:t>40</w:t>
      </w:r>
      <w:r w:rsidRPr="003B2A60">
        <w:rPr>
          <w:lang w:val="en-GB"/>
        </w:rPr>
        <w:t>, 111–122.</w:t>
      </w:r>
    </w:p>
    <w:p w14:paraId="6F1C9634" w14:textId="77777777" w:rsidR="003B2A60" w:rsidRPr="003B2A60" w:rsidRDefault="003B2A60" w:rsidP="003B2A60">
      <w:pPr>
        <w:pStyle w:val="Bibliography"/>
        <w:rPr>
          <w:lang w:val="en-GB"/>
        </w:rPr>
      </w:pPr>
      <w:r w:rsidRPr="003B2A60">
        <w:rPr>
          <w:i/>
          <w:iCs/>
          <w:lang w:val="en-GB"/>
        </w:rPr>
        <w:t>Leaflet</w:t>
      </w:r>
      <w:r w:rsidRPr="003B2A60">
        <w:rPr>
          <w:lang w:val="en-GB"/>
        </w:rPr>
        <w:t>. (n.d.). https://leafletjs.com/ (accessed on 23 February 2020)</w:t>
      </w:r>
    </w:p>
    <w:p w14:paraId="36BB3503" w14:textId="77777777" w:rsidR="003B2A60" w:rsidRPr="003B2A60" w:rsidRDefault="003B2A60" w:rsidP="003B2A60">
      <w:pPr>
        <w:pStyle w:val="Bibliography"/>
        <w:rPr>
          <w:lang w:val="en-GB"/>
        </w:rPr>
      </w:pPr>
      <w:proofErr w:type="spellStart"/>
      <w:r w:rsidRPr="003B2A60">
        <w:rPr>
          <w:lang w:val="en-GB"/>
        </w:rPr>
        <w:t>Lienert</w:t>
      </w:r>
      <w:proofErr w:type="spellEnd"/>
      <w:r w:rsidRPr="003B2A60">
        <w:rPr>
          <w:lang w:val="en-GB"/>
        </w:rPr>
        <w:t xml:space="preserve">, C., Jenny, B., Schnabel, O., &amp; </w:t>
      </w:r>
      <w:proofErr w:type="spellStart"/>
      <w:r w:rsidRPr="003B2A60">
        <w:rPr>
          <w:lang w:val="en-GB"/>
        </w:rPr>
        <w:t>Hurni</w:t>
      </w:r>
      <w:proofErr w:type="spellEnd"/>
      <w:r w:rsidRPr="003B2A60">
        <w:rPr>
          <w:lang w:val="en-GB"/>
        </w:rPr>
        <w:t xml:space="preserve">, L. (2012). Current trends in vector-based Internet mapping: A technical review. In </w:t>
      </w:r>
      <w:r w:rsidRPr="003B2A60">
        <w:rPr>
          <w:i/>
          <w:iCs/>
          <w:lang w:val="en-GB"/>
        </w:rPr>
        <w:t xml:space="preserve">Online maps with APIs and </w:t>
      </w:r>
      <w:proofErr w:type="spellStart"/>
      <w:r w:rsidRPr="003B2A60">
        <w:rPr>
          <w:i/>
          <w:iCs/>
          <w:lang w:val="en-GB"/>
        </w:rPr>
        <w:t>WebServices</w:t>
      </w:r>
      <w:proofErr w:type="spellEnd"/>
      <w:r w:rsidRPr="003B2A60">
        <w:rPr>
          <w:lang w:val="en-GB"/>
        </w:rPr>
        <w:t xml:space="preserve"> (pp. 23–36). Springer.</w:t>
      </w:r>
    </w:p>
    <w:p w14:paraId="46ED9220" w14:textId="77777777" w:rsidR="003B2A60" w:rsidRPr="003B2A60" w:rsidRDefault="003B2A60" w:rsidP="003B2A60">
      <w:pPr>
        <w:pStyle w:val="Bibliography"/>
        <w:rPr>
          <w:lang w:val="en-GB"/>
        </w:rPr>
      </w:pPr>
      <w:r w:rsidRPr="003B2A60">
        <w:rPr>
          <w:lang w:val="en-GB"/>
        </w:rPr>
        <w:t xml:space="preserve">Lu, X. (2005). An investigation on service-oriented architecture for constructing distributed web </w:t>
      </w:r>
      <w:proofErr w:type="spellStart"/>
      <w:r w:rsidRPr="003B2A60">
        <w:rPr>
          <w:lang w:val="en-GB"/>
        </w:rPr>
        <w:t>gis</w:t>
      </w:r>
      <w:proofErr w:type="spellEnd"/>
      <w:r w:rsidRPr="003B2A60">
        <w:rPr>
          <w:lang w:val="en-GB"/>
        </w:rPr>
        <w:t xml:space="preserve"> application. </w:t>
      </w:r>
      <w:r w:rsidRPr="003B2A60">
        <w:rPr>
          <w:i/>
          <w:iCs/>
          <w:lang w:val="en-GB"/>
        </w:rPr>
        <w:t>2005 IEEE International Conference on Services Computing (SCC’05) Vol-1</w:t>
      </w:r>
      <w:r w:rsidRPr="003B2A60">
        <w:rPr>
          <w:lang w:val="en-GB"/>
        </w:rPr>
        <w:t xml:space="preserve">, </w:t>
      </w:r>
      <w:r w:rsidRPr="003B2A60">
        <w:rPr>
          <w:i/>
          <w:iCs/>
          <w:lang w:val="en-GB"/>
        </w:rPr>
        <w:t>1</w:t>
      </w:r>
      <w:r w:rsidRPr="003B2A60">
        <w:rPr>
          <w:lang w:val="en-GB"/>
        </w:rPr>
        <w:t>, 191–197.</w:t>
      </w:r>
    </w:p>
    <w:p w14:paraId="230BADE5" w14:textId="77777777" w:rsidR="003B2A60" w:rsidRPr="003B2A60" w:rsidRDefault="003B2A60" w:rsidP="003B2A60">
      <w:pPr>
        <w:pStyle w:val="Bibliography"/>
        <w:rPr>
          <w:lang w:val="en-GB"/>
        </w:rPr>
      </w:pPr>
      <w:r w:rsidRPr="003B2A60">
        <w:rPr>
          <w:lang w:val="en-GB"/>
        </w:rPr>
        <w:t xml:space="preserve">Lwin, K. K., &amp; Murayama, Y. (2011). Modelling of urban green space walkability: Eco-friendly walk score calculator. </w:t>
      </w:r>
      <w:r w:rsidRPr="003B2A60">
        <w:rPr>
          <w:i/>
          <w:iCs/>
          <w:lang w:val="en-GB"/>
        </w:rPr>
        <w:t>Computers, Environment and Urban Systems</w:t>
      </w:r>
      <w:r w:rsidRPr="003B2A60">
        <w:rPr>
          <w:lang w:val="en-GB"/>
        </w:rPr>
        <w:t xml:space="preserve">, </w:t>
      </w:r>
      <w:r w:rsidRPr="003B2A60">
        <w:rPr>
          <w:i/>
          <w:iCs/>
          <w:lang w:val="en-GB"/>
        </w:rPr>
        <w:t>35</w:t>
      </w:r>
      <w:r w:rsidRPr="003B2A60">
        <w:rPr>
          <w:lang w:val="en-GB"/>
        </w:rPr>
        <w:t>(5), 408–420. https://doi.org/10.1016/j.compenvurbsys.2011.05.002</w:t>
      </w:r>
    </w:p>
    <w:p w14:paraId="121ADC9F" w14:textId="77777777" w:rsidR="003B2A60" w:rsidRPr="003B2A60" w:rsidRDefault="003B2A60" w:rsidP="003B2A60">
      <w:pPr>
        <w:pStyle w:val="Bibliography"/>
        <w:rPr>
          <w:lang w:val="en-GB"/>
        </w:rPr>
      </w:pPr>
      <w:r w:rsidRPr="003B2A60">
        <w:rPr>
          <w:lang w:val="en-GB"/>
        </w:rPr>
        <w:t xml:space="preserve">Lwin, K. K., &amp; Murayama, Y. (2013). Smart eco-path finder for mobile GIS users. </w:t>
      </w:r>
      <w:r w:rsidRPr="003B2A60">
        <w:rPr>
          <w:i/>
          <w:iCs/>
          <w:lang w:val="en-GB"/>
        </w:rPr>
        <w:t>URISA Journal</w:t>
      </w:r>
      <w:r w:rsidRPr="003B2A60">
        <w:rPr>
          <w:lang w:val="en-GB"/>
        </w:rPr>
        <w:t xml:space="preserve">, </w:t>
      </w:r>
      <w:r w:rsidRPr="003B2A60">
        <w:rPr>
          <w:i/>
          <w:iCs/>
          <w:lang w:val="en-GB"/>
        </w:rPr>
        <w:t>25</w:t>
      </w:r>
      <w:r w:rsidRPr="003B2A60">
        <w:rPr>
          <w:lang w:val="en-GB"/>
        </w:rPr>
        <w:t>(2), 5–14.</w:t>
      </w:r>
    </w:p>
    <w:p w14:paraId="2B8E7C9B" w14:textId="77777777" w:rsidR="003B2A60" w:rsidRPr="003B2A60" w:rsidRDefault="003B2A60" w:rsidP="003B2A60">
      <w:pPr>
        <w:pStyle w:val="Bibliography"/>
        <w:rPr>
          <w:lang w:val="en-GB"/>
        </w:rPr>
      </w:pPr>
      <w:proofErr w:type="spellStart"/>
      <w:r w:rsidRPr="003B2A60">
        <w:rPr>
          <w:lang w:val="en-GB"/>
        </w:rPr>
        <w:t>Maghelal</w:t>
      </w:r>
      <w:proofErr w:type="spellEnd"/>
      <w:r w:rsidRPr="003B2A60">
        <w:rPr>
          <w:lang w:val="en-GB"/>
        </w:rPr>
        <w:t xml:space="preserve">, P. K., &amp; Capp, C. J. (2011). Walkability: A Review of Existing Pedestrian Indices. </w:t>
      </w:r>
      <w:r w:rsidRPr="003B2A60">
        <w:rPr>
          <w:i/>
          <w:iCs/>
          <w:lang w:val="en-GB"/>
        </w:rPr>
        <w:t>Journal of the Urban &amp; Regional Information Systems Association</w:t>
      </w:r>
      <w:r w:rsidRPr="003B2A60">
        <w:rPr>
          <w:lang w:val="en-GB"/>
        </w:rPr>
        <w:t xml:space="preserve">, </w:t>
      </w:r>
      <w:r w:rsidRPr="003B2A60">
        <w:rPr>
          <w:i/>
          <w:iCs/>
          <w:lang w:val="en-GB"/>
        </w:rPr>
        <w:t>23</w:t>
      </w:r>
      <w:r w:rsidRPr="003B2A60">
        <w:rPr>
          <w:lang w:val="en-GB"/>
        </w:rPr>
        <w:t>(2).</w:t>
      </w:r>
    </w:p>
    <w:p w14:paraId="144F0CAB" w14:textId="77777777" w:rsidR="003B2A60" w:rsidRPr="003B2A60" w:rsidRDefault="003B2A60" w:rsidP="003B2A60">
      <w:pPr>
        <w:pStyle w:val="Bibliography"/>
        <w:rPr>
          <w:lang w:val="en-GB"/>
        </w:rPr>
      </w:pPr>
      <w:proofErr w:type="spellStart"/>
      <w:r w:rsidRPr="003B2A60">
        <w:rPr>
          <w:lang w:val="en-GB"/>
        </w:rPr>
        <w:t>Miedema</w:t>
      </w:r>
      <w:proofErr w:type="spellEnd"/>
      <w:r w:rsidRPr="003B2A60">
        <w:rPr>
          <w:lang w:val="en-GB"/>
        </w:rPr>
        <w:t xml:space="preserve">, H. M., &amp; </w:t>
      </w:r>
      <w:proofErr w:type="spellStart"/>
      <w:r w:rsidRPr="003B2A60">
        <w:rPr>
          <w:lang w:val="en-GB"/>
        </w:rPr>
        <w:t>Oudshoorn</w:t>
      </w:r>
      <w:proofErr w:type="spellEnd"/>
      <w:r w:rsidRPr="003B2A60">
        <w:rPr>
          <w:lang w:val="en-GB"/>
        </w:rPr>
        <w:t xml:space="preserve">, C. G. (2001). Annoyance from transportation noise: Relationships with exposure metrics DNL and DENL and their confidence intervals. </w:t>
      </w:r>
      <w:r w:rsidRPr="003B2A60">
        <w:rPr>
          <w:i/>
          <w:iCs/>
          <w:lang w:val="en-GB"/>
        </w:rPr>
        <w:t>Environmental Health Perspectives</w:t>
      </w:r>
      <w:r w:rsidRPr="003B2A60">
        <w:rPr>
          <w:lang w:val="en-GB"/>
        </w:rPr>
        <w:t xml:space="preserve">, </w:t>
      </w:r>
      <w:r w:rsidRPr="003B2A60">
        <w:rPr>
          <w:i/>
          <w:iCs/>
          <w:lang w:val="en-GB"/>
        </w:rPr>
        <w:t>109</w:t>
      </w:r>
      <w:r w:rsidRPr="003B2A60">
        <w:rPr>
          <w:lang w:val="en-GB"/>
        </w:rPr>
        <w:t>(4), 409–416.</w:t>
      </w:r>
    </w:p>
    <w:p w14:paraId="37A5C51A" w14:textId="77777777" w:rsidR="003B2A60" w:rsidRPr="003B2A60" w:rsidRDefault="003B2A60" w:rsidP="003B2A60">
      <w:pPr>
        <w:pStyle w:val="Bibliography"/>
        <w:rPr>
          <w:lang w:val="en-GB"/>
        </w:rPr>
      </w:pPr>
      <w:proofErr w:type="spellStart"/>
      <w:r w:rsidRPr="003B2A60">
        <w:rPr>
          <w:lang w:val="en-GB"/>
        </w:rPr>
        <w:t>Naharudin</w:t>
      </w:r>
      <w:proofErr w:type="spellEnd"/>
      <w:r w:rsidRPr="003B2A60">
        <w:rPr>
          <w:lang w:val="en-GB"/>
        </w:rPr>
        <w:t xml:space="preserve">, N., </w:t>
      </w:r>
      <w:proofErr w:type="spellStart"/>
      <w:r w:rsidRPr="003B2A60">
        <w:rPr>
          <w:lang w:val="en-GB"/>
        </w:rPr>
        <w:t>Ahamad</w:t>
      </w:r>
      <w:proofErr w:type="spellEnd"/>
      <w:r w:rsidRPr="003B2A60">
        <w:rPr>
          <w:lang w:val="en-GB"/>
        </w:rPr>
        <w:t xml:space="preserve">, M., Sanusi, S., &amp; </w:t>
      </w:r>
      <w:proofErr w:type="spellStart"/>
      <w:r w:rsidRPr="003B2A60">
        <w:rPr>
          <w:lang w:val="en-GB"/>
        </w:rPr>
        <w:t>Sadullah</w:t>
      </w:r>
      <w:proofErr w:type="spellEnd"/>
      <w:r w:rsidRPr="003B2A60">
        <w:rPr>
          <w:lang w:val="en-GB"/>
        </w:rPr>
        <w:t xml:space="preserve">, A. F. M. (2017). OPTIMIZING PEDESTRIAN-FRIENDLY WALKING PATH FOR THE FIRST AND LAST MILE TRANSIT JOURNEY BY USING THE ANALYTICAL NETWORK PROCESS (ANP) DECISION MODEL AND GIS NETWORK ANALYSIS. </w:t>
      </w:r>
      <w:r w:rsidRPr="003B2A60">
        <w:rPr>
          <w:i/>
          <w:iCs/>
          <w:lang w:val="en-GB"/>
        </w:rPr>
        <w:t>International Archives of the Photogrammetry, Remote Sensing &amp; Spatial Information Sciences</w:t>
      </w:r>
      <w:r w:rsidRPr="003B2A60">
        <w:rPr>
          <w:lang w:val="en-GB"/>
        </w:rPr>
        <w:t xml:space="preserve">, </w:t>
      </w:r>
      <w:r w:rsidRPr="003B2A60">
        <w:rPr>
          <w:i/>
          <w:iCs/>
          <w:lang w:val="en-GB"/>
        </w:rPr>
        <w:t>42</w:t>
      </w:r>
      <w:r w:rsidRPr="003B2A60">
        <w:rPr>
          <w:lang w:val="en-GB"/>
        </w:rPr>
        <w:t>.</w:t>
      </w:r>
    </w:p>
    <w:p w14:paraId="6D874D23" w14:textId="77777777" w:rsidR="003B2A60" w:rsidRPr="003B2A60" w:rsidRDefault="003B2A60" w:rsidP="003B2A60">
      <w:pPr>
        <w:pStyle w:val="Bibliography"/>
        <w:rPr>
          <w:lang w:val="en-GB"/>
        </w:rPr>
      </w:pPr>
      <w:r w:rsidRPr="003B2A60">
        <w:rPr>
          <w:lang w:val="en-GB"/>
        </w:rPr>
        <w:t xml:space="preserve">Nielsen, H. L. (1997). </w:t>
      </w:r>
      <w:r w:rsidRPr="003B2A60">
        <w:rPr>
          <w:i/>
          <w:iCs/>
          <w:lang w:val="en-GB"/>
        </w:rPr>
        <w:t>Road traffic noise: Nordic prediction method</w:t>
      </w:r>
      <w:r w:rsidRPr="003B2A60">
        <w:rPr>
          <w:lang w:val="en-GB"/>
        </w:rPr>
        <w:t>. Nordic Council of Ministers.</w:t>
      </w:r>
    </w:p>
    <w:p w14:paraId="7AA7179F" w14:textId="77777777" w:rsidR="003B2A60" w:rsidRPr="003B2A60" w:rsidRDefault="003B2A60" w:rsidP="003B2A60">
      <w:pPr>
        <w:pStyle w:val="Bibliography"/>
        <w:rPr>
          <w:lang w:val="en-GB"/>
        </w:rPr>
      </w:pPr>
      <w:r w:rsidRPr="003B2A60">
        <w:rPr>
          <w:lang w:val="en-GB"/>
        </w:rPr>
        <w:t xml:space="preserve">Noto, M., &amp; Sato, H. (2000). A method for the shortest path search by extended Dijkstra algorithm. </w:t>
      </w:r>
      <w:proofErr w:type="spellStart"/>
      <w:r w:rsidRPr="003B2A60">
        <w:rPr>
          <w:i/>
          <w:iCs/>
          <w:lang w:val="en-GB"/>
        </w:rPr>
        <w:t>Smc</w:t>
      </w:r>
      <w:proofErr w:type="spellEnd"/>
      <w:r w:rsidRPr="003B2A60">
        <w:rPr>
          <w:i/>
          <w:iCs/>
          <w:lang w:val="en-GB"/>
        </w:rPr>
        <w:t xml:space="preserve"> 2000 Conference Proceedings. 2000 </w:t>
      </w:r>
      <w:proofErr w:type="spellStart"/>
      <w:r w:rsidRPr="003B2A60">
        <w:rPr>
          <w:i/>
          <w:iCs/>
          <w:lang w:val="en-GB"/>
        </w:rPr>
        <w:t>Ieee</w:t>
      </w:r>
      <w:proofErr w:type="spellEnd"/>
      <w:r w:rsidRPr="003B2A60">
        <w:rPr>
          <w:i/>
          <w:iCs/>
          <w:lang w:val="en-GB"/>
        </w:rPr>
        <w:t xml:space="preserve"> International Conference on Systems, Man and Cybernetics. “cybernetics Evolving to Systems, Humans, Organizations, and Their Complex Interactions” (Cat. No.0</w:t>
      </w:r>
      <w:r w:rsidRPr="003B2A60">
        <w:rPr>
          <w:lang w:val="en-GB"/>
        </w:rPr>
        <w:t xml:space="preserve">, </w:t>
      </w:r>
      <w:r w:rsidRPr="003B2A60">
        <w:rPr>
          <w:i/>
          <w:iCs/>
          <w:lang w:val="en-GB"/>
        </w:rPr>
        <w:t>3</w:t>
      </w:r>
      <w:r w:rsidRPr="003B2A60">
        <w:rPr>
          <w:lang w:val="en-GB"/>
        </w:rPr>
        <w:t>, 2316–2320 vol.3. https://doi.org/10.1109/ICSMC.2000.886462</w:t>
      </w:r>
    </w:p>
    <w:p w14:paraId="77421BC8" w14:textId="77777777" w:rsidR="003B2A60" w:rsidRPr="003B2A60" w:rsidRDefault="003B2A60" w:rsidP="003B2A60">
      <w:pPr>
        <w:pStyle w:val="Bibliography"/>
        <w:rPr>
          <w:lang w:val="en-GB"/>
        </w:rPr>
      </w:pPr>
      <w:proofErr w:type="spellStart"/>
      <w:r w:rsidRPr="003B2A60">
        <w:rPr>
          <w:i/>
          <w:iCs/>
          <w:lang w:val="en-GB"/>
        </w:rPr>
        <w:t>OpenLayers</w:t>
      </w:r>
      <w:proofErr w:type="spellEnd"/>
      <w:r w:rsidRPr="003B2A60">
        <w:rPr>
          <w:lang w:val="en-GB"/>
        </w:rPr>
        <w:t>. (n.d.). https://openlayers.org/ (accessed on 23 February 2020)</w:t>
      </w:r>
    </w:p>
    <w:p w14:paraId="3E30AC96" w14:textId="77777777" w:rsidR="003B2A60" w:rsidRPr="003B2A60" w:rsidRDefault="003B2A60" w:rsidP="003B2A60">
      <w:pPr>
        <w:pStyle w:val="Bibliography"/>
        <w:rPr>
          <w:lang w:val="en-GB"/>
        </w:rPr>
      </w:pPr>
      <w:proofErr w:type="spellStart"/>
      <w:r w:rsidRPr="003B2A60">
        <w:rPr>
          <w:lang w:val="en-GB"/>
        </w:rPr>
        <w:t>Ouis</w:t>
      </w:r>
      <w:proofErr w:type="spellEnd"/>
      <w:r w:rsidRPr="003B2A60">
        <w:rPr>
          <w:lang w:val="en-GB"/>
        </w:rPr>
        <w:t xml:space="preserve">, D. (2001). ANNOYANCE FROM ROAD TRAFFIC NOISE: A REVIEW. </w:t>
      </w:r>
      <w:r w:rsidRPr="003B2A60">
        <w:rPr>
          <w:i/>
          <w:iCs/>
          <w:lang w:val="en-GB"/>
        </w:rPr>
        <w:t>Journal of Environmental Psychology</w:t>
      </w:r>
      <w:r w:rsidRPr="003B2A60">
        <w:rPr>
          <w:lang w:val="en-GB"/>
        </w:rPr>
        <w:t xml:space="preserve">, </w:t>
      </w:r>
      <w:r w:rsidRPr="003B2A60">
        <w:rPr>
          <w:i/>
          <w:iCs/>
          <w:lang w:val="en-GB"/>
        </w:rPr>
        <w:t>21</w:t>
      </w:r>
      <w:r w:rsidRPr="003B2A60">
        <w:rPr>
          <w:lang w:val="en-GB"/>
        </w:rPr>
        <w:t>(1), 101–120. https://doi.org/10.1006/jevp.2000.0187</w:t>
      </w:r>
    </w:p>
    <w:p w14:paraId="6C59C3BE" w14:textId="77777777" w:rsidR="003B2A60" w:rsidRPr="003B2A60" w:rsidRDefault="003B2A60" w:rsidP="003B2A60">
      <w:pPr>
        <w:pStyle w:val="Bibliography"/>
        <w:rPr>
          <w:lang w:val="en-GB"/>
        </w:rPr>
      </w:pPr>
      <w:proofErr w:type="spellStart"/>
      <w:r w:rsidRPr="003B2A60">
        <w:rPr>
          <w:lang w:val="en-GB"/>
        </w:rPr>
        <w:lastRenderedPageBreak/>
        <w:t>Parmanen</w:t>
      </w:r>
      <w:proofErr w:type="spellEnd"/>
      <w:r w:rsidRPr="003B2A60">
        <w:rPr>
          <w:lang w:val="en-GB"/>
        </w:rPr>
        <w:t xml:space="preserve">, J. (2007). A-weighted sound pressure level as a loudness/annoyance indicator for environmental sounds – Could it be improved? </w:t>
      </w:r>
      <w:r w:rsidRPr="003B2A60">
        <w:rPr>
          <w:i/>
          <w:iCs/>
          <w:lang w:val="en-GB"/>
        </w:rPr>
        <w:t>Applied Acoustics</w:t>
      </w:r>
      <w:r w:rsidRPr="003B2A60">
        <w:rPr>
          <w:lang w:val="en-GB"/>
        </w:rPr>
        <w:t xml:space="preserve">, </w:t>
      </w:r>
      <w:r w:rsidRPr="003B2A60">
        <w:rPr>
          <w:i/>
          <w:iCs/>
          <w:lang w:val="en-GB"/>
        </w:rPr>
        <w:t>68</w:t>
      </w:r>
      <w:r w:rsidRPr="003B2A60">
        <w:rPr>
          <w:lang w:val="en-GB"/>
        </w:rPr>
        <w:t>(1), 58–70. https://doi.org/10.1016/j.apacoust.2006.02.004</w:t>
      </w:r>
    </w:p>
    <w:p w14:paraId="4AB73447" w14:textId="77777777" w:rsidR="003B2A60" w:rsidRPr="003B2A60" w:rsidRDefault="003B2A60" w:rsidP="003B2A60">
      <w:pPr>
        <w:pStyle w:val="Bibliography"/>
        <w:rPr>
          <w:lang w:val="en-GB"/>
        </w:rPr>
      </w:pPr>
      <w:proofErr w:type="spellStart"/>
      <w:r w:rsidRPr="003B2A60">
        <w:rPr>
          <w:lang w:val="en-GB"/>
        </w:rPr>
        <w:t>Passchier</w:t>
      </w:r>
      <w:proofErr w:type="spellEnd"/>
      <w:r w:rsidRPr="003B2A60">
        <w:rPr>
          <w:lang w:val="en-GB"/>
        </w:rPr>
        <w:t xml:space="preserve">-Vermeer W, &amp; </w:t>
      </w:r>
      <w:proofErr w:type="spellStart"/>
      <w:r w:rsidRPr="003B2A60">
        <w:rPr>
          <w:lang w:val="en-GB"/>
        </w:rPr>
        <w:t>Passchier</w:t>
      </w:r>
      <w:proofErr w:type="spellEnd"/>
      <w:r w:rsidRPr="003B2A60">
        <w:rPr>
          <w:lang w:val="en-GB"/>
        </w:rPr>
        <w:t xml:space="preserve"> W F. (2000). Noise exposure and public health. </w:t>
      </w:r>
      <w:r w:rsidRPr="003B2A60">
        <w:rPr>
          <w:i/>
          <w:iCs/>
          <w:lang w:val="en-GB"/>
        </w:rPr>
        <w:t>Environmental Health Perspectives</w:t>
      </w:r>
      <w:r w:rsidRPr="003B2A60">
        <w:rPr>
          <w:lang w:val="en-GB"/>
        </w:rPr>
        <w:t xml:space="preserve">, </w:t>
      </w:r>
      <w:r w:rsidRPr="003B2A60">
        <w:rPr>
          <w:i/>
          <w:iCs/>
          <w:lang w:val="en-GB"/>
        </w:rPr>
        <w:t>108</w:t>
      </w:r>
      <w:r w:rsidRPr="003B2A60">
        <w:rPr>
          <w:lang w:val="en-GB"/>
        </w:rPr>
        <w:t>(</w:t>
      </w:r>
      <w:proofErr w:type="spellStart"/>
      <w:r w:rsidRPr="003B2A60">
        <w:rPr>
          <w:lang w:val="en-GB"/>
        </w:rPr>
        <w:t>suppl</w:t>
      </w:r>
      <w:proofErr w:type="spellEnd"/>
      <w:r w:rsidRPr="003B2A60">
        <w:rPr>
          <w:lang w:val="en-GB"/>
        </w:rPr>
        <w:t xml:space="preserve"> 1), 123–131. https://doi.org/10.1289/ehp.00108s1123</w:t>
      </w:r>
    </w:p>
    <w:p w14:paraId="715D6321" w14:textId="77777777" w:rsidR="003B2A60" w:rsidRPr="003B2A60" w:rsidRDefault="003B2A60" w:rsidP="003B2A60">
      <w:pPr>
        <w:pStyle w:val="Bibliography"/>
        <w:rPr>
          <w:lang w:val="en-GB"/>
        </w:rPr>
      </w:pPr>
      <w:proofErr w:type="spellStart"/>
      <w:r w:rsidRPr="003B2A60">
        <w:rPr>
          <w:i/>
          <w:iCs/>
          <w:lang w:val="en-GB"/>
        </w:rPr>
        <w:t>PostGIS</w:t>
      </w:r>
      <w:proofErr w:type="spellEnd"/>
      <w:r w:rsidRPr="003B2A60">
        <w:rPr>
          <w:lang w:val="en-GB"/>
        </w:rPr>
        <w:t>. (n.d.). https://postgis.net/ (accessed on 23 February 2020)</w:t>
      </w:r>
    </w:p>
    <w:p w14:paraId="26B0D2F0" w14:textId="77777777" w:rsidR="003B2A60" w:rsidRPr="003B2A60" w:rsidRDefault="003B2A60" w:rsidP="003B2A60">
      <w:pPr>
        <w:pStyle w:val="Bibliography"/>
        <w:rPr>
          <w:lang w:val="en-GB"/>
        </w:rPr>
      </w:pPr>
      <w:proofErr w:type="spellStart"/>
      <w:r w:rsidRPr="003B2A60">
        <w:rPr>
          <w:lang w:val="en-GB"/>
        </w:rPr>
        <w:t>Pucher</w:t>
      </w:r>
      <w:proofErr w:type="spellEnd"/>
      <w:r w:rsidRPr="003B2A60">
        <w:rPr>
          <w:lang w:val="en-GB"/>
        </w:rPr>
        <w:t xml:space="preserve">, J., &amp; Buehler, R. (2010). Walking and cycling for healthy cities. </w:t>
      </w:r>
      <w:r w:rsidRPr="003B2A60">
        <w:rPr>
          <w:i/>
          <w:iCs/>
          <w:lang w:val="en-GB"/>
        </w:rPr>
        <w:t>Built Environment</w:t>
      </w:r>
      <w:r w:rsidRPr="003B2A60">
        <w:rPr>
          <w:lang w:val="en-GB"/>
        </w:rPr>
        <w:t xml:space="preserve">, </w:t>
      </w:r>
      <w:r w:rsidRPr="003B2A60">
        <w:rPr>
          <w:i/>
          <w:iCs/>
          <w:lang w:val="en-GB"/>
        </w:rPr>
        <w:t>36</w:t>
      </w:r>
      <w:r w:rsidRPr="003B2A60">
        <w:rPr>
          <w:lang w:val="en-GB"/>
        </w:rPr>
        <w:t>(4), 391–414.</w:t>
      </w:r>
    </w:p>
    <w:p w14:paraId="68991508" w14:textId="77777777" w:rsidR="003B2A60" w:rsidRPr="003B2A60" w:rsidRDefault="003B2A60" w:rsidP="003B2A60">
      <w:pPr>
        <w:pStyle w:val="Bibliography"/>
        <w:rPr>
          <w:lang w:val="en-GB"/>
        </w:rPr>
      </w:pPr>
      <w:proofErr w:type="spellStart"/>
      <w:r w:rsidRPr="003B2A60">
        <w:rPr>
          <w:lang w:val="en-GB"/>
        </w:rPr>
        <w:t>Qiu</w:t>
      </w:r>
      <w:proofErr w:type="spellEnd"/>
      <w:r w:rsidRPr="003B2A60">
        <w:rPr>
          <w:lang w:val="en-GB"/>
        </w:rPr>
        <w:t xml:space="preserve">, G., &amp; Chen, J. (2018). Web-based 3D map visualization using WebGL. </w:t>
      </w:r>
      <w:r w:rsidRPr="003B2A60">
        <w:rPr>
          <w:i/>
          <w:iCs/>
          <w:lang w:val="en-GB"/>
        </w:rPr>
        <w:t>2018 13th IEEE Conference on Industrial Electronics and Applications (ICIEA)</w:t>
      </w:r>
      <w:r w:rsidRPr="003B2A60">
        <w:rPr>
          <w:lang w:val="en-GB"/>
        </w:rPr>
        <w:t>, 759–763.</w:t>
      </w:r>
    </w:p>
    <w:p w14:paraId="53C8B78F" w14:textId="77777777" w:rsidR="003B2A60" w:rsidRPr="003B2A60" w:rsidRDefault="003B2A60" w:rsidP="003B2A60">
      <w:pPr>
        <w:pStyle w:val="Bibliography"/>
        <w:rPr>
          <w:lang w:val="en-GB"/>
        </w:rPr>
      </w:pPr>
      <w:proofErr w:type="spellStart"/>
      <w:r w:rsidRPr="003B2A60">
        <w:rPr>
          <w:lang w:val="en-GB"/>
        </w:rPr>
        <w:t>Quercia</w:t>
      </w:r>
      <w:proofErr w:type="spellEnd"/>
      <w:r w:rsidRPr="003B2A60">
        <w:rPr>
          <w:lang w:val="en-GB"/>
        </w:rPr>
        <w:t xml:space="preserve">, D., </w:t>
      </w:r>
      <w:proofErr w:type="spellStart"/>
      <w:r w:rsidRPr="003B2A60">
        <w:rPr>
          <w:lang w:val="en-GB"/>
        </w:rPr>
        <w:t>Schifanella</w:t>
      </w:r>
      <w:proofErr w:type="spellEnd"/>
      <w:r w:rsidRPr="003B2A60">
        <w:rPr>
          <w:lang w:val="en-GB"/>
        </w:rPr>
        <w:t xml:space="preserve">, R., &amp; Aiello, L. M. (2014). The shortest path to happiness: Recommending beautiful, quiet, and happy routes in the city. </w:t>
      </w:r>
      <w:r w:rsidRPr="003B2A60">
        <w:rPr>
          <w:i/>
          <w:iCs/>
          <w:lang w:val="en-GB"/>
        </w:rPr>
        <w:t>Proceedings of the 25th ACM Conference on Hypertext and Social Media</w:t>
      </w:r>
      <w:r w:rsidRPr="003B2A60">
        <w:rPr>
          <w:lang w:val="en-GB"/>
        </w:rPr>
        <w:t>, 116–125.</w:t>
      </w:r>
    </w:p>
    <w:p w14:paraId="5636D91E" w14:textId="77777777" w:rsidR="003B2A60" w:rsidRPr="003B2A60" w:rsidRDefault="003B2A60" w:rsidP="003B2A60">
      <w:pPr>
        <w:pStyle w:val="Bibliography"/>
        <w:rPr>
          <w:lang w:val="en-GB"/>
        </w:rPr>
      </w:pPr>
      <w:proofErr w:type="spellStart"/>
      <w:r w:rsidRPr="003B2A60">
        <w:rPr>
          <w:lang w:val="en-GB"/>
        </w:rPr>
        <w:t>Recio</w:t>
      </w:r>
      <w:proofErr w:type="spellEnd"/>
      <w:r w:rsidRPr="003B2A60">
        <w:rPr>
          <w:lang w:val="en-GB"/>
        </w:rPr>
        <w:t xml:space="preserve">, A., Linares, C., Banegas, J. R., &amp; Díaz, J. (2016). Road traffic noise effects on cardiovascular, respiratory, and metabolic health: An integrative model of biological mechanisms. </w:t>
      </w:r>
      <w:r w:rsidRPr="003B2A60">
        <w:rPr>
          <w:i/>
          <w:iCs/>
          <w:lang w:val="en-GB"/>
        </w:rPr>
        <w:t>Environmental Research</w:t>
      </w:r>
      <w:r w:rsidRPr="003B2A60">
        <w:rPr>
          <w:lang w:val="en-GB"/>
        </w:rPr>
        <w:t xml:space="preserve">, </w:t>
      </w:r>
      <w:r w:rsidRPr="003B2A60">
        <w:rPr>
          <w:i/>
          <w:iCs/>
          <w:lang w:val="en-GB"/>
        </w:rPr>
        <w:t>146</w:t>
      </w:r>
      <w:r w:rsidRPr="003B2A60">
        <w:rPr>
          <w:lang w:val="en-GB"/>
        </w:rPr>
        <w:t>, 359–370. https://doi.org/10.1016/j.envres.2015.12.036</w:t>
      </w:r>
    </w:p>
    <w:p w14:paraId="11342A85" w14:textId="77777777" w:rsidR="003B2A60" w:rsidRPr="003B2A60" w:rsidRDefault="003B2A60" w:rsidP="003B2A60">
      <w:pPr>
        <w:pStyle w:val="Bibliography"/>
        <w:rPr>
          <w:lang w:val="en-GB"/>
        </w:rPr>
      </w:pPr>
      <w:r w:rsidRPr="003B2A60">
        <w:rPr>
          <w:lang w:val="en-GB"/>
        </w:rPr>
        <w:t xml:space="preserve">Ribeiro, P., &amp; Mendes, J. F. (2011). Route planning for soft modes of transport: Healthy routes. </w:t>
      </w:r>
      <w:r w:rsidRPr="003B2A60">
        <w:rPr>
          <w:i/>
          <w:iCs/>
          <w:lang w:val="en-GB"/>
        </w:rPr>
        <w:t>WIT Transactions on The Built Environment</w:t>
      </w:r>
      <w:r w:rsidRPr="003B2A60">
        <w:rPr>
          <w:lang w:val="en-GB"/>
        </w:rPr>
        <w:t xml:space="preserve">, </w:t>
      </w:r>
      <w:r w:rsidRPr="003B2A60">
        <w:rPr>
          <w:i/>
          <w:iCs/>
          <w:lang w:val="en-GB"/>
        </w:rPr>
        <w:t>116</w:t>
      </w:r>
      <w:r w:rsidRPr="003B2A60">
        <w:rPr>
          <w:lang w:val="en-GB"/>
        </w:rPr>
        <w:t>, 677–688.</w:t>
      </w:r>
    </w:p>
    <w:p w14:paraId="194FE2E5" w14:textId="77777777" w:rsidR="003B2A60" w:rsidRPr="003B2A60" w:rsidRDefault="003B2A60" w:rsidP="003B2A60">
      <w:pPr>
        <w:pStyle w:val="Bibliography"/>
        <w:rPr>
          <w:lang w:val="en-GB"/>
        </w:rPr>
      </w:pPr>
      <w:r w:rsidRPr="003B2A60">
        <w:rPr>
          <w:lang w:val="en-GB"/>
        </w:rPr>
        <w:t xml:space="preserve">Ribeiro, P., &amp; Mendes, J. F. (2013). Healthy routes for active modes in school journeys. </w:t>
      </w:r>
      <w:r w:rsidRPr="003B2A60">
        <w:rPr>
          <w:i/>
          <w:iCs/>
          <w:lang w:val="en-GB"/>
        </w:rPr>
        <w:t>International Journal of Sustainable Development and Planning</w:t>
      </w:r>
      <w:r w:rsidRPr="003B2A60">
        <w:rPr>
          <w:lang w:val="en-GB"/>
        </w:rPr>
        <w:t xml:space="preserve">, </w:t>
      </w:r>
      <w:r w:rsidRPr="003B2A60">
        <w:rPr>
          <w:i/>
          <w:iCs/>
          <w:lang w:val="en-GB"/>
        </w:rPr>
        <w:t>8</w:t>
      </w:r>
      <w:r w:rsidRPr="003B2A60">
        <w:rPr>
          <w:lang w:val="en-GB"/>
        </w:rPr>
        <w:t>(4), 591–602.</w:t>
      </w:r>
    </w:p>
    <w:p w14:paraId="28C035F9" w14:textId="77777777" w:rsidR="003B2A60" w:rsidRPr="003B2A60" w:rsidRDefault="003B2A60" w:rsidP="003B2A60">
      <w:pPr>
        <w:pStyle w:val="Bibliography"/>
        <w:rPr>
          <w:lang w:val="en-GB"/>
        </w:rPr>
      </w:pPr>
      <w:proofErr w:type="spellStart"/>
      <w:r w:rsidRPr="003B2A60">
        <w:rPr>
          <w:lang w:val="en-GB"/>
        </w:rPr>
        <w:t>Sharker</w:t>
      </w:r>
      <w:proofErr w:type="spellEnd"/>
      <w:r w:rsidRPr="003B2A60">
        <w:rPr>
          <w:lang w:val="en-GB"/>
        </w:rPr>
        <w:t xml:space="preserve">, M. H., Karimi, H. A., &amp; </w:t>
      </w:r>
      <w:proofErr w:type="spellStart"/>
      <w:r w:rsidRPr="003B2A60">
        <w:rPr>
          <w:lang w:val="en-GB"/>
        </w:rPr>
        <w:t>Zgibor</w:t>
      </w:r>
      <w:proofErr w:type="spellEnd"/>
      <w:r w:rsidRPr="003B2A60">
        <w:rPr>
          <w:lang w:val="en-GB"/>
        </w:rPr>
        <w:t xml:space="preserve">, J. C. (2012). Health-optimal routing in pedestrian navigation services. </w:t>
      </w:r>
      <w:r w:rsidRPr="003B2A60">
        <w:rPr>
          <w:i/>
          <w:iCs/>
          <w:lang w:val="en-GB"/>
        </w:rPr>
        <w:t>Proceedings of the First ACM SIGSPATIAL International Workshop on Use of GIS in Public Health</w:t>
      </w:r>
      <w:r w:rsidRPr="003B2A60">
        <w:rPr>
          <w:lang w:val="en-GB"/>
        </w:rPr>
        <w:t>, 1–10.</w:t>
      </w:r>
    </w:p>
    <w:p w14:paraId="70E34F92" w14:textId="77777777" w:rsidR="003B2A60" w:rsidRPr="003B2A60" w:rsidRDefault="003B2A60" w:rsidP="003B2A60">
      <w:pPr>
        <w:pStyle w:val="Bibliography"/>
        <w:rPr>
          <w:lang w:val="en-GB"/>
        </w:rPr>
      </w:pPr>
      <w:r w:rsidRPr="003B2A60">
        <w:rPr>
          <w:lang w:val="en-GB"/>
        </w:rPr>
        <w:t xml:space="preserve">Sheng, N., &amp; Tang, U. W. (2011). Spatial Analysis of Urban Form and Pedestrian Exposure to Traffic Noise. </w:t>
      </w:r>
      <w:r w:rsidRPr="003B2A60">
        <w:rPr>
          <w:i/>
          <w:iCs/>
          <w:lang w:val="en-GB"/>
        </w:rPr>
        <w:t>International Journal of Environmental Research and Public Health</w:t>
      </w:r>
      <w:r w:rsidRPr="003B2A60">
        <w:rPr>
          <w:lang w:val="en-GB"/>
        </w:rPr>
        <w:t xml:space="preserve">, </w:t>
      </w:r>
      <w:r w:rsidRPr="003B2A60">
        <w:rPr>
          <w:i/>
          <w:iCs/>
          <w:lang w:val="en-GB"/>
        </w:rPr>
        <w:t>8</w:t>
      </w:r>
      <w:r w:rsidRPr="003B2A60">
        <w:rPr>
          <w:lang w:val="en-GB"/>
        </w:rPr>
        <w:t>(6), 1977–1990. https://doi.org/10.3390/ijerph8061977</w:t>
      </w:r>
    </w:p>
    <w:p w14:paraId="5B708421" w14:textId="77777777" w:rsidR="003B2A60" w:rsidRPr="003B2A60" w:rsidRDefault="003B2A60" w:rsidP="003B2A60">
      <w:pPr>
        <w:pStyle w:val="Bibliography"/>
        <w:rPr>
          <w:lang w:val="en-GB"/>
        </w:rPr>
      </w:pPr>
      <w:r w:rsidRPr="003B2A60">
        <w:rPr>
          <w:lang w:val="en-GB"/>
        </w:rPr>
        <w:t xml:space="preserve">Stevens, S. S. (1960). The psychophysics of sensory function. </w:t>
      </w:r>
      <w:r w:rsidRPr="003B2A60">
        <w:rPr>
          <w:i/>
          <w:iCs/>
          <w:lang w:val="en-GB"/>
        </w:rPr>
        <w:t>American Scientist</w:t>
      </w:r>
      <w:r w:rsidRPr="003B2A60">
        <w:rPr>
          <w:lang w:val="en-GB"/>
        </w:rPr>
        <w:t xml:space="preserve">, </w:t>
      </w:r>
      <w:r w:rsidRPr="003B2A60">
        <w:rPr>
          <w:i/>
          <w:iCs/>
          <w:lang w:val="en-GB"/>
        </w:rPr>
        <w:t>48</w:t>
      </w:r>
      <w:r w:rsidRPr="003B2A60">
        <w:rPr>
          <w:lang w:val="en-GB"/>
        </w:rPr>
        <w:t>(2), 226–253.</w:t>
      </w:r>
    </w:p>
    <w:p w14:paraId="0689DC01" w14:textId="77777777" w:rsidR="003B2A60" w:rsidRPr="003B2A60" w:rsidRDefault="003B2A60" w:rsidP="003B2A60">
      <w:pPr>
        <w:pStyle w:val="Bibliography"/>
        <w:rPr>
          <w:lang w:val="en-GB"/>
        </w:rPr>
      </w:pPr>
      <w:proofErr w:type="spellStart"/>
      <w:r w:rsidRPr="003B2A60">
        <w:rPr>
          <w:lang w:val="en-GB"/>
        </w:rPr>
        <w:t>Su</w:t>
      </w:r>
      <w:proofErr w:type="spellEnd"/>
      <w:r w:rsidRPr="003B2A60">
        <w:rPr>
          <w:lang w:val="en-GB"/>
        </w:rPr>
        <w:t xml:space="preserve">, J. G., Winters, M., Nunes, M., &amp; </w:t>
      </w:r>
      <w:proofErr w:type="spellStart"/>
      <w:r w:rsidRPr="003B2A60">
        <w:rPr>
          <w:lang w:val="en-GB"/>
        </w:rPr>
        <w:t>Brauer</w:t>
      </w:r>
      <w:proofErr w:type="spellEnd"/>
      <w:r w:rsidRPr="003B2A60">
        <w:rPr>
          <w:lang w:val="en-GB"/>
        </w:rPr>
        <w:t xml:space="preserve">, M. (2010). Designing a route planner to facilitate and promote cycling in Metro Vancouver, Canada. </w:t>
      </w:r>
      <w:r w:rsidRPr="003B2A60">
        <w:rPr>
          <w:i/>
          <w:iCs/>
          <w:lang w:val="en-GB"/>
        </w:rPr>
        <w:t>Transportation Research Part A: Policy and Practice</w:t>
      </w:r>
      <w:r w:rsidRPr="003B2A60">
        <w:rPr>
          <w:lang w:val="en-GB"/>
        </w:rPr>
        <w:t xml:space="preserve">, </w:t>
      </w:r>
      <w:r w:rsidRPr="003B2A60">
        <w:rPr>
          <w:i/>
          <w:iCs/>
          <w:lang w:val="en-GB"/>
        </w:rPr>
        <w:t>44</w:t>
      </w:r>
      <w:r w:rsidRPr="003B2A60">
        <w:rPr>
          <w:lang w:val="en-GB"/>
        </w:rPr>
        <w:t>(7), 495–505. https://doi.org/10.1016/j.tra.2010.03.015</w:t>
      </w:r>
    </w:p>
    <w:p w14:paraId="71C9C90F" w14:textId="77777777" w:rsidR="003B2A60" w:rsidRPr="003B2A60" w:rsidRDefault="003B2A60" w:rsidP="003B2A60">
      <w:pPr>
        <w:pStyle w:val="Bibliography"/>
        <w:rPr>
          <w:lang w:val="en-GB"/>
        </w:rPr>
      </w:pPr>
      <w:proofErr w:type="spellStart"/>
      <w:r w:rsidRPr="003B2A60">
        <w:rPr>
          <w:lang w:val="en-GB"/>
        </w:rPr>
        <w:t>Tainio</w:t>
      </w:r>
      <w:proofErr w:type="spellEnd"/>
      <w:r w:rsidRPr="003B2A60">
        <w:rPr>
          <w:lang w:val="en-GB"/>
        </w:rPr>
        <w:t xml:space="preserve">, M., de </w:t>
      </w:r>
      <w:proofErr w:type="spellStart"/>
      <w:r w:rsidRPr="003B2A60">
        <w:rPr>
          <w:lang w:val="en-GB"/>
        </w:rPr>
        <w:t>Nazelle</w:t>
      </w:r>
      <w:proofErr w:type="spellEnd"/>
      <w:r w:rsidRPr="003B2A60">
        <w:rPr>
          <w:lang w:val="en-GB"/>
        </w:rPr>
        <w:t xml:space="preserve">, A. J., </w:t>
      </w:r>
      <w:proofErr w:type="spellStart"/>
      <w:r w:rsidRPr="003B2A60">
        <w:rPr>
          <w:lang w:val="en-GB"/>
        </w:rPr>
        <w:t>Götschi</w:t>
      </w:r>
      <w:proofErr w:type="spellEnd"/>
      <w:r w:rsidRPr="003B2A60">
        <w:rPr>
          <w:lang w:val="en-GB"/>
        </w:rPr>
        <w:t xml:space="preserve">, T., </w:t>
      </w:r>
      <w:proofErr w:type="spellStart"/>
      <w:r w:rsidRPr="003B2A60">
        <w:rPr>
          <w:lang w:val="en-GB"/>
        </w:rPr>
        <w:t>Kahlmeier</w:t>
      </w:r>
      <w:proofErr w:type="spellEnd"/>
      <w:r w:rsidRPr="003B2A60">
        <w:rPr>
          <w:lang w:val="en-GB"/>
        </w:rPr>
        <w:t xml:space="preserve">, S., Rojas-Rueda, D., </w:t>
      </w:r>
      <w:proofErr w:type="spellStart"/>
      <w:r w:rsidRPr="003B2A60">
        <w:rPr>
          <w:lang w:val="en-GB"/>
        </w:rPr>
        <w:t>Nieuwenhuijsen</w:t>
      </w:r>
      <w:proofErr w:type="spellEnd"/>
      <w:r w:rsidRPr="003B2A60">
        <w:rPr>
          <w:lang w:val="en-GB"/>
        </w:rPr>
        <w:t xml:space="preserve">, M. J., de Sá, T. H., Kelly, P., &amp; Woodcock, J. (2016). Can air pollution negate the health benefits of cycling and walking? </w:t>
      </w:r>
      <w:r w:rsidRPr="003B2A60">
        <w:rPr>
          <w:i/>
          <w:iCs/>
          <w:lang w:val="en-GB"/>
        </w:rPr>
        <w:t>Preventive Medicine</w:t>
      </w:r>
      <w:r w:rsidRPr="003B2A60">
        <w:rPr>
          <w:lang w:val="en-GB"/>
        </w:rPr>
        <w:t xml:space="preserve">, </w:t>
      </w:r>
      <w:r w:rsidRPr="003B2A60">
        <w:rPr>
          <w:i/>
          <w:iCs/>
          <w:lang w:val="en-GB"/>
        </w:rPr>
        <w:t>87</w:t>
      </w:r>
      <w:r w:rsidRPr="003B2A60">
        <w:rPr>
          <w:lang w:val="en-GB"/>
        </w:rPr>
        <w:t>, 233–236. https://doi.org/10.1016/j.ypmed.2016.02.002</w:t>
      </w:r>
    </w:p>
    <w:p w14:paraId="65333537" w14:textId="77777777" w:rsidR="003B2A60" w:rsidRPr="003B2A60" w:rsidRDefault="003B2A60" w:rsidP="003B2A60">
      <w:pPr>
        <w:pStyle w:val="Bibliography"/>
        <w:rPr>
          <w:lang w:val="en-GB"/>
        </w:rPr>
      </w:pPr>
      <w:proofErr w:type="spellStart"/>
      <w:r w:rsidRPr="003B2A60">
        <w:rPr>
          <w:lang w:val="en-GB"/>
        </w:rPr>
        <w:lastRenderedPageBreak/>
        <w:t>Toivonen</w:t>
      </w:r>
      <w:proofErr w:type="spellEnd"/>
      <w:r w:rsidRPr="003B2A60">
        <w:rPr>
          <w:lang w:val="en-GB"/>
        </w:rPr>
        <w:t xml:space="preserve">, T., Salonen, M., </w:t>
      </w:r>
      <w:proofErr w:type="spellStart"/>
      <w:r w:rsidRPr="003B2A60">
        <w:rPr>
          <w:lang w:val="en-GB"/>
        </w:rPr>
        <w:t>Tenkanen</w:t>
      </w:r>
      <w:proofErr w:type="spellEnd"/>
      <w:r w:rsidRPr="003B2A60">
        <w:rPr>
          <w:lang w:val="en-GB"/>
        </w:rPr>
        <w:t xml:space="preserve">, H., </w:t>
      </w:r>
      <w:proofErr w:type="spellStart"/>
      <w:r w:rsidRPr="003B2A60">
        <w:rPr>
          <w:lang w:val="en-GB"/>
        </w:rPr>
        <w:t>Saarsalmi</w:t>
      </w:r>
      <w:proofErr w:type="spellEnd"/>
      <w:r w:rsidRPr="003B2A60">
        <w:rPr>
          <w:lang w:val="en-GB"/>
        </w:rPr>
        <w:t xml:space="preserve">, P., </w:t>
      </w:r>
      <w:proofErr w:type="spellStart"/>
      <w:r w:rsidRPr="003B2A60">
        <w:rPr>
          <w:lang w:val="en-GB"/>
        </w:rPr>
        <w:t>Jaakkola</w:t>
      </w:r>
      <w:proofErr w:type="spellEnd"/>
      <w:r w:rsidRPr="003B2A60">
        <w:rPr>
          <w:lang w:val="en-GB"/>
        </w:rPr>
        <w:t xml:space="preserve">, T., &amp; </w:t>
      </w:r>
      <w:proofErr w:type="spellStart"/>
      <w:r w:rsidRPr="003B2A60">
        <w:rPr>
          <w:lang w:val="en-GB"/>
        </w:rPr>
        <w:t>Järvi</w:t>
      </w:r>
      <w:proofErr w:type="spellEnd"/>
      <w:r w:rsidRPr="003B2A60">
        <w:rPr>
          <w:lang w:val="en-GB"/>
        </w:rPr>
        <w:t xml:space="preserve">, J. (2014). </w:t>
      </w:r>
      <w:proofErr w:type="spellStart"/>
      <w:r w:rsidRPr="003B2A60">
        <w:rPr>
          <w:lang w:val="en-GB"/>
        </w:rPr>
        <w:t>Joukkoliikenteellä</w:t>
      </w:r>
      <w:proofErr w:type="spellEnd"/>
      <w:r w:rsidRPr="003B2A60">
        <w:rPr>
          <w:lang w:val="en-GB"/>
        </w:rPr>
        <w:t xml:space="preserve">, </w:t>
      </w:r>
      <w:proofErr w:type="spellStart"/>
      <w:r w:rsidRPr="003B2A60">
        <w:rPr>
          <w:lang w:val="en-GB"/>
        </w:rPr>
        <w:t>autolla</w:t>
      </w:r>
      <w:proofErr w:type="spellEnd"/>
      <w:r w:rsidRPr="003B2A60">
        <w:rPr>
          <w:lang w:val="en-GB"/>
        </w:rPr>
        <w:t xml:space="preserve"> </w:t>
      </w:r>
      <w:proofErr w:type="spellStart"/>
      <w:r w:rsidRPr="003B2A60">
        <w:rPr>
          <w:lang w:val="en-GB"/>
        </w:rPr>
        <w:t>ja</w:t>
      </w:r>
      <w:proofErr w:type="spellEnd"/>
      <w:r w:rsidRPr="003B2A60">
        <w:rPr>
          <w:lang w:val="en-GB"/>
        </w:rPr>
        <w:t xml:space="preserve"> </w:t>
      </w:r>
      <w:proofErr w:type="spellStart"/>
      <w:r w:rsidRPr="003B2A60">
        <w:rPr>
          <w:lang w:val="en-GB"/>
        </w:rPr>
        <w:t>kävellen</w:t>
      </w:r>
      <w:proofErr w:type="spellEnd"/>
      <w:r w:rsidRPr="003B2A60">
        <w:rPr>
          <w:lang w:val="en-GB"/>
        </w:rPr>
        <w:t xml:space="preserve">: </w:t>
      </w:r>
      <w:proofErr w:type="spellStart"/>
      <w:r w:rsidRPr="003B2A60">
        <w:rPr>
          <w:lang w:val="en-GB"/>
        </w:rPr>
        <w:t>Avoin</w:t>
      </w:r>
      <w:proofErr w:type="spellEnd"/>
      <w:r w:rsidRPr="003B2A60">
        <w:rPr>
          <w:lang w:val="en-GB"/>
        </w:rPr>
        <w:t xml:space="preserve"> </w:t>
      </w:r>
      <w:proofErr w:type="spellStart"/>
      <w:r w:rsidRPr="003B2A60">
        <w:rPr>
          <w:lang w:val="en-GB"/>
        </w:rPr>
        <w:t>saavutettavuusaineisto</w:t>
      </w:r>
      <w:proofErr w:type="spellEnd"/>
      <w:r w:rsidRPr="003B2A60">
        <w:rPr>
          <w:lang w:val="en-GB"/>
        </w:rPr>
        <w:t xml:space="preserve"> </w:t>
      </w:r>
      <w:proofErr w:type="spellStart"/>
      <w:r w:rsidRPr="003B2A60">
        <w:rPr>
          <w:lang w:val="en-GB"/>
        </w:rPr>
        <w:t>pääkaupunkiseudulta</w:t>
      </w:r>
      <w:proofErr w:type="spellEnd"/>
      <w:r w:rsidRPr="003B2A60">
        <w:rPr>
          <w:lang w:val="en-GB"/>
        </w:rPr>
        <w:t xml:space="preserve">. </w:t>
      </w:r>
      <w:r w:rsidRPr="003B2A60">
        <w:rPr>
          <w:i/>
          <w:iCs/>
          <w:lang w:val="en-GB"/>
        </w:rPr>
        <w:t>Terra 126 (2014): 3</w:t>
      </w:r>
      <w:r w:rsidRPr="003B2A60">
        <w:rPr>
          <w:lang w:val="en-GB"/>
        </w:rPr>
        <w:t>.</w:t>
      </w:r>
    </w:p>
    <w:p w14:paraId="788D670E" w14:textId="77777777" w:rsidR="003B2A60" w:rsidRPr="003B2A60" w:rsidRDefault="003B2A60" w:rsidP="003B2A60">
      <w:pPr>
        <w:pStyle w:val="Bibliography"/>
        <w:rPr>
          <w:lang w:val="en-GB"/>
        </w:rPr>
      </w:pPr>
      <w:proofErr w:type="spellStart"/>
      <w:r w:rsidRPr="003B2A60">
        <w:rPr>
          <w:lang w:val="en-GB"/>
        </w:rPr>
        <w:t>Torija</w:t>
      </w:r>
      <w:proofErr w:type="spellEnd"/>
      <w:r w:rsidRPr="003B2A60">
        <w:rPr>
          <w:lang w:val="en-GB"/>
        </w:rPr>
        <w:t xml:space="preserve">, A. J., &amp; </w:t>
      </w:r>
      <w:proofErr w:type="spellStart"/>
      <w:r w:rsidRPr="003B2A60">
        <w:rPr>
          <w:lang w:val="en-GB"/>
        </w:rPr>
        <w:t>Flindell</w:t>
      </w:r>
      <w:proofErr w:type="spellEnd"/>
      <w:r w:rsidRPr="003B2A60">
        <w:rPr>
          <w:lang w:val="en-GB"/>
        </w:rPr>
        <w:t xml:space="preserve">, I. H. (2015). The subjective effect of low frequency content in road traffic noise. </w:t>
      </w:r>
      <w:r w:rsidRPr="003B2A60">
        <w:rPr>
          <w:i/>
          <w:iCs/>
          <w:lang w:val="en-GB"/>
        </w:rPr>
        <w:t>The Journal of the Acoustical Society of America</w:t>
      </w:r>
      <w:r w:rsidRPr="003B2A60">
        <w:rPr>
          <w:lang w:val="en-GB"/>
        </w:rPr>
        <w:t xml:space="preserve">, </w:t>
      </w:r>
      <w:r w:rsidRPr="003B2A60">
        <w:rPr>
          <w:i/>
          <w:iCs/>
          <w:lang w:val="en-GB"/>
        </w:rPr>
        <w:t>137</w:t>
      </w:r>
      <w:r w:rsidRPr="003B2A60">
        <w:rPr>
          <w:lang w:val="en-GB"/>
        </w:rPr>
        <w:t>(1), 189–198. https://doi.org/10.1121/1.4904542</w:t>
      </w:r>
    </w:p>
    <w:p w14:paraId="63B76963" w14:textId="77777777" w:rsidR="003B2A60" w:rsidRPr="003B2A60" w:rsidRDefault="003B2A60" w:rsidP="003B2A60">
      <w:pPr>
        <w:pStyle w:val="Bibliography"/>
        <w:rPr>
          <w:lang w:val="en-GB"/>
        </w:rPr>
      </w:pPr>
      <w:proofErr w:type="spellStart"/>
      <w:r w:rsidRPr="003B2A60">
        <w:rPr>
          <w:lang w:val="en-GB"/>
        </w:rPr>
        <w:t>Ueberham</w:t>
      </w:r>
      <w:proofErr w:type="spellEnd"/>
      <w:r w:rsidRPr="003B2A60">
        <w:rPr>
          <w:lang w:val="en-GB"/>
        </w:rPr>
        <w:t xml:space="preserve">, M., </w:t>
      </w:r>
      <w:proofErr w:type="spellStart"/>
      <w:r w:rsidRPr="003B2A60">
        <w:rPr>
          <w:lang w:val="en-GB"/>
        </w:rPr>
        <w:t>Schlink</w:t>
      </w:r>
      <w:proofErr w:type="spellEnd"/>
      <w:r w:rsidRPr="003B2A60">
        <w:rPr>
          <w:lang w:val="en-GB"/>
        </w:rPr>
        <w:t xml:space="preserve">, U., </w:t>
      </w:r>
      <w:proofErr w:type="spellStart"/>
      <w:r w:rsidRPr="003B2A60">
        <w:rPr>
          <w:lang w:val="en-GB"/>
        </w:rPr>
        <w:t>Dijst</w:t>
      </w:r>
      <w:proofErr w:type="spellEnd"/>
      <w:r w:rsidRPr="003B2A60">
        <w:rPr>
          <w:lang w:val="en-GB"/>
        </w:rPr>
        <w:t xml:space="preserve">, M., &amp; Weiland, U. (2019). Cyclists’ Multiple Environmental Urban Exposures—Comparing Subjective and Objective Measurements. </w:t>
      </w:r>
      <w:r w:rsidRPr="003B2A60">
        <w:rPr>
          <w:i/>
          <w:iCs/>
          <w:lang w:val="en-GB"/>
        </w:rPr>
        <w:t>Sustainability</w:t>
      </w:r>
      <w:r w:rsidRPr="003B2A60">
        <w:rPr>
          <w:lang w:val="en-GB"/>
        </w:rPr>
        <w:t xml:space="preserve">, </w:t>
      </w:r>
      <w:r w:rsidRPr="003B2A60">
        <w:rPr>
          <w:i/>
          <w:iCs/>
          <w:lang w:val="en-GB"/>
        </w:rPr>
        <w:t>11</w:t>
      </w:r>
      <w:r w:rsidRPr="003B2A60">
        <w:rPr>
          <w:lang w:val="en-GB"/>
        </w:rPr>
        <w:t>(5), 1412. https://doi.org/10.3390/su11051412</w:t>
      </w:r>
    </w:p>
    <w:p w14:paraId="0E52EAFC" w14:textId="77777777" w:rsidR="003B2A60" w:rsidRPr="003B2A60" w:rsidRDefault="003B2A60" w:rsidP="003B2A60">
      <w:pPr>
        <w:pStyle w:val="Bibliography"/>
        <w:rPr>
          <w:lang w:val="en-GB"/>
        </w:rPr>
      </w:pPr>
      <w:r w:rsidRPr="003B2A60">
        <w:rPr>
          <w:lang w:val="en-GB"/>
        </w:rPr>
        <w:t xml:space="preserve">Van </w:t>
      </w:r>
      <w:proofErr w:type="spellStart"/>
      <w:r w:rsidRPr="003B2A60">
        <w:rPr>
          <w:lang w:val="en-GB"/>
        </w:rPr>
        <w:t>Kempen</w:t>
      </w:r>
      <w:proofErr w:type="spellEnd"/>
      <w:r w:rsidRPr="003B2A60">
        <w:rPr>
          <w:lang w:val="en-GB"/>
        </w:rPr>
        <w:t xml:space="preserve">, E., Casas, M., </w:t>
      </w:r>
      <w:proofErr w:type="spellStart"/>
      <w:r w:rsidRPr="003B2A60">
        <w:rPr>
          <w:lang w:val="en-GB"/>
        </w:rPr>
        <w:t>Pershagen</w:t>
      </w:r>
      <w:proofErr w:type="spellEnd"/>
      <w:r w:rsidRPr="003B2A60">
        <w:rPr>
          <w:lang w:val="en-GB"/>
        </w:rPr>
        <w:t xml:space="preserve">, G., &amp; </w:t>
      </w:r>
      <w:proofErr w:type="spellStart"/>
      <w:r w:rsidRPr="003B2A60">
        <w:rPr>
          <w:lang w:val="en-GB"/>
        </w:rPr>
        <w:t>Foraster</w:t>
      </w:r>
      <w:proofErr w:type="spellEnd"/>
      <w:r w:rsidRPr="003B2A60">
        <w:rPr>
          <w:lang w:val="en-GB"/>
        </w:rPr>
        <w:t xml:space="preserve">, M. (2018). WHO environmental noise guidelines for the European region: A systematic review on environmental noise and cardiovascular and metabolic effects: a summary. </w:t>
      </w:r>
      <w:r w:rsidRPr="003B2A60">
        <w:rPr>
          <w:i/>
          <w:iCs/>
          <w:lang w:val="en-GB"/>
        </w:rPr>
        <w:t>International Journal of Environmental Research and Public Health</w:t>
      </w:r>
      <w:r w:rsidRPr="003B2A60">
        <w:rPr>
          <w:lang w:val="en-GB"/>
        </w:rPr>
        <w:t xml:space="preserve">, </w:t>
      </w:r>
      <w:r w:rsidRPr="003B2A60">
        <w:rPr>
          <w:i/>
          <w:iCs/>
          <w:lang w:val="en-GB"/>
        </w:rPr>
        <w:t>15</w:t>
      </w:r>
      <w:r w:rsidRPr="003B2A60">
        <w:rPr>
          <w:lang w:val="en-GB"/>
        </w:rPr>
        <w:t>(2), 379.</w:t>
      </w:r>
    </w:p>
    <w:p w14:paraId="1E0D8E3B" w14:textId="77777777" w:rsidR="003B2A60" w:rsidRPr="003B2A60" w:rsidRDefault="003B2A60" w:rsidP="003B2A60">
      <w:pPr>
        <w:pStyle w:val="Bibliography"/>
        <w:rPr>
          <w:lang w:val="en-GB"/>
        </w:rPr>
      </w:pPr>
      <w:proofErr w:type="spellStart"/>
      <w:r w:rsidRPr="003B2A60">
        <w:rPr>
          <w:lang w:val="en-GB"/>
        </w:rPr>
        <w:t>Veenendaal</w:t>
      </w:r>
      <w:proofErr w:type="spellEnd"/>
      <w:r w:rsidRPr="003B2A60">
        <w:rPr>
          <w:lang w:val="en-GB"/>
        </w:rPr>
        <w:t xml:space="preserve">, B., </w:t>
      </w:r>
      <w:proofErr w:type="spellStart"/>
      <w:r w:rsidRPr="003B2A60">
        <w:rPr>
          <w:lang w:val="en-GB"/>
        </w:rPr>
        <w:t>Brovelli</w:t>
      </w:r>
      <w:proofErr w:type="spellEnd"/>
      <w:r w:rsidRPr="003B2A60">
        <w:rPr>
          <w:lang w:val="en-GB"/>
        </w:rPr>
        <w:t xml:space="preserve">, M. A., &amp; Li, S. (2017). Review of web mapping: Eras, trends and directions. </w:t>
      </w:r>
      <w:r w:rsidRPr="003B2A60">
        <w:rPr>
          <w:i/>
          <w:iCs/>
          <w:lang w:val="en-GB"/>
        </w:rPr>
        <w:t>ISPRS International Journal of Geo-Information</w:t>
      </w:r>
      <w:r w:rsidRPr="003B2A60">
        <w:rPr>
          <w:lang w:val="en-GB"/>
        </w:rPr>
        <w:t xml:space="preserve">, </w:t>
      </w:r>
      <w:r w:rsidRPr="003B2A60">
        <w:rPr>
          <w:i/>
          <w:iCs/>
          <w:lang w:val="en-GB"/>
        </w:rPr>
        <w:t>6</w:t>
      </w:r>
      <w:r w:rsidRPr="003B2A60">
        <w:rPr>
          <w:lang w:val="en-GB"/>
        </w:rPr>
        <w:t>(10), 317.</w:t>
      </w:r>
    </w:p>
    <w:p w14:paraId="09162842" w14:textId="77777777" w:rsidR="003B2A60" w:rsidRPr="003B2A60" w:rsidRDefault="003B2A60" w:rsidP="003B2A60">
      <w:pPr>
        <w:pStyle w:val="Bibliography"/>
        <w:rPr>
          <w:lang w:val="en-GB"/>
        </w:rPr>
      </w:pPr>
      <w:r w:rsidRPr="003B2A60">
        <w:rPr>
          <w:lang w:val="en-GB"/>
        </w:rPr>
        <w:t xml:space="preserve">WHO Europe. (2018). </w:t>
      </w:r>
      <w:r w:rsidRPr="003B2A60">
        <w:rPr>
          <w:i/>
          <w:iCs/>
          <w:lang w:val="en-GB"/>
        </w:rPr>
        <w:t>Environmental noise guidelines for the European Region</w:t>
      </w:r>
      <w:r w:rsidRPr="003B2A60">
        <w:rPr>
          <w:lang w:val="en-GB"/>
        </w:rPr>
        <w:t>. http://www.euro.who.int/__data/assets/pdf_file/0008/383921/noise-guidelines-eng.pdf?ua=1</w:t>
      </w:r>
    </w:p>
    <w:p w14:paraId="32130FA5" w14:textId="77777777" w:rsidR="003B2A60" w:rsidRPr="003B2A60" w:rsidRDefault="003B2A60" w:rsidP="003B2A60">
      <w:pPr>
        <w:pStyle w:val="Bibliography"/>
        <w:rPr>
          <w:lang w:val="en-GB"/>
        </w:rPr>
      </w:pPr>
      <w:proofErr w:type="spellStart"/>
      <w:r w:rsidRPr="003B2A60">
        <w:rPr>
          <w:lang w:val="en-GB"/>
        </w:rPr>
        <w:t>Whyatt</w:t>
      </w:r>
      <w:proofErr w:type="spellEnd"/>
      <w:r w:rsidRPr="003B2A60">
        <w:rPr>
          <w:lang w:val="en-GB"/>
        </w:rPr>
        <w:t xml:space="preserve">, J. D., Pooley, C., </w:t>
      </w:r>
      <w:proofErr w:type="spellStart"/>
      <w:r w:rsidRPr="003B2A60">
        <w:rPr>
          <w:lang w:val="en-GB"/>
        </w:rPr>
        <w:t>Coulton</w:t>
      </w:r>
      <w:proofErr w:type="spellEnd"/>
      <w:r w:rsidRPr="003B2A60">
        <w:rPr>
          <w:lang w:val="en-GB"/>
        </w:rPr>
        <w:t xml:space="preserve">, P., Moser, M., Bamford, W., &amp; Davies, G. (2007). Estimating personal exposure to air pollution on the journey to and from school using GPS, GIS and mobile phone technology. </w:t>
      </w:r>
      <w:r w:rsidRPr="003B2A60">
        <w:rPr>
          <w:i/>
          <w:iCs/>
          <w:lang w:val="en-GB"/>
        </w:rPr>
        <w:t>11th International Conference on Harmonisation within Atmospheric Dispersion Modelling for Regulatory Purposes</w:t>
      </w:r>
      <w:r w:rsidRPr="003B2A60">
        <w:rPr>
          <w:lang w:val="en-GB"/>
        </w:rPr>
        <w:t xml:space="preserve">, </w:t>
      </w:r>
      <w:r w:rsidRPr="003B2A60">
        <w:rPr>
          <w:i/>
          <w:iCs/>
          <w:lang w:val="en-GB"/>
        </w:rPr>
        <w:t>1</w:t>
      </w:r>
      <w:r w:rsidRPr="003B2A60">
        <w:rPr>
          <w:lang w:val="en-GB"/>
        </w:rPr>
        <w:t>, 2–5.</w:t>
      </w:r>
    </w:p>
    <w:p w14:paraId="04D2FC66" w14:textId="6E68F9FB"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41" w:name="_Toc33701343"/>
      <w:r>
        <w:lastRenderedPageBreak/>
        <w:t>ACKNOWLEDGEMENTS</w:t>
      </w:r>
    </w:p>
    <w:p w14:paraId="662E6744" w14:textId="6539CFE0" w:rsidR="00923788" w:rsidRPr="00923788" w:rsidRDefault="00923788" w:rsidP="00923788">
      <w:r>
        <w:t xml:space="preserve">I would like to thank all of those who helped me to finish this thesis. </w:t>
      </w:r>
    </w:p>
    <w:p w14:paraId="3B2B3C46" w14:textId="2BA50CF8" w:rsidR="00BA3492" w:rsidRPr="00CC2F87" w:rsidRDefault="00BA3492" w:rsidP="00BD3F3C">
      <w:pPr>
        <w:pStyle w:val="Heading1"/>
        <w:numPr>
          <w:ilvl w:val="0"/>
          <w:numId w:val="0"/>
        </w:numPr>
        <w:ind w:left="432" w:hanging="432"/>
      </w:pPr>
      <w:r w:rsidRPr="00CC2F87">
        <w:t>APPENDICES</w:t>
      </w:r>
      <w:bookmarkEnd w:id="141"/>
    </w:p>
    <w:p w14:paraId="36A20AD7" w14:textId="71CA1281" w:rsidR="00BA3492" w:rsidRDefault="00FE49CF" w:rsidP="00FE49CF">
      <w:pPr>
        <w:pStyle w:val="Caption"/>
        <w:rPr>
          <w:b/>
          <w:bCs/>
        </w:rPr>
      </w:pPr>
      <w:bookmarkStart w:id="142"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Pr="00FE49CF">
        <w:rPr>
          <w:b/>
          <w:bCs/>
          <w:noProof/>
        </w:rPr>
        <w:t>1</w:t>
      </w:r>
      <w:r w:rsidRPr="00FE49CF">
        <w:rPr>
          <w:b/>
          <w:bCs/>
        </w:rPr>
        <w:fldChar w:fldCharType="end"/>
      </w:r>
      <w:bookmarkEnd w:id="142"/>
    </w:p>
    <w:p w14:paraId="7034E3B5" w14:textId="5EB7D70D" w:rsidR="00944FA8" w:rsidRPr="00944FA8" w:rsidRDefault="00944FA8" w:rsidP="00944FA8">
      <w:r>
        <w:t xml:space="preserve">The description of the Python environment as in </w:t>
      </w:r>
      <w:r w:rsidRPr="00944FA8">
        <w:rPr>
          <w:i/>
          <w:iCs/>
        </w:rPr>
        <w:t>https://github.com/hellej/quiet-paths-msc/blob/master/src/env-gis-flask.yml</w:t>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5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5" w:author="Helle, Joose I" w:date="2019-08-21T11:05:00Z" w:initials="HJI">
    <w:p w14:paraId="756AFC7D" w14:textId="61E1A983" w:rsidR="0000314F" w:rsidRDefault="0000314F">
      <w:pPr>
        <w:pStyle w:val="CommentText"/>
      </w:pPr>
      <w:r>
        <w:rPr>
          <w:rStyle w:val="CommentReference"/>
        </w:rPr>
        <w:annotationRef/>
      </w:r>
      <w:r>
        <w:t xml:space="preserve">Paths: </w:t>
      </w:r>
      <w:r w:rsidRPr="006B1FB7">
        <w:t>run_5_set_1</w:t>
      </w:r>
      <w:r>
        <w:t xml:space="preserve"> (21.8.2019)</w:t>
      </w:r>
    </w:p>
  </w:comment>
  <w:comment w:id="92" w:author="Helle, Joose I" w:date="2019-09-08T17:32:00Z" w:initials="HJI">
    <w:p w14:paraId="719ECAFF" w14:textId="77777777" w:rsidR="0000314F" w:rsidRDefault="0000314F" w:rsidP="00B17DC1">
      <w:pPr>
        <w:pStyle w:val="CommentText"/>
      </w:pPr>
      <w:r>
        <w:rPr>
          <w:rStyle w:val="CommentReference"/>
        </w:rPr>
        <w:annotationRef/>
      </w:r>
      <w:r>
        <w:t xml:space="preserve">Paths: </w:t>
      </w:r>
      <w:r w:rsidRPr="006B1FB7">
        <w:t>run_5_set_1</w:t>
      </w:r>
      <w:r>
        <w:t xml:space="preserve"> (21.8.2019)</w:t>
      </w:r>
    </w:p>
  </w:comment>
  <w:comment w:id="94" w:author="Helle, Joose I" w:date="2019-09-08T17:32:00Z" w:initials="HJI">
    <w:p w14:paraId="73DE971D" w14:textId="77777777" w:rsidR="0000314F" w:rsidRDefault="0000314F" w:rsidP="00B17DC1">
      <w:pPr>
        <w:pStyle w:val="CommentText"/>
      </w:pPr>
      <w:r>
        <w:rPr>
          <w:rStyle w:val="CommentReference"/>
        </w:rPr>
        <w:annotationRef/>
      </w:r>
      <w:r>
        <w:t xml:space="preserve">Paths: </w:t>
      </w:r>
      <w:r w:rsidRPr="006B1FB7">
        <w:t>run_5_set_1</w:t>
      </w:r>
      <w:r>
        <w:t xml:space="preserve"> (21.8.2019)</w:t>
      </w:r>
    </w:p>
  </w:comment>
  <w:comment w:id="97" w:author="Helle, Joose I" w:date="2019-10-06T18:01:00Z" w:initials="HJI">
    <w:p w14:paraId="153591B8" w14:textId="656551FC" w:rsidR="0000314F" w:rsidRDefault="0000314F">
      <w:pPr>
        <w:pStyle w:val="CommentText"/>
      </w:pPr>
      <w:r>
        <w:rPr>
          <w:rStyle w:val="CommentReference"/>
        </w:rPr>
        <w:annotationRef/>
      </w:r>
      <w:r>
        <w:rPr>
          <w:rStyle w:val="CommentReference"/>
        </w:rPr>
        <w:annotationRef/>
      </w:r>
      <w:r w:rsidRPr="000E01A0">
        <w:t>axyind_stats_v4</w:t>
      </w:r>
    </w:p>
  </w:comment>
  <w:comment w:id="100" w:author="Helle, Joose I" w:date="2019-10-06T18:00:00Z" w:initials="HJI">
    <w:p w14:paraId="499F81FC" w14:textId="4ED0F829" w:rsidR="0000314F" w:rsidRDefault="0000314F">
      <w:pPr>
        <w:pStyle w:val="CommentText"/>
      </w:pPr>
      <w:r>
        <w:rPr>
          <w:rStyle w:val="CommentReference"/>
        </w:rPr>
        <w:annotationRef/>
      </w:r>
      <w:r>
        <w:rPr>
          <w:rStyle w:val="CommentReference"/>
        </w:rPr>
        <w:annotationRef/>
      </w:r>
      <w:r w:rsidRPr="000E01A0">
        <w:t>axyind_stats_v4</w:t>
      </w:r>
    </w:p>
  </w:comment>
  <w:comment w:id="102" w:author="Helle, Joose I" w:date="2019-10-06T17:59:00Z" w:initials="HJI">
    <w:p w14:paraId="7890F2C6" w14:textId="4EFCF392" w:rsidR="0000314F" w:rsidRDefault="0000314F">
      <w:pPr>
        <w:pStyle w:val="CommentText"/>
      </w:pPr>
      <w:r>
        <w:rPr>
          <w:rStyle w:val="CommentReference"/>
        </w:rPr>
        <w:annotationRef/>
      </w:r>
      <w:r w:rsidRPr="000E01A0">
        <w:t>axyind_stats_v4</w:t>
      </w:r>
    </w:p>
  </w:comment>
  <w:comment w:id="125" w:author="Helle, Joose I" w:date="2019-08-21T13:06:00Z" w:initials="HJI">
    <w:p w14:paraId="422E118C" w14:textId="24CF9C04" w:rsidR="0000314F" w:rsidRDefault="0000314F">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73CC24" w14:textId="77777777" w:rsidR="009805BB" w:rsidRDefault="009805BB" w:rsidP="00F939A9">
      <w:pPr>
        <w:spacing w:after="0" w:line="240" w:lineRule="auto"/>
      </w:pPr>
      <w:r>
        <w:separator/>
      </w:r>
    </w:p>
  </w:endnote>
  <w:endnote w:type="continuationSeparator" w:id="0">
    <w:p w14:paraId="74FF0CE3" w14:textId="77777777" w:rsidR="009805BB" w:rsidRDefault="009805BB"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00314F" w:rsidRDefault="0000314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00314F" w:rsidRDefault="000031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00314F" w:rsidRDefault="0000314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00314F" w:rsidRDefault="0000314F"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A29196" w14:textId="77777777" w:rsidR="009805BB" w:rsidRDefault="009805BB" w:rsidP="00F939A9">
      <w:pPr>
        <w:spacing w:after="0" w:line="240" w:lineRule="auto"/>
      </w:pPr>
      <w:r>
        <w:separator/>
      </w:r>
    </w:p>
  </w:footnote>
  <w:footnote w:type="continuationSeparator" w:id="0">
    <w:p w14:paraId="5F1BFBFD" w14:textId="77777777" w:rsidR="009805BB" w:rsidRDefault="009805BB"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C2CC7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F640C4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01293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E721C6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0C80C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21A629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2EEE3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7988F9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F46D5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F6A14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81B19BC"/>
    <w:multiLevelType w:val="hybridMultilevel"/>
    <w:tmpl w:val="2558EAE2"/>
    <w:lvl w:ilvl="0" w:tplc="A9D6E6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FE17C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043A79"/>
    <w:multiLevelType w:val="hybridMultilevel"/>
    <w:tmpl w:val="140C604A"/>
    <w:lvl w:ilvl="0" w:tplc="4C56D7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ED812BA"/>
    <w:multiLevelType w:val="hybridMultilevel"/>
    <w:tmpl w:val="795EAEF4"/>
    <w:lvl w:ilvl="0" w:tplc="438A7E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CC1ECC"/>
    <w:multiLevelType w:val="multilevel"/>
    <w:tmpl w:val="6A5A61D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77F45A1"/>
    <w:multiLevelType w:val="hybridMultilevel"/>
    <w:tmpl w:val="C83073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B46E9330"/>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AC97667"/>
    <w:multiLevelType w:val="hybridMultilevel"/>
    <w:tmpl w:val="D9066BE8"/>
    <w:lvl w:ilvl="0" w:tplc="003C739E">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6"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2F276D2"/>
    <w:multiLevelType w:val="hybridMultilevel"/>
    <w:tmpl w:val="8FC2A7B6"/>
    <w:lvl w:ilvl="0" w:tplc="9506A0A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3"/>
  </w:num>
  <w:num w:numId="2">
    <w:abstractNumId w:val="17"/>
  </w:num>
  <w:num w:numId="3">
    <w:abstractNumId w:val="30"/>
  </w:num>
  <w:num w:numId="4">
    <w:abstractNumId w:val="21"/>
  </w:num>
  <w:num w:numId="5">
    <w:abstractNumId w:val="22"/>
  </w:num>
  <w:num w:numId="6">
    <w:abstractNumId w:val="27"/>
  </w:num>
  <w:num w:numId="7">
    <w:abstractNumId w:val="10"/>
  </w:num>
  <w:num w:numId="8">
    <w:abstractNumId w:val="26"/>
  </w:num>
  <w:num w:numId="9">
    <w:abstractNumId w:val="38"/>
  </w:num>
  <w:num w:numId="10">
    <w:abstractNumId w:val="37"/>
  </w:num>
  <w:num w:numId="11">
    <w:abstractNumId w:val="29"/>
  </w:num>
  <w:num w:numId="12">
    <w:abstractNumId w:val="14"/>
  </w:num>
  <w:num w:numId="13">
    <w:abstractNumId w:val="20"/>
  </w:num>
  <w:num w:numId="14">
    <w:abstractNumId w:val="34"/>
  </w:num>
  <w:num w:numId="15">
    <w:abstractNumId w:val="18"/>
  </w:num>
  <w:num w:numId="16">
    <w:abstractNumId w:val="13"/>
  </w:num>
  <w:num w:numId="17">
    <w:abstractNumId w:val="15"/>
  </w:num>
  <w:num w:numId="18">
    <w:abstractNumId w:val="23"/>
  </w:num>
  <w:num w:numId="19">
    <w:abstractNumId w:val="36"/>
  </w:num>
  <w:num w:numId="20">
    <w:abstractNumId w:val="24"/>
  </w:num>
  <w:num w:numId="21">
    <w:abstractNumId w:val="25"/>
  </w:num>
  <w:num w:numId="22">
    <w:abstractNumId w:val="0"/>
  </w:num>
  <w:num w:numId="23">
    <w:abstractNumId w:val="1"/>
  </w:num>
  <w:num w:numId="24">
    <w:abstractNumId w:val="2"/>
  </w:num>
  <w:num w:numId="25">
    <w:abstractNumId w:val="3"/>
  </w:num>
  <w:num w:numId="26">
    <w:abstractNumId w:val="8"/>
  </w:num>
  <w:num w:numId="27">
    <w:abstractNumId w:val="4"/>
  </w:num>
  <w:num w:numId="28">
    <w:abstractNumId w:val="5"/>
  </w:num>
  <w:num w:numId="29">
    <w:abstractNumId w:val="6"/>
  </w:num>
  <w:num w:numId="30">
    <w:abstractNumId w:val="7"/>
  </w:num>
  <w:num w:numId="31">
    <w:abstractNumId w:val="9"/>
  </w:num>
  <w:num w:numId="32">
    <w:abstractNumId w:val="32"/>
  </w:num>
  <w:num w:numId="33">
    <w:abstractNumId w:val="35"/>
  </w:num>
  <w:num w:numId="34">
    <w:abstractNumId w:val="11"/>
  </w:num>
  <w:num w:numId="35">
    <w:abstractNumId w:val="28"/>
  </w:num>
  <w:num w:numId="36">
    <w:abstractNumId w:val="12"/>
  </w:num>
  <w:num w:numId="37">
    <w:abstractNumId w:val="19"/>
  </w:num>
  <w:num w:numId="38">
    <w:abstractNumId w:val="16"/>
  </w:num>
  <w:num w:numId="39">
    <w:abstractNumId w:val="3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1692"/>
    <w:rsid w:val="00001CB7"/>
    <w:rsid w:val="00002046"/>
    <w:rsid w:val="000028E9"/>
    <w:rsid w:val="000029B1"/>
    <w:rsid w:val="00002A01"/>
    <w:rsid w:val="00002CCA"/>
    <w:rsid w:val="00002DFB"/>
    <w:rsid w:val="0000314F"/>
    <w:rsid w:val="000031AA"/>
    <w:rsid w:val="00003238"/>
    <w:rsid w:val="000035CB"/>
    <w:rsid w:val="000037A5"/>
    <w:rsid w:val="00003D68"/>
    <w:rsid w:val="00004926"/>
    <w:rsid w:val="00004FF8"/>
    <w:rsid w:val="000056E5"/>
    <w:rsid w:val="00006324"/>
    <w:rsid w:val="00006A94"/>
    <w:rsid w:val="00007A07"/>
    <w:rsid w:val="00010399"/>
    <w:rsid w:val="0001040B"/>
    <w:rsid w:val="00010A77"/>
    <w:rsid w:val="00010F94"/>
    <w:rsid w:val="00011608"/>
    <w:rsid w:val="00011926"/>
    <w:rsid w:val="00011A6A"/>
    <w:rsid w:val="0001214D"/>
    <w:rsid w:val="00012588"/>
    <w:rsid w:val="0001295A"/>
    <w:rsid w:val="00012B06"/>
    <w:rsid w:val="0001340E"/>
    <w:rsid w:val="00013743"/>
    <w:rsid w:val="000137AA"/>
    <w:rsid w:val="00013DFD"/>
    <w:rsid w:val="00013FC1"/>
    <w:rsid w:val="00014479"/>
    <w:rsid w:val="0001447F"/>
    <w:rsid w:val="00014FBC"/>
    <w:rsid w:val="000153AB"/>
    <w:rsid w:val="000154B6"/>
    <w:rsid w:val="00015ACC"/>
    <w:rsid w:val="00015D9B"/>
    <w:rsid w:val="00015E6C"/>
    <w:rsid w:val="00016B67"/>
    <w:rsid w:val="00016E58"/>
    <w:rsid w:val="00016FA1"/>
    <w:rsid w:val="000176B5"/>
    <w:rsid w:val="00017735"/>
    <w:rsid w:val="00017A26"/>
    <w:rsid w:val="00017A37"/>
    <w:rsid w:val="00020B97"/>
    <w:rsid w:val="00020EA1"/>
    <w:rsid w:val="00020EC8"/>
    <w:rsid w:val="00020F3D"/>
    <w:rsid w:val="00021733"/>
    <w:rsid w:val="00021816"/>
    <w:rsid w:val="0002184F"/>
    <w:rsid w:val="00021954"/>
    <w:rsid w:val="00021AFB"/>
    <w:rsid w:val="00021B91"/>
    <w:rsid w:val="00022805"/>
    <w:rsid w:val="00022816"/>
    <w:rsid w:val="00023140"/>
    <w:rsid w:val="00023243"/>
    <w:rsid w:val="000232E2"/>
    <w:rsid w:val="00023769"/>
    <w:rsid w:val="00023BA2"/>
    <w:rsid w:val="0002456A"/>
    <w:rsid w:val="00024F50"/>
    <w:rsid w:val="000252CF"/>
    <w:rsid w:val="00025391"/>
    <w:rsid w:val="000253AC"/>
    <w:rsid w:val="000258F4"/>
    <w:rsid w:val="00025EA5"/>
    <w:rsid w:val="000262C8"/>
    <w:rsid w:val="0002636A"/>
    <w:rsid w:val="0002640D"/>
    <w:rsid w:val="00026559"/>
    <w:rsid w:val="00026FC2"/>
    <w:rsid w:val="00027055"/>
    <w:rsid w:val="000271AB"/>
    <w:rsid w:val="00027334"/>
    <w:rsid w:val="00027B94"/>
    <w:rsid w:val="00030274"/>
    <w:rsid w:val="0003048A"/>
    <w:rsid w:val="000309C3"/>
    <w:rsid w:val="00030B21"/>
    <w:rsid w:val="00030FBA"/>
    <w:rsid w:val="00031198"/>
    <w:rsid w:val="00031473"/>
    <w:rsid w:val="000314E5"/>
    <w:rsid w:val="000315EC"/>
    <w:rsid w:val="000322D0"/>
    <w:rsid w:val="00032C96"/>
    <w:rsid w:val="00033270"/>
    <w:rsid w:val="0003337F"/>
    <w:rsid w:val="000336DE"/>
    <w:rsid w:val="000348A7"/>
    <w:rsid w:val="00034C78"/>
    <w:rsid w:val="00035386"/>
    <w:rsid w:val="000353BE"/>
    <w:rsid w:val="00035BD7"/>
    <w:rsid w:val="00035D3B"/>
    <w:rsid w:val="00035EEB"/>
    <w:rsid w:val="000361EB"/>
    <w:rsid w:val="000363AC"/>
    <w:rsid w:val="000366DB"/>
    <w:rsid w:val="00036E61"/>
    <w:rsid w:val="00036EA4"/>
    <w:rsid w:val="00037883"/>
    <w:rsid w:val="0003797C"/>
    <w:rsid w:val="00037C17"/>
    <w:rsid w:val="00040440"/>
    <w:rsid w:val="0004060B"/>
    <w:rsid w:val="000407B9"/>
    <w:rsid w:val="00041912"/>
    <w:rsid w:val="00041B7C"/>
    <w:rsid w:val="00041DD2"/>
    <w:rsid w:val="000423F8"/>
    <w:rsid w:val="00042694"/>
    <w:rsid w:val="00042745"/>
    <w:rsid w:val="00042933"/>
    <w:rsid w:val="00042A5F"/>
    <w:rsid w:val="00043605"/>
    <w:rsid w:val="00043A70"/>
    <w:rsid w:val="00044260"/>
    <w:rsid w:val="000442BE"/>
    <w:rsid w:val="00044930"/>
    <w:rsid w:val="000451BF"/>
    <w:rsid w:val="0004538D"/>
    <w:rsid w:val="00045626"/>
    <w:rsid w:val="00045679"/>
    <w:rsid w:val="00045C16"/>
    <w:rsid w:val="00045F06"/>
    <w:rsid w:val="000460F0"/>
    <w:rsid w:val="0004626E"/>
    <w:rsid w:val="00047EFA"/>
    <w:rsid w:val="00050182"/>
    <w:rsid w:val="000504B4"/>
    <w:rsid w:val="00050694"/>
    <w:rsid w:val="000509FC"/>
    <w:rsid w:val="000511C6"/>
    <w:rsid w:val="00051455"/>
    <w:rsid w:val="000517B2"/>
    <w:rsid w:val="00051F1F"/>
    <w:rsid w:val="00052416"/>
    <w:rsid w:val="00052AD4"/>
    <w:rsid w:val="00053187"/>
    <w:rsid w:val="00053732"/>
    <w:rsid w:val="00053EFC"/>
    <w:rsid w:val="000540A5"/>
    <w:rsid w:val="000543DA"/>
    <w:rsid w:val="00054A25"/>
    <w:rsid w:val="00054E6E"/>
    <w:rsid w:val="00054E99"/>
    <w:rsid w:val="00055192"/>
    <w:rsid w:val="00055782"/>
    <w:rsid w:val="00055AE2"/>
    <w:rsid w:val="000561C1"/>
    <w:rsid w:val="000564A8"/>
    <w:rsid w:val="000565F9"/>
    <w:rsid w:val="00056A97"/>
    <w:rsid w:val="0005721B"/>
    <w:rsid w:val="00057BAB"/>
    <w:rsid w:val="00057F44"/>
    <w:rsid w:val="00057FC7"/>
    <w:rsid w:val="000616DF"/>
    <w:rsid w:val="0006171B"/>
    <w:rsid w:val="00061A3A"/>
    <w:rsid w:val="000624F1"/>
    <w:rsid w:val="00062A03"/>
    <w:rsid w:val="00062F50"/>
    <w:rsid w:val="0006301E"/>
    <w:rsid w:val="000631D2"/>
    <w:rsid w:val="0006322A"/>
    <w:rsid w:val="000633DE"/>
    <w:rsid w:val="000636CE"/>
    <w:rsid w:val="00064438"/>
    <w:rsid w:val="0006449E"/>
    <w:rsid w:val="000645FB"/>
    <w:rsid w:val="00064A18"/>
    <w:rsid w:val="00065703"/>
    <w:rsid w:val="00065A74"/>
    <w:rsid w:val="00065BB7"/>
    <w:rsid w:val="00066472"/>
    <w:rsid w:val="000665E3"/>
    <w:rsid w:val="00066AAF"/>
    <w:rsid w:val="00066B30"/>
    <w:rsid w:val="00066C6D"/>
    <w:rsid w:val="000675A3"/>
    <w:rsid w:val="000710A8"/>
    <w:rsid w:val="0007172E"/>
    <w:rsid w:val="00071B2C"/>
    <w:rsid w:val="00071CEF"/>
    <w:rsid w:val="00071D71"/>
    <w:rsid w:val="00071DC7"/>
    <w:rsid w:val="00071F03"/>
    <w:rsid w:val="0007204B"/>
    <w:rsid w:val="0007253C"/>
    <w:rsid w:val="000733AD"/>
    <w:rsid w:val="0007382E"/>
    <w:rsid w:val="00073FD4"/>
    <w:rsid w:val="0007417D"/>
    <w:rsid w:val="000744DD"/>
    <w:rsid w:val="0007451C"/>
    <w:rsid w:val="000748A5"/>
    <w:rsid w:val="0007501B"/>
    <w:rsid w:val="00075577"/>
    <w:rsid w:val="000756B9"/>
    <w:rsid w:val="00075ADC"/>
    <w:rsid w:val="00075E92"/>
    <w:rsid w:val="00076015"/>
    <w:rsid w:val="0007663C"/>
    <w:rsid w:val="000769F5"/>
    <w:rsid w:val="00077212"/>
    <w:rsid w:val="0007792D"/>
    <w:rsid w:val="00077D06"/>
    <w:rsid w:val="00077D85"/>
    <w:rsid w:val="00080336"/>
    <w:rsid w:val="000807F4"/>
    <w:rsid w:val="0008094B"/>
    <w:rsid w:val="0008120D"/>
    <w:rsid w:val="00081B83"/>
    <w:rsid w:val="00081CDE"/>
    <w:rsid w:val="00081D07"/>
    <w:rsid w:val="00081D56"/>
    <w:rsid w:val="00081F9C"/>
    <w:rsid w:val="00082CF9"/>
    <w:rsid w:val="00083040"/>
    <w:rsid w:val="00083501"/>
    <w:rsid w:val="00083719"/>
    <w:rsid w:val="000839CF"/>
    <w:rsid w:val="00083DB0"/>
    <w:rsid w:val="00084114"/>
    <w:rsid w:val="000843F7"/>
    <w:rsid w:val="000845B0"/>
    <w:rsid w:val="00084705"/>
    <w:rsid w:val="0008479A"/>
    <w:rsid w:val="00084E85"/>
    <w:rsid w:val="00085389"/>
    <w:rsid w:val="00085411"/>
    <w:rsid w:val="00085456"/>
    <w:rsid w:val="00085D7E"/>
    <w:rsid w:val="00086610"/>
    <w:rsid w:val="000866D6"/>
    <w:rsid w:val="0008677A"/>
    <w:rsid w:val="00086B58"/>
    <w:rsid w:val="00086DE8"/>
    <w:rsid w:val="00087741"/>
    <w:rsid w:val="0008790D"/>
    <w:rsid w:val="000901B5"/>
    <w:rsid w:val="0009037E"/>
    <w:rsid w:val="00090BE0"/>
    <w:rsid w:val="00090D32"/>
    <w:rsid w:val="00090FB8"/>
    <w:rsid w:val="00091123"/>
    <w:rsid w:val="00091635"/>
    <w:rsid w:val="000918C7"/>
    <w:rsid w:val="00091A5E"/>
    <w:rsid w:val="00091E73"/>
    <w:rsid w:val="00092128"/>
    <w:rsid w:val="000921B2"/>
    <w:rsid w:val="0009287C"/>
    <w:rsid w:val="0009324A"/>
    <w:rsid w:val="00093471"/>
    <w:rsid w:val="00093519"/>
    <w:rsid w:val="00093D67"/>
    <w:rsid w:val="00093EC9"/>
    <w:rsid w:val="00094352"/>
    <w:rsid w:val="00094645"/>
    <w:rsid w:val="00094683"/>
    <w:rsid w:val="00094958"/>
    <w:rsid w:val="00094CDC"/>
    <w:rsid w:val="00094DEF"/>
    <w:rsid w:val="00095144"/>
    <w:rsid w:val="00096080"/>
    <w:rsid w:val="0009624B"/>
    <w:rsid w:val="000964A9"/>
    <w:rsid w:val="00096EF3"/>
    <w:rsid w:val="00097337"/>
    <w:rsid w:val="000974D7"/>
    <w:rsid w:val="000A03D4"/>
    <w:rsid w:val="000A0520"/>
    <w:rsid w:val="000A0B00"/>
    <w:rsid w:val="000A1095"/>
    <w:rsid w:val="000A1766"/>
    <w:rsid w:val="000A1AF7"/>
    <w:rsid w:val="000A1BE4"/>
    <w:rsid w:val="000A1C40"/>
    <w:rsid w:val="000A1C8E"/>
    <w:rsid w:val="000A2513"/>
    <w:rsid w:val="000A2581"/>
    <w:rsid w:val="000A26F2"/>
    <w:rsid w:val="000A27A6"/>
    <w:rsid w:val="000A2DDC"/>
    <w:rsid w:val="000A2F53"/>
    <w:rsid w:val="000A35A0"/>
    <w:rsid w:val="000A3A54"/>
    <w:rsid w:val="000A3E56"/>
    <w:rsid w:val="000A43F6"/>
    <w:rsid w:val="000A452B"/>
    <w:rsid w:val="000A468B"/>
    <w:rsid w:val="000A4958"/>
    <w:rsid w:val="000A49B9"/>
    <w:rsid w:val="000A4B74"/>
    <w:rsid w:val="000A4E0E"/>
    <w:rsid w:val="000A5164"/>
    <w:rsid w:val="000A5822"/>
    <w:rsid w:val="000A5AAC"/>
    <w:rsid w:val="000A5B6F"/>
    <w:rsid w:val="000A5C56"/>
    <w:rsid w:val="000A5E08"/>
    <w:rsid w:val="000A5E9E"/>
    <w:rsid w:val="000A60A9"/>
    <w:rsid w:val="000A627E"/>
    <w:rsid w:val="000A696C"/>
    <w:rsid w:val="000A71D3"/>
    <w:rsid w:val="000A7305"/>
    <w:rsid w:val="000A74EA"/>
    <w:rsid w:val="000A7DA4"/>
    <w:rsid w:val="000B0702"/>
    <w:rsid w:val="000B09E6"/>
    <w:rsid w:val="000B09F8"/>
    <w:rsid w:val="000B0B44"/>
    <w:rsid w:val="000B140A"/>
    <w:rsid w:val="000B1464"/>
    <w:rsid w:val="000B1C13"/>
    <w:rsid w:val="000B1E61"/>
    <w:rsid w:val="000B26B7"/>
    <w:rsid w:val="000B2B80"/>
    <w:rsid w:val="000B32EC"/>
    <w:rsid w:val="000B37A8"/>
    <w:rsid w:val="000B39A0"/>
    <w:rsid w:val="000B3CD2"/>
    <w:rsid w:val="000B45BB"/>
    <w:rsid w:val="000B4C13"/>
    <w:rsid w:val="000B54B3"/>
    <w:rsid w:val="000B660D"/>
    <w:rsid w:val="000B68F7"/>
    <w:rsid w:val="000B6A0E"/>
    <w:rsid w:val="000B75C2"/>
    <w:rsid w:val="000B7A7E"/>
    <w:rsid w:val="000C00F4"/>
    <w:rsid w:val="000C0AEA"/>
    <w:rsid w:val="000C0B41"/>
    <w:rsid w:val="000C1ECE"/>
    <w:rsid w:val="000C1F61"/>
    <w:rsid w:val="000C2B78"/>
    <w:rsid w:val="000C2C27"/>
    <w:rsid w:val="000C2F90"/>
    <w:rsid w:val="000C30D5"/>
    <w:rsid w:val="000C3101"/>
    <w:rsid w:val="000C386C"/>
    <w:rsid w:val="000C3A41"/>
    <w:rsid w:val="000C3BC1"/>
    <w:rsid w:val="000C3C84"/>
    <w:rsid w:val="000C3E11"/>
    <w:rsid w:val="000C4DB9"/>
    <w:rsid w:val="000C4FFA"/>
    <w:rsid w:val="000C52D5"/>
    <w:rsid w:val="000C5438"/>
    <w:rsid w:val="000C58FB"/>
    <w:rsid w:val="000C5B6A"/>
    <w:rsid w:val="000C5D80"/>
    <w:rsid w:val="000C6080"/>
    <w:rsid w:val="000C65CB"/>
    <w:rsid w:val="000C7456"/>
    <w:rsid w:val="000C77C5"/>
    <w:rsid w:val="000C7E3A"/>
    <w:rsid w:val="000C7FB3"/>
    <w:rsid w:val="000D0686"/>
    <w:rsid w:val="000D0B19"/>
    <w:rsid w:val="000D0B8F"/>
    <w:rsid w:val="000D0DD6"/>
    <w:rsid w:val="000D0DDF"/>
    <w:rsid w:val="000D0F5D"/>
    <w:rsid w:val="000D0FF8"/>
    <w:rsid w:val="000D10A1"/>
    <w:rsid w:val="000D132E"/>
    <w:rsid w:val="000D20BB"/>
    <w:rsid w:val="000D258A"/>
    <w:rsid w:val="000D2857"/>
    <w:rsid w:val="000D31B9"/>
    <w:rsid w:val="000D320A"/>
    <w:rsid w:val="000D32DD"/>
    <w:rsid w:val="000D34D3"/>
    <w:rsid w:val="000D3791"/>
    <w:rsid w:val="000D3FE9"/>
    <w:rsid w:val="000D46AB"/>
    <w:rsid w:val="000D5353"/>
    <w:rsid w:val="000D5570"/>
    <w:rsid w:val="000D562C"/>
    <w:rsid w:val="000D5FC5"/>
    <w:rsid w:val="000D6235"/>
    <w:rsid w:val="000D6F25"/>
    <w:rsid w:val="000D6F78"/>
    <w:rsid w:val="000D6FD0"/>
    <w:rsid w:val="000D715D"/>
    <w:rsid w:val="000D7267"/>
    <w:rsid w:val="000D75FB"/>
    <w:rsid w:val="000D7778"/>
    <w:rsid w:val="000D79B1"/>
    <w:rsid w:val="000D7FDF"/>
    <w:rsid w:val="000E01A0"/>
    <w:rsid w:val="000E01B1"/>
    <w:rsid w:val="000E03B9"/>
    <w:rsid w:val="000E041E"/>
    <w:rsid w:val="000E0943"/>
    <w:rsid w:val="000E0987"/>
    <w:rsid w:val="000E0D38"/>
    <w:rsid w:val="000E1380"/>
    <w:rsid w:val="000E14BA"/>
    <w:rsid w:val="000E1B52"/>
    <w:rsid w:val="000E1BA5"/>
    <w:rsid w:val="000E1C09"/>
    <w:rsid w:val="000E1C92"/>
    <w:rsid w:val="000E1E26"/>
    <w:rsid w:val="000E1F6F"/>
    <w:rsid w:val="000E219F"/>
    <w:rsid w:val="000E2278"/>
    <w:rsid w:val="000E309F"/>
    <w:rsid w:val="000E3168"/>
    <w:rsid w:val="000E3351"/>
    <w:rsid w:val="000E35A4"/>
    <w:rsid w:val="000E36EA"/>
    <w:rsid w:val="000E38D5"/>
    <w:rsid w:val="000E3BE2"/>
    <w:rsid w:val="000E3C69"/>
    <w:rsid w:val="000E43A8"/>
    <w:rsid w:val="000E480C"/>
    <w:rsid w:val="000E4AB3"/>
    <w:rsid w:val="000E554A"/>
    <w:rsid w:val="000E587E"/>
    <w:rsid w:val="000E6049"/>
    <w:rsid w:val="000E60F5"/>
    <w:rsid w:val="000E621C"/>
    <w:rsid w:val="000E687B"/>
    <w:rsid w:val="000E6E32"/>
    <w:rsid w:val="000E71C6"/>
    <w:rsid w:val="000E7378"/>
    <w:rsid w:val="000E795F"/>
    <w:rsid w:val="000E7ADF"/>
    <w:rsid w:val="000E7B63"/>
    <w:rsid w:val="000F0297"/>
    <w:rsid w:val="000F07D1"/>
    <w:rsid w:val="000F148D"/>
    <w:rsid w:val="000F1C01"/>
    <w:rsid w:val="000F207A"/>
    <w:rsid w:val="000F250D"/>
    <w:rsid w:val="000F2556"/>
    <w:rsid w:val="000F28D7"/>
    <w:rsid w:val="000F28F9"/>
    <w:rsid w:val="000F2B54"/>
    <w:rsid w:val="000F2E83"/>
    <w:rsid w:val="000F3176"/>
    <w:rsid w:val="000F32FB"/>
    <w:rsid w:val="000F33DA"/>
    <w:rsid w:val="000F3893"/>
    <w:rsid w:val="000F3CA2"/>
    <w:rsid w:val="000F3D16"/>
    <w:rsid w:val="000F42AC"/>
    <w:rsid w:val="000F44BC"/>
    <w:rsid w:val="000F490F"/>
    <w:rsid w:val="000F4DFE"/>
    <w:rsid w:val="000F4E6C"/>
    <w:rsid w:val="000F4FE7"/>
    <w:rsid w:val="000F56A6"/>
    <w:rsid w:val="000F56AB"/>
    <w:rsid w:val="000F578D"/>
    <w:rsid w:val="000F5931"/>
    <w:rsid w:val="000F5DD0"/>
    <w:rsid w:val="000F5E2F"/>
    <w:rsid w:val="000F6327"/>
    <w:rsid w:val="000F654C"/>
    <w:rsid w:val="000F666B"/>
    <w:rsid w:val="000F69C7"/>
    <w:rsid w:val="000F6E33"/>
    <w:rsid w:val="000F7EAF"/>
    <w:rsid w:val="000F7FD7"/>
    <w:rsid w:val="00100808"/>
    <w:rsid w:val="00100943"/>
    <w:rsid w:val="00100986"/>
    <w:rsid w:val="00100DA3"/>
    <w:rsid w:val="001010DA"/>
    <w:rsid w:val="001026D8"/>
    <w:rsid w:val="00102AA7"/>
    <w:rsid w:val="00103628"/>
    <w:rsid w:val="00103999"/>
    <w:rsid w:val="00103AF6"/>
    <w:rsid w:val="00103E6F"/>
    <w:rsid w:val="00103ED0"/>
    <w:rsid w:val="00104183"/>
    <w:rsid w:val="001043C9"/>
    <w:rsid w:val="001050BB"/>
    <w:rsid w:val="001054EA"/>
    <w:rsid w:val="00105D0B"/>
    <w:rsid w:val="001067B4"/>
    <w:rsid w:val="00106A48"/>
    <w:rsid w:val="00106B3F"/>
    <w:rsid w:val="00106F01"/>
    <w:rsid w:val="0010749E"/>
    <w:rsid w:val="001074BE"/>
    <w:rsid w:val="001075E9"/>
    <w:rsid w:val="0011036B"/>
    <w:rsid w:val="00110800"/>
    <w:rsid w:val="00110D0F"/>
    <w:rsid w:val="00110E95"/>
    <w:rsid w:val="0011104D"/>
    <w:rsid w:val="00111507"/>
    <w:rsid w:val="00111735"/>
    <w:rsid w:val="0011181D"/>
    <w:rsid w:val="001125E1"/>
    <w:rsid w:val="0011262D"/>
    <w:rsid w:val="0011295F"/>
    <w:rsid w:val="0011375A"/>
    <w:rsid w:val="0011460B"/>
    <w:rsid w:val="00114696"/>
    <w:rsid w:val="001146F5"/>
    <w:rsid w:val="00114954"/>
    <w:rsid w:val="00114DFA"/>
    <w:rsid w:val="001154DE"/>
    <w:rsid w:val="0011579D"/>
    <w:rsid w:val="0011580E"/>
    <w:rsid w:val="00115ADF"/>
    <w:rsid w:val="00115C24"/>
    <w:rsid w:val="00115E3D"/>
    <w:rsid w:val="00115E96"/>
    <w:rsid w:val="00116077"/>
    <w:rsid w:val="00116119"/>
    <w:rsid w:val="00116CE0"/>
    <w:rsid w:val="0011741B"/>
    <w:rsid w:val="001177EF"/>
    <w:rsid w:val="00120000"/>
    <w:rsid w:val="00120085"/>
    <w:rsid w:val="001202A8"/>
    <w:rsid w:val="00120C15"/>
    <w:rsid w:val="00120D3A"/>
    <w:rsid w:val="001215BF"/>
    <w:rsid w:val="00121F5C"/>
    <w:rsid w:val="00122062"/>
    <w:rsid w:val="00122119"/>
    <w:rsid w:val="00123606"/>
    <w:rsid w:val="001236EF"/>
    <w:rsid w:val="001237D3"/>
    <w:rsid w:val="00123C90"/>
    <w:rsid w:val="00123E40"/>
    <w:rsid w:val="001243A9"/>
    <w:rsid w:val="001243E5"/>
    <w:rsid w:val="00124AEC"/>
    <w:rsid w:val="00124B01"/>
    <w:rsid w:val="00124F3B"/>
    <w:rsid w:val="00124F90"/>
    <w:rsid w:val="00124FCA"/>
    <w:rsid w:val="001252D3"/>
    <w:rsid w:val="00125AED"/>
    <w:rsid w:val="001262A9"/>
    <w:rsid w:val="001267CB"/>
    <w:rsid w:val="001268D0"/>
    <w:rsid w:val="00126A60"/>
    <w:rsid w:val="00126C58"/>
    <w:rsid w:val="00127024"/>
    <w:rsid w:val="0012726F"/>
    <w:rsid w:val="00127F65"/>
    <w:rsid w:val="00127FA9"/>
    <w:rsid w:val="001307A8"/>
    <w:rsid w:val="00130828"/>
    <w:rsid w:val="00130E4D"/>
    <w:rsid w:val="001316E6"/>
    <w:rsid w:val="00131B2A"/>
    <w:rsid w:val="00131D3B"/>
    <w:rsid w:val="00131F36"/>
    <w:rsid w:val="00132115"/>
    <w:rsid w:val="00132961"/>
    <w:rsid w:val="00132AEF"/>
    <w:rsid w:val="00133CC1"/>
    <w:rsid w:val="00133D33"/>
    <w:rsid w:val="00133DBC"/>
    <w:rsid w:val="00134D5E"/>
    <w:rsid w:val="0013594E"/>
    <w:rsid w:val="00135E28"/>
    <w:rsid w:val="00136202"/>
    <w:rsid w:val="0013653F"/>
    <w:rsid w:val="00136852"/>
    <w:rsid w:val="00136ECA"/>
    <w:rsid w:val="001374F3"/>
    <w:rsid w:val="00137E78"/>
    <w:rsid w:val="00137F21"/>
    <w:rsid w:val="00140225"/>
    <w:rsid w:val="0014055D"/>
    <w:rsid w:val="00140810"/>
    <w:rsid w:val="0014092E"/>
    <w:rsid w:val="00140F34"/>
    <w:rsid w:val="00140FA2"/>
    <w:rsid w:val="00141516"/>
    <w:rsid w:val="00141B27"/>
    <w:rsid w:val="00141C57"/>
    <w:rsid w:val="00141DA4"/>
    <w:rsid w:val="00142202"/>
    <w:rsid w:val="00142353"/>
    <w:rsid w:val="0014262A"/>
    <w:rsid w:val="00142CBB"/>
    <w:rsid w:val="00143B2C"/>
    <w:rsid w:val="00143CF4"/>
    <w:rsid w:val="00143EFC"/>
    <w:rsid w:val="001443FB"/>
    <w:rsid w:val="00144470"/>
    <w:rsid w:val="00144D15"/>
    <w:rsid w:val="0014526E"/>
    <w:rsid w:val="0014555D"/>
    <w:rsid w:val="00145824"/>
    <w:rsid w:val="00145A66"/>
    <w:rsid w:val="00145DC5"/>
    <w:rsid w:val="00145FC1"/>
    <w:rsid w:val="001460F3"/>
    <w:rsid w:val="001463BC"/>
    <w:rsid w:val="001467D5"/>
    <w:rsid w:val="00146880"/>
    <w:rsid w:val="001469EA"/>
    <w:rsid w:val="00146AB5"/>
    <w:rsid w:val="00146F16"/>
    <w:rsid w:val="00146FB9"/>
    <w:rsid w:val="0014722A"/>
    <w:rsid w:val="001474D0"/>
    <w:rsid w:val="0015076F"/>
    <w:rsid w:val="001507DE"/>
    <w:rsid w:val="0015084D"/>
    <w:rsid w:val="00150951"/>
    <w:rsid w:val="00150B8B"/>
    <w:rsid w:val="00150CA7"/>
    <w:rsid w:val="00150FDD"/>
    <w:rsid w:val="001515A1"/>
    <w:rsid w:val="001516A4"/>
    <w:rsid w:val="00151D6E"/>
    <w:rsid w:val="001520C9"/>
    <w:rsid w:val="001530AF"/>
    <w:rsid w:val="0015319B"/>
    <w:rsid w:val="001536CB"/>
    <w:rsid w:val="00153745"/>
    <w:rsid w:val="001538EF"/>
    <w:rsid w:val="001556E5"/>
    <w:rsid w:val="001558F9"/>
    <w:rsid w:val="001559CD"/>
    <w:rsid w:val="00156842"/>
    <w:rsid w:val="00156C84"/>
    <w:rsid w:val="0015749A"/>
    <w:rsid w:val="00157530"/>
    <w:rsid w:val="00157811"/>
    <w:rsid w:val="00157D3B"/>
    <w:rsid w:val="001604C6"/>
    <w:rsid w:val="00160655"/>
    <w:rsid w:val="00160F0A"/>
    <w:rsid w:val="0016131B"/>
    <w:rsid w:val="001613A9"/>
    <w:rsid w:val="00161B33"/>
    <w:rsid w:val="001622B4"/>
    <w:rsid w:val="001624BD"/>
    <w:rsid w:val="00162513"/>
    <w:rsid w:val="00162FC7"/>
    <w:rsid w:val="00163C8F"/>
    <w:rsid w:val="00164130"/>
    <w:rsid w:val="00164189"/>
    <w:rsid w:val="00164598"/>
    <w:rsid w:val="001648D1"/>
    <w:rsid w:val="00164DD7"/>
    <w:rsid w:val="0016514F"/>
    <w:rsid w:val="00165405"/>
    <w:rsid w:val="00165D98"/>
    <w:rsid w:val="0016603E"/>
    <w:rsid w:val="00166329"/>
    <w:rsid w:val="0016643A"/>
    <w:rsid w:val="001665AF"/>
    <w:rsid w:val="001666E6"/>
    <w:rsid w:val="00167BBB"/>
    <w:rsid w:val="00170223"/>
    <w:rsid w:val="0017049B"/>
    <w:rsid w:val="00170A88"/>
    <w:rsid w:val="00170EDA"/>
    <w:rsid w:val="00170EE6"/>
    <w:rsid w:val="001717A6"/>
    <w:rsid w:val="00171CD4"/>
    <w:rsid w:val="001726F3"/>
    <w:rsid w:val="00172D45"/>
    <w:rsid w:val="00172D4B"/>
    <w:rsid w:val="0017390E"/>
    <w:rsid w:val="00173D65"/>
    <w:rsid w:val="00173D74"/>
    <w:rsid w:val="00174484"/>
    <w:rsid w:val="001749A5"/>
    <w:rsid w:val="00174BB1"/>
    <w:rsid w:val="00175044"/>
    <w:rsid w:val="00175569"/>
    <w:rsid w:val="00175F9D"/>
    <w:rsid w:val="00176664"/>
    <w:rsid w:val="00176A22"/>
    <w:rsid w:val="00176D92"/>
    <w:rsid w:val="00176DA2"/>
    <w:rsid w:val="001772D1"/>
    <w:rsid w:val="0017745B"/>
    <w:rsid w:val="001778A0"/>
    <w:rsid w:val="00180296"/>
    <w:rsid w:val="00180492"/>
    <w:rsid w:val="00180BB4"/>
    <w:rsid w:val="00180D27"/>
    <w:rsid w:val="00180FB1"/>
    <w:rsid w:val="0018103A"/>
    <w:rsid w:val="00181C9E"/>
    <w:rsid w:val="001824BC"/>
    <w:rsid w:val="001830FC"/>
    <w:rsid w:val="00183445"/>
    <w:rsid w:val="00183769"/>
    <w:rsid w:val="001837D4"/>
    <w:rsid w:val="00183B0C"/>
    <w:rsid w:val="00183E7B"/>
    <w:rsid w:val="00183EAB"/>
    <w:rsid w:val="001840F0"/>
    <w:rsid w:val="00184419"/>
    <w:rsid w:val="001844EC"/>
    <w:rsid w:val="00185072"/>
    <w:rsid w:val="00185539"/>
    <w:rsid w:val="001855AB"/>
    <w:rsid w:val="001870A3"/>
    <w:rsid w:val="001871D3"/>
    <w:rsid w:val="0018733C"/>
    <w:rsid w:val="00187351"/>
    <w:rsid w:val="00187A02"/>
    <w:rsid w:val="00190F80"/>
    <w:rsid w:val="00191984"/>
    <w:rsid w:val="00191AF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D46"/>
    <w:rsid w:val="00196676"/>
    <w:rsid w:val="001968E1"/>
    <w:rsid w:val="00196BF5"/>
    <w:rsid w:val="00196DC4"/>
    <w:rsid w:val="001975AC"/>
    <w:rsid w:val="001976BF"/>
    <w:rsid w:val="00197876"/>
    <w:rsid w:val="00197E8E"/>
    <w:rsid w:val="001A0B3D"/>
    <w:rsid w:val="001A11F7"/>
    <w:rsid w:val="001A22F3"/>
    <w:rsid w:val="001A2866"/>
    <w:rsid w:val="001A2C89"/>
    <w:rsid w:val="001A307D"/>
    <w:rsid w:val="001A3212"/>
    <w:rsid w:val="001A33E5"/>
    <w:rsid w:val="001A3FA3"/>
    <w:rsid w:val="001A403F"/>
    <w:rsid w:val="001A4078"/>
    <w:rsid w:val="001A4567"/>
    <w:rsid w:val="001A45C3"/>
    <w:rsid w:val="001A48B0"/>
    <w:rsid w:val="001A4D0E"/>
    <w:rsid w:val="001A4E12"/>
    <w:rsid w:val="001A5555"/>
    <w:rsid w:val="001A5A39"/>
    <w:rsid w:val="001A5A83"/>
    <w:rsid w:val="001A669F"/>
    <w:rsid w:val="001A6761"/>
    <w:rsid w:val="001A69BD"/>
    <w:rsid w:val="001A6B12"/>
    <w:rsid w:val="001A6F33"/>
    <w:rsid w:val="001A7342"/>
    <w:rsid w:val="001A73C2"/>
    <w:rsid w:val="001A7EB7"/>
    <w:rsid w:val="001B0317"/>
    <w:rsid w:val="001B097F"/>
    <w:rsid w:val="001B0AC1"/>
    <w:rsid w:val="001B12BA"/>
    <w:rsid w:val="001B1308"/>
    <w:rsid w:val="001B1410"/>
    <w:rsid w:val="001B14CE"/>
    <w:rsid w:val="001B1C5B"/>
    <w:rsid w:val="001B22AD"/>
    <w:rsid w:val="001B275C"/>
    <w:rsid w:val="001B2A44"/>
    <w:rsid w:val="001B2B7C"/>
    <w:rsid w:val="001B3214"/>
    <w:rsid w:val="001B3282"/>
    <w:rsid w:val="001B3B2C"/>
    <w:rsid w:val="001B3CA7"/>
    <w:rsid w:val="001B3D71"/>
    <w:rsid w:val="001B3E35"/>
    <w:rsid w:val="001B4199"/>
    <w:rsid w:val="001B52F7"/>
    <w:rsid w:val="001B53C5"/>
    <w:rsid w:val="001B56D5"/>
    <w:rsid w:val="001B5998"/>
    <w:rsid w:val="001B59EA"/>
    <w:rsid w:val="001B5B40"/>
    <w:rsid w:val="001B5C7C"/>
    <w:rsid w:val="001B60C2"/>
    <w:rsid w:val="001B63E3"/>
    <w:rsid w:val="001B6522"/>
    <w:rsid w:val="001B68C1"/>
    <w:rsid w:val="001B69FE"/>
    <w:rsid w:val="001B6B23"/>
    <w:rsid w:val="001B6F6C"/>
    <w:rsid w:val="001B70C7"/>
    <w:rsid w:val="001B77FC"/>
    <w:rsid w:val="001B7D6E"/>
    <w:rsid w:val="001B7F55"/>
    <w:rsid w:val="001C00EF"/>
    <w:rsid w:val="001C0111"/>
    <w:rsid w:val="001C0216"/>
    <w:rsid w:val="001C0324"/>
    <w:rsid w:val="001C062F"/>
    <w:rsid w:val="001C0B25"/>
    <w:rsid w:val="001C0CFB"/>
    <w:rsid w:val="001C0F8C"/>
    <w:rsid w:val="001C1127"/>
    <w:rsid w:val="001C160A"/>
    <w:rsid w:val="001C1705"/>
    <w:rsid w:val="001C1737"/>
    <w:rsid w:val="001C17F2"/>
    <w:rsid w:val="001C1C21"/>
    <w:rsid w:val="001C1DD3"/>
    <w:rsid w:val="001C24FF"/>
    <w:rsid w:val="001C2705"/>
    <w:rsid w:val="001C2F39"/>
    <w:rsid w:val="001C33B7"/>
    <w:rsid w:val="001C3853"/>
    <w:rsid w:val="001C3CFC"/>
    <w:rsid w:val="001C467B"/>
    <w:rsid w:val="001C492A"/>
    <w:rsid w:val="001C55C5"/>
    <w:rsid w:val="001C5E4E"/>
    <w:rsid w:val="001C614E"/>
    <w:rsid w:val="001C75B4"/>
    <w:rsid w:val="001C7686"/>
    <w:rsid w:val="001C7D53"/>
    <w:rsid w:val="001C7FC5"/>
    <w:rsid w:val="001D0711"/>
    <w:rsid w:val="001D0F40"/>
    <w:rsid w:val="001D1009"/>
    <w:rsid w:val="001D1126"/>
    <w:rsid w:val="001D123A"/>
    <w:rsid w:val="001D19CD"/>
    <w:rsid w:val="001D21E6"/>
    <w:rsid w:val="001D3D72"/>
    <w:rsid w:val="001D442C"/>
    <w:rsid w:val="001D4938"/>
    <w:rsid w:val="001D5055"/>
    <w:rsid w:val="001D514E"/>
    <w:rsid w:val="001D531A"/>
    <w:rsid w:val="001D5709"/>
    <w:rsid w:val="001D5DC6"/>
    <w:rsid w:val="001D5E10"/>
    <w:rsid w:val="001D626A"/>
    <w:rsid w:val="001D6A0F"/>
    <w:rsid w:val="001D6EED"/>
    <w:rsid w:val="001D7387"/>
    <w:rsid w:val="001D79AE"/>
    <w:rsid w:val="001D7A80"/>
    <w:rsid w:val="001D7B9A"/>
    <w:rsid w:val="001E05C2"/>
    <w:rsid w:val="001E07F1"/>
    <w:rsid w:val="001E0BD1"/>
    <w:rsid w:val="001E0BEB"/>
    <w:rsid w:val="001E0F5B"/>
    <w:rsid w:val="001E10C5"/>
    <w:rsid w:val="001E10F5"/>
    <w:rsid w:val="001E125A"/>
    <w:rsid w:val="001E1452"/>
    <w:rsid w:val="001E1693"/>
    <w:rsid w:val="001E1F51"/>
    <w:rsid w:val="001E20A5"/>
    <w:rsid w:val="001E286D"/>
    <w:rsid w:val="001E28E3"/>
    <w:rsid w:val="001E2A9A"/>
    <w:rsid w:val="001E2F7F"/>
    <w:rsid w:val="001E3902"/>
    <w:rsid w:val="001E3A07"/>
    <w:rsid w:val="001E41FD"/>
    <w:rsid w:val="001E4700"/>
    <w:rsid w:val="001E4C2C"/>
    <w:rsid w:val="001E4D62"/>
    <w:rsid w:val="001E5294"/>
    <w:rsid w:val="001E633D"/>
    <w:rsid w:val="001E64FC"/>
    <w:rsid w:val="001E6571"/>
    <w:rsid w:val="001E6923"/>
    <w:rsid w:val="001E6A56"/>
    <w:rsid w:val="001E6C93"/>
    <w:rsid w:val="001E6DE1"/>
    <w:rsid w:val="001E7667"/>
    <w:rsid w:val="001E7BE0"/>
    <w:rsid w:val="001E7C84"/>
    <w:rsid w:val="001F07BA"/>
    <w:rsid w:val="001F1402"/>
    <w:rsid w:val="001F15D9"/>
    <w:rsid w:val="001F168A"/>
    <w:rsid w:val="001F1698"/>
    <w:rsid w:val="001F1C00"/>
    <w:rsid w:val="001F2026"/>
    <w:rsid w:val="001F20C1"/>
    <w:rsid w:val="001F267E"/>
    <w:rsid w:val="001F2C14"/>
    <w:rsid w:val="001F2DA0"/>
    <w:rsid w:val="001F2DE1"/>
    <w:rsid w:val="001F37BC"/>
    <w:rsid w:val="001F3BF5"/>
    <w:rsid w:val="001F3DD5"/>
    <w:rsid w:val="001F40D4"/>
    <w:rsid w:val="001F4AEC"/>
    <w:rsid w:val="001F4C3A"/>
    <w:rsid w:val="001F4C9E"/>
    <w:rsid w:val="001F51D5"/>
    <w:rsid w:val="001F54A6"/>
    <w:rsid w:val="001F54C9"/>
    <w:rsid w:val="001F5D0E"/>
    <w:rsid w:val="001F5E5F"/>
    <w:rsid w:val="001F645E"/>
    <w:rsid w:val="001F6515"/>
    <w:rsid w:val="001F6890"/>
    <w:rsid w:val="001F6B34"/>
    <w:rsid w:val="001F6D62"/>
    <w:rsid w:val="001F7498"/>
    <w:rsid w:val="001F7663"/>
    <w:rsid w:val="001F7713"/>
    <w:rsid w:val="001F7832"/>
    <w:rsid w:val="00200930"/>
    <w:rsid w:val="00201374"/>
    <w:rsid w:val="0020139A"/>
    <w:rsid w:val="002014DA"/>
    <w:rsid w:val="00201A8D"/>
    <w:rsid w:val="00202043"/>
    <w:rsid w:val="002022F0"/>
    <w:rsid w:val="002025A8"/>
    <w:rsid w:val="00202602"/>
    <w:rsid w:val="00202A5E"/>
    <w:rsid w:val="00202B1E"/>
    <w:rsid w:val="00202E1F"/>
    <w:rsid w:val="0020346F"/>
    <w:rsid w:val="002034B7"/>
    <w:rsid w:val="0020398E"/>
    <w:rsid w:val="00203F61"/>
    <w:rsid w:val="002053DA"/>
    <w:rsid w:val="002054B7"/>
    <w:rsid w:val="00205AC8"/>
    <w:rsid w:val="00205D95"/>
    <w:rsid w:val="00205FB7"/>
    <w:rsid w:val="0020601C"/>
    <w:rsid w:val="002062E9"/>
    <w:rsid w:val="002069D9"/>
    <w:rsid w:val="00206EC6"/>
    <w:rsid w:val="00207070"/>
    <w:rsid w:val="00210DFB"/>
    <w:rsid w:val="00210EBD"/>
    <w:rsid w:val="00210EBF"/>
    <w:rsid w:val="00210FB9"/>
    <w:rsid w:val="00211113"/>
    <w:rsid w:val="0021122E"/>
    <w:rsid w:val="002117D2"/>
    <w:rsid w:val="002119BC"/>
    <w:rsid w:val="00211FD1"/>
    <w:rsid w:val="002120D1"/>
    <w:rsid w:val="00212219"/>
    <w:rsid w:val="00212311"/>
    <w:rsid w:val="002130C4"/>
    <w:rsid w:val="002132F7"/>
    <w:rsid w:val="00213359"/>
    <w:rsid w:val="0021378D"/>
    <w:rsid w:val="00213913"/>
    <w:rsid w:val="00214597"/>
    <w:rsid w:val="00214C5D"/>
    <w:rsid w:val="00214F66"/>
    <w:rsid w:val="00215316"/>
    <w:rsid w:val="0021699C"/>
    <w:rsid w:val="00216E16"/>
    <w:rsid w:val="00216FF1"/>
    <w:rsid w:val="002172A7"/>
    <w:rsid w:val="00217683"/>
    <w:rsid w:val="002176CC"/>
    <w:rsid w:val="0021781A"/>
    <w:rsid w:val="00217DC3"/>
    <w:rsid w:val="002207D4"/>
    <w:rsid w:val="002213DC"/>
    <w:rsid w:val="002217E1"/>
    <w:rsid w:val="00222E95"/>
    <w:rsid w:val="00223799"/>
    <w:rsid w:val="00224343"/>
    <w:rsid w:val="00224661"/>
    <w:rsid w:val="002246DE"/>
    <w:rsid w:val="002249E7"/>
    <w:rsid w:val="002261A0"/>
    <w:rsid w:val="00226275"/>
    <w:rsid w:val="00226CA6"/>
    <w:rsid w:val="00226E6A"/>
    <w:rsid w:val="00227282"/>
    <w:rsid w:val="00230127"/>
    <w:rsid w:val="002306A6"/>
    <w:rsid w:val="00230D47"/>
    <w:rsid w:val="00231112"/>
    <w:rsid w:val="00231748"/>
    <w:rsid w:val="00231CF2"/>
    <w:rsid w:val="00232359"/>
    <w:rsid w:val="00233483"/>
    <w:rsid w:val="00233D58"/>
    <w:rsid w:val="00233DCB"/>
    <w:rsid w:val="0023437A"/>
    <w:rsid w:val="002346ED"/>
    <w:rsid w:val="00234C3D"/>
    <w:rsid w:val="00234DF4"/>
    <w:rsid w:val="00235056"/>
    <w:rsid w:val="00235455"/>
    <w:rsid w:val="00235760"/>
    <w:rsid w:val="00235C1C"/>
    <w:rsid w:val="00235C9D"/>
    <w:rsid w:val="00235F83"/>
    <w:rsid w:val="002360FD"/>
    <w:rsid w:val="0023615E"/>
    <w:rsid w:val="002366B6"/>
    <w:rsid w:val="002367E0"/>
    <w:rsid w:val="002368C2"/>
    <w:rsid w:val="0023705C"/>
    <w:rsid w:val="0023707A"/>
    <w:rsid w:val="00237347"/>
    <w:rsid w:val="00237999"/>
    <w:rsid w:val="00237AB8"/>
    <w:rsid w:val="0024060F"/>
    <w:rsid w:val="002410C1"/>
    <w:rsid w:val="00241488"/>
    <w:rsid w:val="002415F7"/>
    <w:rsid w:val="00241679"/>
    <w:rsid w:val="00242421"/>
    <w:rsid w:val="00242BBC"/>
    <w:rsid w:val="00242CC8"/>
    <w:rsid w:val="00242CD6"/>
    <w:rsid w:val="00242F31"/>
    <w:rsid w:val="00243345"/>
    <w:rsid w:val="00243410"/>
    <w:rsid w:val="00243818"/>
    <w:rsid w:val="00243972"/>
    <w:rsid w:val="00243BAD"/>
    <w:rsid w:val="00243BB4"/>
    <w:rsid w:val="00243D31"/>
    <w:rsid w:val="00243E2C"/>
    <w:rsid w:val="002441EB"/>
    <w:rsid w:val="00244354"/>
    <w:rsid w:val="0024470A"/>
    <w:rsid w:val="002447F6"/>
    <w:rsid w:val="00244855"/>
    <w:rsid w:val="00244D0B"/>
    <w:rsid w:val="002450A9"/>
    <w:rsid w:val="00245746"/>
    <w:rsid w:val="00245AF8"/>
    <w:rsid w:val="00245EF9"/>
    <w:rsid w:val="002462DE"/>
    <w:rsid w:val="002464BA"/>
    <w:rsid w:val="002465AC"/>
    <w:rsid w:val="00246D79"/>
    <w:rsid w:val="00247183"/>
    <w:rsid w:val="0024765B"/>
    <w:rsid w:val="002476C6"/>
    <w:rsid w:val="002479A9"/>
    <w:rsid w:val="00247B2A"/>
    <w:rsid w:val="00247ED5"/>
    <w:rsid w:val="002509C8"/>
    <w:rsid w:val="002510C5"/>
    <w:rsid w:val="002513CD"/>
    <w:rsid w:val="00251954"/>
    <w:rsid w:val="002519A4"/>
    <w:rsid w:val="002519E9"/>
    <w:rsid w:val="002521B6"/>
    <w:rsid w:val="0025272A"/>
    <w:rsid w:val="00253223"/>
    <w:rsid w:val="00253A80"/>
    <w:rsid w:val="00253FE4"/>
    <w:rsid w:val="002542BC"/>
    <w:rsid w:val="002544BB"/>
    <w:rsid w:val="00254781"/>
    <w:rsid w:val="00254901"/>
    <w:rsid w:val="0025492D"/>
    <w:rsid w:val="00254CBB"/>
    <w:rsid w:val="00254D3C"/>
    <w:rsid w:val="00254FAA"/>
    <w:rsid w:val="002551A1"/>
    <w:rsid w:val="00255569"/>
    <w:rsid w:val="00255970"/>
    <w:rsid w:val="00255A73"/>
    <w:rsid w:val="00255BC2"/>
    <w:rsid w:val="00255FF6"/>
    <w:rsid w:val="002568D8"/>
    <w:rsid w:val="00256DDA"/>
    <w:rsid w:val="00256E52"/>
    <w:rsid w:val="00257138"/>
    <w:rsid w:val="00257418"/>
    <w:rsid w:val="0025745B"/>
    <w:rsid w:val="00257B43"/>
    <w:rsid w:val="00260155"/>
    <w:rsid w:val="002603BA"/>
    <w:rsid w:val="00260776"/>
    <w:rsid w:val="00260BA6"/>
    <w:rsid w:val="00260CFF"/>
    <w:rsid w:val="002618A1"/>
    <w:rsid w:val="00261D5F"/>
    <w:rsid w:val="00262C6B"/>
    <w:rsid w:val="002633F8"/>
    <w:rsid w:val="00263494"/>
    <w:rsid w:val="002634BA"/>
    <w:rsid w:val="00263912"/>
    <w:rsid w:val="0026391E"/>
    <w:rsid w:val="00263BDC"/>
    <w:rsid w:val="00263C90"/>
    <w:rsid w:val="00263F06"/>
    <w:rsid w:val="00264080"/>
    <w:rsid w:val="00264A50"/>
    <w:rsid w:val="00264AC3"/>
    <w:rsid w:val="00264D0F"/>
    <w:rsid w:val="00264D5B"/>
    <w:rsid w:val="00264F74"/>
    <w:rsid w:val="0026563B"/>
    <w:rsid w:val="00265BA2"/>
    <w:rsid w:val="00265C80"/>
    <w:rsid w:val="00266B82"/>
    <w:rsid w:val="00266DC9"/>
    <w:rsid w:val="00266FA7"/>
    <w:rsid w:val="00267B50"/>
    <w:rsid w:val="00267EAE"/>
    <w:rsid w:val="00267EC7"/>
    <w:rsid w:val="00267F15"/>
    <w:rsid w:val="00267FCE"/>
    <w:rsid w:val="002706E0"/>
    <w:rsid w:val="002708E2"/>
    <w:rsid w:val="0027148B"/>
    <w:rsid w:val="00271832"/>
    <w:rsid w:val="00271B15"/>
    <w:rsid w:val="00272068"/>
    <w:rsid w:val="002722C8"/>
    <w:rsid w:val="00272659"/>
    <w:rsid w:val="00272B85"/>
    <w:rsid w:val="00273E92"/>
    <w:rsid w:val="002741CF"/>
    <w:rsid w:val="00274335"/>
    <w:rsid w:val="0027487C"/>
    <w:rsid w:val="00274BEF"/>
    <w:rsid w:val="00274DF6"/>
    <w:rsid w:val="0027591C"/>
    <w:rsid w:val="00275B4C"/>
    <w:rsid w:val="00276509"/>
    <w:rsid w:val="00276561"/>
    <w:rsid w:val="002766BA"/>
    <w:rsid w:val="00276C09"/>
    <w:rsid w:val="00276F0F"/>
    <w:rsid w:val="0027702A"/>
    <w:rsid w:val="002770E1"/>
    <w:rsid w:val="002772B8"/>
    <w:rsid w:val="002772F8"/>
    <w:rsid w:val="002773A4"/>
    <w:rsid w:val="002773F0"/>
    <w:rsid w:val="00277480"/>
    <w:rsid w:val="002809CD"/>
    <w:rsid w:val="00280D26"/>
    <w:rsid w:val="00281A8E"/>
    <w:rsid w:val="00281C55"/>
    <w:rsid w:val="0028206F"/>
    <w:rsid w:val="002822E9"/>
    <w:rsid w:val="00282504"/>
    <w:rsid w:val="0028320C"/>
    <w:rsid w:val="002839C7"/>
    <w:rsid w:val="00284145"/>
    <w:rsid w:val="002846E8"/>
    <w:rsid w:val="00285806"/>
    <w:rsid w:val="00285E80"/>
    <w:rsid w:val="00286E27"/>
    <w:rsid w:val="00286E8A"/>
    <w:rsid w:val="00287ABE"/>
    <w:rsid w:val="00290601"/>
    <w:rsid w:val="00291D6B"/>
    <w:rsid w:val="00291FE7"/>
    <w:rsid w:val="002925E0"/>
    <w:rsid w:val="002928D9"/>
    <w:rsid w:val="00292ACC"/>
    <w:rsid w:val="00293011"/>
    <w:rsid w:val="00293387"/>
    <w:rsid w:val="0029374D"/>
    <w:rsid w:val="002939FE"/>
    <w:rsid w:val="00293BB0"/>
    <w:rsid w:val="002940CF"/>
    <w:rsid w:val="00294A66"/>
    <w:rsid w:val="00294D87"/>
    <w:rsid w:val="002951D8"/>
    <w:rsid w:val="00295321"/>
    <w:rsid w:val="00295997"/>
    <w:rsid w:val="00295AF4"/>
    <w:rsid w:val="00295FA3"/>
    <w:rsid w:val="0029617B"/>
    <w:rsid w:val="002964EE"/>
    <w:rsid w:val="00296E5D"/>
    <w:rsid w:val="00296EBC"/>
    <w:rsid w:val="0029726B"/>
    <w:rsid w:val="00297368"/>
    <w:rsid w:val="0029741F"/>
    <w:rsid w:val="00297701"/>
    <w:rsid w:val="00297A03"/>
    <w:rsid w:val="00297EE8"/>
    <w:rsid w:val="002A0103"/>
    <w:rsid w:val="002A0759"/>
    <w:rsid w:val="002A0D1C"/>
    <w:rsid w:val="002A1EEF"/>
    <w:rsid w:val="002A25DD"/>
    <w:rsid w:val="002A2791"/>
    <w:rsid w:val="002A2B9E"/>
    <w:rsid w:val="002A3415"/>
    <w:rsid w:val="002A36D8"/>
    <w:rsid w:val="002A3CD4"/>
    <w:rsid w:val="002A50CC"/>
    <w:rsid w:val="002A544B"/>
    <w:rsid w:val="002A595A"/>
    <w:rsid w:val="002A6126"/>
    <w:rsid w:val="002A6C9E"/>
    <w:rsid w:val="002A6F26"/>
    <w:rsid w:val="002A7526"/>
    <w:rsid w:val="002A7C49"/>
    <w:rsid w:val="002A7CE8"/>
    <w:rsid w:val="002B0335"/>
    <w:rsid w:val="002B037D"/>
    <w:rsid w:val="002B04D8"/>
    <w:rsid w:val="002B0C7C"/>
    <w:rsid w:val="002B0D2B"/>
    <w:rsid w:val="002B0D56"/>
    <w:rsid w:val="002B0DDA"/>
    <w:rsid w:val="002B0DE5"/>
    <w:rsid w:val="002B15BB"/>
    <w:rsid w:val="002B1741"/>
    <w:rsid w:val="002B23F1"/>
    <w:rsid w:val="002B25E5"/>
    <w:rsid w:val="002B2FF6"/>
    <w:rsid w:val="002B3071"/>
    <w:rsid w:val="002B32DA"/>
    <w:rsid w:val="002B3384"/>
    <w:rsid w:val="002B367B"/>
    <w:rsid w:val="002B393C"/>
    <w:rsid w:val="002B3B95"/>
    <w:rsid w:val="002B4720"/>
    <w:rsid w:val="002B5B97"/>
    <w:rsid w:val="002B5C9D"/>
    <w:rsid w:val="002B5CFE"/>
    <w:rsid w:val="002B6173"/>
    <w:rsid w:val="002B66F6"/>
    <w:rsid w:val="002B69B4"/>
    <w:rsid w:val="002B7938"/>
    <w:rsid w:val="002B7DCD"/>
    <w:rsid w:val="002B7E6E"/>
    <w:rsid w:val="002C00FD"/>
    <w:rsid w:val="002C028B"/>
    <w:rsid w:val="002C19F9"/>
    <w:rsid w:val="002C1BD8"/>
    <w:rsid w:val="002C1C72"/>
    <w:rsid w:val="002C20F3"/>
    <w:rsid w:val="002C2247"/>
    <w:rsid w:val="002C22AA"/>
    <w:rsid w:val="002C24BB"/>
    <w:rsid w:val="002C29DD"/>
    <w:rsid w:val="002C29FA"/>
    <w:rsid w:val="002C2E9C"/>
    <w:rsid w:val="002C34AB"/>
    <w:rsid w:val="002C3DF2"/>
    <w:rsid w:val="002C4550"/>
    <w:rsid w:val="002C4F14"/>
    <w:rsid w:val="002C50AA"/>
    <w:rsid w:val="002C5550"/>
    <w:rsid w:val="002C5591"/>
    <w:rsid w:val="002C595C"/>
    <w:rsid w:val="002C661D"/>
    <w:rsid w:val="002C6B45"/>
    <w:rsid w:val="002C6D97"/>
    <w:rsid w:val="002C707B"/>
    <w:rsid w:val="002C74A2"/>
    <w:rsid w:val="002C7779"/>
    <w:rsid w:val="002C782B"/>
    <w:rsid w:val="002C79FB"/>
    <w:rsid w:val="002C7D59"/>
    <w:rsid w:val="002D00D2"/>
    <w:rsid w:val="002D011B"/>
    <w:rsid w:val="002D014E"/>
    <w:rsid w:val="002D028B"/>
    <w:rsid w:val="002D042A"/>
    <w:rsid w:val="002D0446"/>
    <w:rsid w:val="002D0736"/>
    <w:rsid w:val="002D092A"/>
    <w:rsid w:val="002D15A7"/>
    <w:rsid w:val="002D17E1"/>
    <w:rsid w:val="002D202A"/>
    <w:rsid w:val="002D2A96"/>
    <w:rsid w:val="002D2E12"/>
    <w:rsid w:val="002D3001"/>
    <w:rsid w:val="002D300D"/>
    <w:rsid w:val="002D3015"/>
    <w:rsid w:val="002D3101"/>
    <w:rsid w:val="002D3F4E"/>
    <w:rsid w:val="002D434B"/>
    <w:rsid w:val="002D4A50"/>
    <w:rsid w:val="002D4E5D"/>
    <w:rsid w:val="002D5617"/>
    <w:rsid w:val="002D57D0"/>
    <w:rsid w:val="002D5931"/>
    <w:rsid w:val="002D60EA"/>
    <w:rsid w:val="002D6208"/>
    <w:rsid w:val="002D66A5"/>
    <w:rsid w:val="002D6893"/>
    <w:rsid w:val="002D69A7"/>
    <w:rsid w:val="002D6B37"/>
    <w:rsid w:val="002D6D1B"/>
    <w:rsid w:val="002D72EF"/>
    <w:rsid w:val="002D74F3"/>
    <w:rsid w:val="002E00FB"/>
    <w:rsid w:val="002E0495"/>
    <w:rsid w:val="002E083D"/>
    <w:rsid w:val="002E088A"/>
    <w:rsid w:val="002E0C59"/>
    <w:rsid w:val="002E1F5C"/>
    <w:rsid w:val="002E20F3"/>
    <w:rsid w:val="002E24CA"/>
    <w:rsid w:val="002E26CE"/>
    <w:rsid w:val="002E27EC"/>
    <w:rsid w:val="002E305D"/>
    <w:rsid w:val="002E32C4"/>
    <w:rsid w:val="002E3B59"/>
    <w:rsid w:val="002E414E"/>
    <w:rsid w:val="002E5364"/>
    <w:rsid w:val="002E538D"/>
    <w:rsid w:val="002E5E27"/>
    <w:rsid w:val="002E6118"/>
    <w:rsid w:val="002E621A"/>
    <w:rsid w:val="002E6529"/>
    <w:rsid w:val="002E67E1"/>
    <w:rsid w:val="002E6974"/>
    <w:rsid w:val="002E69A2"/>
    <w:rsid w:val="002E6AF0"/>
    <w:rsid w:val="002E7528"/>
    <w:rsid w:val="002E762D"/>
    <w:rsid w:val="002E7A29"/>
    <w:rsid w:val="002E7C20"/>
    <w:rsid w:val="002E7D76"/>
    <w:rsid w:val="002E7DF2"/>
    <w:rsid w:val="002F00AF"/>
    <w:rsid w:val="002F0426"/>
    <w:rsid w:val="002F0B17"/>
    <w:rsid w:val="002F1BAF"/>
    <w:rsid w:val="002F2638"/>
    <w:rsid w:val="002F2855"/>
    <w:rsid w:val="002F29E7"/>
    <w:rsid w:val="002F2A5D"/>
    <w:rsid w:val="002F2CEC"/>
    <w:rsid w:val="002F2FFE"/>
    <w:rsid w:val="002F320E"/>
    <w:rsid w:val="002F3439"/>
    <w:rsid w:val="002F3E17"/>
    <w:rsid w:val="002F4222"/>
    <w:rsid w:val="002F44AF"/>
    <w:rsid w:val="002F4730"/>
    <w:rsid w:val="002F4BF2"/>
    <w:rsid w:val="002F4D00"/>
    <w:rsid w:val="002F547A"/>
    <w:rsid w:val="002F583D"/>
    <w:rsid w:val="002F5E09"/>
    <w:rsid w:val="002F5E3C"/>
    <w:rsid w:val="002F6EF8"/>
    <w:rsid w:val="002F7107"/>
    <w:rsid w:val="002F789C"/>
    <w:rsid w:val="002F7D2D"/>
    <w:rsid w:val="002F7F19"/>
    <w:rsid w:val="003005B7"/>
    <w:rsid w:val="003015F0"/>
    <w:rsid w:val="00301608"/>
    <w:rsid w:val="0030178B"/>
    <w:rsid w:val="00302190"/>
    <w:rsid w:val="003021BE"/>
    <w:rsid w:val="003021EB"/>
    <w:rsid w:val="00302276"/>
    <w:rsid w:val="003025C6"/>
    <w:rsid w:val="00303034"/>
    <w:rsid w:val="00303420"/>
    <w:rsid w:val="00303603"/>
    <w:rsid w:val="00303975"/>
    <w:rsid w:val="0030397F"/>
    <w:rsid w:val="00303F82"/>
    <w:rsid w:val="003046E9"/>
    <w:rsid w:val="00304C26"/>
    <w:rsid w:val="00304EA9"/>
    <w:rsid w:val="00305316"/>
    <w:rsid w:val="0030567F"/>
    <w:rsid w:val="00305C63"/>
    <w:rsid w:val="00305C6A"/>
    <w:rsid w:val="00305D46"/>
    <w:rsid w:val="00305F3D"/>
    <w:rsid w:val="00306961"/>
    <w:rsid w:val="00306CA6"/>
    <w:rsid w:val="00306CF6"/>
    <w:rsid w:val="00306D67"/>
    <w:rsid w:val="00306FAD"/>
    <w:rsid w:val="003071A7"/>
    <w:rsid w:val="00307F99"/>
    <w:rsid w:val="0031021B"/>
    <w:rsid w:val="003104BD"/>
    <w:rsid w:val="00310679"/>
    <w:rsid w:val="003107EE"/>
    <w:rsid w:val="00310957"/>
    <w:rsid w:val="0031122F"/>
    <w:rsid w:val="003115E7"/>
    <w:rsid w:val="00311BFA"/>
    <w:rsid w:val="003120F7"/>
    <w:rsid w:val="0031218F"/>
    <w:rsid w:val="0031221D"/>
    <w:rsid w:val="003122EE"/>
    <w:rsid w:val="00312516"/>
    <w:rsid w:val="00312AE5"/>
    <w:rsid w:val="00312B28"/>
    <w:rsid w:val="00312B9F"/>
    <w:rsid w:val="003130B0"/>
    <w:rsid w:val="00313686"/>
    <w:rsid w:val="003147A4"/>
    <w:rsid w:val="0031500C"/>
    <w:rsid w:val="00315149"/>
    <w:rsid w:val="003151BB"/>
    <w:rsid w:val="003157D7"/>
    <w:rsid w:val="00315EF8"/>
    <w:rsid w:val="00316966"/>
    <w:rsid w:val="003172BE"/>
    <w:rsid w:val="003177DE"/>
    <w:rsid w:val="00320A00"/>
    <w:rsid w:val="00320B68"/>
    <w:rsid w:val="00321461"/>
    <w:rsid w:val="00321840"/>
    <w:rsid w:val="0032191A"/>
    <w:rsid w:val="00321ADA"/>
    <w:rsid w:val="00321B77"/>
    <w:rsid w:val="00321DB5"/>
    <w:rsid w:val="00321E24"/>
    <w:rsid w:val="0032254D"/>
    <w:rsid w:val="003225F7"/>
    <w:rsid w:val="00322696"/>
    <w:rsid w:val="00322738"/>
    <w:rsid w:val="003227AA"/>
    <w:rsid w:val="00323F29"/>
    <w:rsid w:val="003242DC"/>
    <w:rsid w:val="0032447E"/>
    <w:rsid w:val="00324611"/>
    <w:rsid w:val="00324802"/>
    <w:rsid w:val="00324893"/>
    <w:rsid w:val="00324901"/>
    <w:rsid w:val="00324D2A"/>
    <w:rsid w:val="003257E8"/>
    <w:rsid w:val="00325A4F"/>
    <w:rsid w:val="00325E96"/>
    <w:rsid w:val="0032669A"/>
    <w:rsid w:val="00326821"/>
    <w:rsid w:val="003268A8"/>
    <w:rsid w:val="00326DC7"/>
    <w:rsid w:val="00327130"/>
    <w:rsid w:val="003272C5"/>
    <w:rsid w:val="00327CDF"/>
    <w:rsid w:val="00330882"/>
    <w:rsid w:val="0033179B"/>
    <w:rsid w:val="003331A1"/>
    <w:rsid w:val="003333F4"/>
    <w:rsid w:val="003336CA"/>
    <w:rsid w:val="00333F05"/>
    <w:rsid w:val="00334D06"/>
    <w:rsid w:val="003351BD"/>
    <w:rsid w:val="0033522C"/>
    <w:rsid w:val="003352D1"/>
    <w:rsid w:val="003353AC"/>
    <w:rsid w:val="0033563C"/>
    <w:rsid w:val="0033581B"/>
    <w:rsid w:val="00335986"/>
    <w:rsid w:val="00335EFE"/>
    <w:rsid w:val="003361A7"/>
    <w:rsid w:val="00336268"/>
    <w:rsid w:val="003362E4"/>
    <w:rsid w:val="003367E4"/>
    <w:rsid w:val="003368FA"/>
    <w:rsid w:val="0033695A"/>
    <w:rsid w:val="00336EA9"/>
    <w:rsid w:val="003373B1"/>
    <w:rsid w:val="00337A96"/>
    <w:rsid w:val="00337C2D"/>
    <w:rsid w:val="00337CC3"/>
    <w:rsid w:val="00340234"/>
    <w:rsid w:val="0034051A"/>
    <w:rsid w:val="00340C52"/>
    <w:rsid w:val="00340D6F"/>
    <w:rsid w:val="00340F04"/>
    <w:rsid w:val="00341128"/>
    <w:rsid w:val="003414E2"/>
    <w:rsid w:val="0034232C"/>
    <w:rsid w:val="003433EB"/>
    <w:rsid w:val="003437B3"/>
    <w:rsid w:val="00343888"/>
    <w:rsid w:val="003439FA"/>
    <w:rsid w:val="00343FAA"/>
    <w:rsid w:val="00343FD7"/>
    <w:rsid w:val="0034420F"/>
    <w:rsid w:val="00344B47"/>
    <w:rsid w:val="00344CDD"/>
    <w:rsid w:val="00345224"/>
    <w:rsid w:val="003456B5"/>
    <w:rsid w:val="00345C4A"/>
    <w:rsid w:val="00345C86"/>
    <w:rsid w:val="00346513"/>
    <w:rsid w:val="00346AED"/>
    <w:rsid w:val="00346D55"/>
    <w:rsid w:val="00346EE6"/>
    <w:rsid w:val="00346F99"/>
    <w:rsid w:val="00347079"/>
    <w:rsid w:val="003475AA"/>
    <w:rsid w:val="00347F89"/>
    <w:rsid w:val="00350147"/>
    <w:rsid w:val="00350F5F"/>
    <w:rsid w:val="003514C5"/>
    <w:rsid w:val="003515B3"/>
    <w:rsid w:val="003515C6"/>
    <w:rsid w:val="00351C2C"/>
    <w:rsid w:val="00351FEE"/>
    <w:rsid w:val="00351FF8"/>
    <w:rsid w:val="0035284C"/>
    <w:rsid w:val="003530FC"/>
    <w:rsid w:val="003533D5"/>
    <w:rsid w:val="0035370A"/>
    <w:rsid w:val="0035395F"/>
    <w:rsid w:val="00353CDE"/>
    <w:rsid w:val="00353DC1"/>
    <w:rsid w:val="003541D5"/>
    <w:rsid w:val="00354459"/>
    <w:rsid w:val="0035457B"/>
    <w:rsid w:val="00354D75"/>
    <w:rsid w:val="00355664"/>
    <w:rsid w:val="00355917"/>
    <w:rsid w:val="00355936"/>
    <w:rsid w:val="00355E16"/>
    <w:rsid w:val="003562DC"/>
    <w:rsid w:val="003564D3"/>
    <w:rsid w:val="0035653B"/>
    <w:rsid w:val="0035657E"/>
    <w:rsid w:val="003565E7"/>
    <w:rsid w:val="0035746B"/>
    <w:rsid w:val="003576AD"/>
    <w:rsid w:val="00360121"/>
    <w:rsid w:val="003609C5"/>
    <w:rsid w:val="00360B87"/>
    <w:rsid w:val="00361544"/>
    <w:rsid w:val="0036183D"/>
    <w:rsid w:val="0036213D"/>
    <w:rsid w:val="0036267A"/>
    <w:rsid w:val="0036267E"/>
    <w:rsid w:val="00362953"/>
    <w:rsid w:val="00362AC3"/>
    <w:rsid w:val="003630C5"/>
    <w:rsid w:val="00363DA5"/>
    <w:rsid w:val="00364159"/>
    <w:rsid w:val="00364AD6"/>
    <w:rsid w:val="00364C6A"/>
    <w:rsid w:val="00364FD2"/>
    <w:rsid w:val="0036511B"/>
    <w:rsid w:val="003652A4"/>
    <w:rsid w:val="003657F2"/>
    <w:rsid w:val="003658A5"/>
    <w:rsid w:val="00365DCD"/>
    <w:rsid w:val="00366343"/>
    <w:rsid w:val="00366496"/>
    <w:rsid w:val="00366E38"/>
    <w:rsid w:val="00367307"/>
    <w:rsid w:val="003675EB"/>
    <w:rsid w:val="00367B95"/>
    <w:rsid w:val="00367C9D"/>
    <w:rsid w:val="00367FEA"/>
    <w:rsid w:val="003706CD"/>
    <w:rsid w:val="00371173"/>
    <w:rsid w:val="00371647"/>
    <w:rsid w:val="00371718"/>
    <w:rsid w:val="00371D26"/>
    <w:rsid w:val="00372330"/>
    <w:rsid w:val="0037263A"/>
    <w:rsid w:val="003727F1"/>
    <w:rsid w:val="00372816"/>
    <w:rsid w:val="003729F0"/>
    <w:rsid w:val="00372D79"/>
    <w:rsid w:val="003731A8"/>
    <w:rsid w:val="003731CE"/>
    <w:rsid w:val="00373485"/>
    <w:rsid w:val="0037371B"/>
    <w:rsid w:val="003737F3"/>
    <w:rsid w:val="00373A4E"/>
    <w:rsid w:val="00373A9A"/>
    <w:rsid w:val="00374E1B"/>
    <w:rsid w:val="00374F4A"/>
    <w:rsid w:val="00375D8B"/>
    <w:rsid w:val="003760D8"/>
    <w:rsid w:val="00376A69"/>
    <w:rsid w:val="00376F8C"/>
    <w:rsid w:val="00377198"/>
    <w:rsid w:val="00377617"/>
    <w:rsid w:val="00377B69"/>
    <w:rsid w:val="00377CF5"/>
    <w:rsid w:val="00380866"/>
    <w:rsid w:val="0038218C"/>
    <w:rsid w:val="00382425"/>
    <w:rsid w:val="0038248B"/>
    <w:rsid w:val="0038303E"/>
    <w:rsid w:val="0038354C"/>
    <w:rsid w:val="00383A5F"/>
    <w:rsid w:val="00383AC5"/>
    <w:rsid w:val="00383B5D"/>
    <w:rsid w:val="00383C11"/>
    <w:rsid w:val="00383E9F"/>
    <w:rsid w:val="00384409"/>
    <w:rsid w:val="00384446"/>
    <w:rsid w:val="003847CC"/>
    <w:rsid w:val="00384FE3"/>
    <w:rsid w:val="0038564F"/>
    <w:rsid w:val="00385AB5"/>
    <w:rsid w:val="00386B0C"/>
    <w:rsid w:val="00386BF2"/>
    <w:rsid w:val="00386E1E"/>
    <w:rsid w:val="00390207"/>
    <w:rsid w:val="00390968"/>
    <w:rsid w:val="00390C1A"/>
    <w:rsid w:val="00390F6B"/>
    <w:rsid w:val="0039147D"/>
    <w:rsid w:val="00391623"/>
    <w:rsid w:val="003917B3"/>
    <w:rsid w:val="0039226D"/>
    <w:rsid w:val="003922D8"/>
    <w:rsid w:val="00392327"/>
    <w:rsid w:val="003923B5"/>
    <w:rsid w:val="00392500"/>
    <w:rsid w:val="00392535"/>
    <w:rsid w:val="00392634"/>
    <w:rsid w:val="00392BA9"/>
    <w:rsid w:val="00393066"/>
    <w:rsid w:val="0039343E"/>
    <w:rsid w:val="0039359E"/>
    <w:rsid w:val="003939BE"/>
    <w:rsid w:val="00393AAD"/>
    <w:rsid w:val="00393D73"/>
    <w:rsid w:val="00393D82"/>
    <w:rsid w:val="00393DB9"/>
    <w:rsid w:val="00393E0A"/>
    <w:rsid w:val="00394718"/>
    <w:rsid w:val="00394771"/>
    <w:rsid w:val="00394FF9"/>
    <w:rsid w:val="00395231"/>
    <w:rsid w:val="0039534E"/>
    <w:rsid w:val="0039565A"/>
    <w:rsid w:val="00395D85"/>
    <w:rsid w:val="003960A8"/>
    <w:rsid w:val="0039619D"/>
    <w:rsid w:val="0039683F"/>
    <w:rsid w:val="00396CA1"/>
    <w:rsid w:val="00396CDC"/>
    <w:rsid w:val="00396DF1"/>
    <w:rsid w:val="00396E60"/>
    <w:rsid w:val="0039702F"/>
    <w:rsid w:val="00397305"/>
    <w:rsid w:val="00397769"/>
    <w:rsid w:val="003A044D"/>
    <w:rsid w:val="003A0577"/>
    <w:rsid w:val="003A0A7E"/>
    <w:rsid w:val="003A0A95"/>
    <w:rsid w:val="003A0AE8"/>
    <w:rsid w:val="003A0E06"/>
    <w:rsid w:val="003A0E56"/>
    <w:rsid w:val="003A10A0"/>
    <w:rsid w:val="003A166D"/>
    <w:rsid w:val="003A1C57"/>
    <w:rsid w:val="003A1EF9"/>
    <w:rsid w:val="003A1FDA"/>
    <w:rsid w:val="003A20A5"/>
    <w:rsid w:val="003A27D5"/>
    <w:rsid w:val="003A2A13"/>
    <w:rsid w:val="003A2AC7"/>
    <w:rsid w:val="003A2B76"/>
    <w:rsid w:val="003A2E09"/>
    <w:rsid w:val="003A32C2"/>
    <w:rsid w:val="003A3306"/>
    <w:rsid w:val="003A372D"/>
    <w:rsid w:val="003A39FD"/>
    <w:rsid w:val="003A3D2E"/>
    <w:rsid w:val="003A48BD"/>
    <w:rsid w:val="003A5014"/>
    <w:rsid w:val="003A50E2"/>
    <w:rsid w:val="003A53DF"/>
    <w:rsid w:val="003A5717"/>
    <w:rsid w:val="003A5764"/>
    <w:rsid w:val="003A6723"/>
    <w:rsid w:val="003A689B"/>
    <w:rsid w:val="003A69C9"/>
    <w:rsid w:val="003A6C94"/>
    <w:rsid w:val="003A6E89"/>
    <w:rsid w:val="003B0016"/>
    <w:rsid w:val="003B028A"/>
    <w:rsid w:val="003B15EB"/>
    <w:rsid w:val="003B1A00"/>
    <w:rsid w:val="003B1AE5"/>
    <w:rsid w:val="003B1F2F"/>
    <w:rsid w:val="003B24D7"/>
    <w:rsid w:val="003B27EB"/>
    <w:rsid w:val="003B2956"/>
    <w:rsid w:val="003B2A13"/>
    <w:rsid w:val="003B2A60"/>
    <w:rsid w:val="003B3A5B"/>
    <w:rsid w:val="003B3CBE"/>
    <w:rsid w:val="003B475C"/>
    <w:rsid w:val="003B49DD"/>
    <w:rsid w:val="003B4E4B"/>
    <w:rsid w:val="003B5379"/>
    <w:rsid w:val="003B5529"/>
    <w:rsid w:val="003B553B"/>
    <w:rsid w:val="003B5A2F"/>
    <w:rsid w:val="003B676D"/>
    <w:rsid w:val="003B6B20"/>
    <w:rsid w:val="003B6BC4"/>
    <w:rsid w:val="003B7122"/>
    <w:rsid w:val="003C09F4"/>
    <w:rsid w:val="003C0BC2"/>
    <w:rsid w:val="003C0E76"/>
    <w:rsid w:val="003C0FB0"/>
    <w:rsid w:val="003C13A8"/>
    <w:rsid w:val="003C17F1"/>
    <w:rsid w:val="003C1A11"/>
    <w:rsid w:val="003C1DE3"/>
    <w:rsid w:val="003C1FE7"/>
    <w:rsid w:val="003C219F"/>
    <w:rsid w:val="003C248A"/>
    <w:rsid w:val="003C28EE"/>
    <w:rsid w:val="003C30EB"/>
    <w:rsid w:val="003C33EC"/>
    <w:rsid w:val="003C34D0"/>
    <w:rsid w:val="003C38CC"/>
    <w:rsid w:val="003C3938"/>
    <w:rsid w:val="003C3A6A"/>
    <w:rsid w:val="003C3A75"/>
    <w:rsid w:val="003C3E8A"/>
    <w:rsid w:val="003C3E98"/>
    <w:rsid w:val="003C4802"/>
    <w:rsid w:val="003C4907"/>
    <w:rsid w:val="003C4D5C"/>
    <w:rsid w:val="003C5044"/>
    <w:rsid w:val="003C509A"/>
    <w:rsid w:val="003C534D"/>
    <w:rsid w:val="003C538E"/>
    <w:rsid w:val="003C5660"/>
    <w:rsid w:val="003C58BA"/>
    <w:rsid w:val="003C5E5C"/>
    <w:rsid w:val="003C68D6"/>
    <w:rsid w:val="003C6AD6"/>
    <w:rsid w:val="003C72E5"/>
    <w:rsid w:val="003C790E"/>
    <w:rsid w:val="003C7A4B"/>
    <w:rsid w:val="003D0448"/>
    <w:rsid w:val="003D05DB"/>
    <w:rsid w:val="003D094B"/>
    <w:rsid w:val="003D0952"/>
    <w:rsid w:val="003D0BAC"/>
    <w:rsid w:val="003D1237"/>
    <w:rsid w:val="003D1327"/>
    <w:rsid w:val="003D1568"/>
    <w:rsid w:val="003D2346"/>
    <w:rsid w:val="003D3016"/>
    <w:rsid w:val="003D30AB"/>
    <w:rsid w:val="003D3124"/>
    <w:rsid w:val="003D3136"/>
    <w:rsid w:val="003D425C"/>
    <w:rsid w:val="003D44F1"/>
    <w:rsid w:val="003D4898"/>
    <w:rsid w:val="003D4CC0"/>
    <w:rsid w:val="003D4CFC"/>
    <w:rsid w:val="003D4D84"/>
    <w:rsid w:val="003D5573"/>
    <w:rsid w:val="003D57A2"/>
    <w:rsid w:val="003D5D43"/>
    <w:rsid w:val="003D6FF9"/>
    <w:rsid w:val="003D7173"/>
    <w:rsid w:val="003D73EB"/>
    <w:rsid w:val="003D7522"/>
    <w:rsid w:val="003D7808"/>
    <w:rsid w:val="003E00B2"/>
    <w:rsid w:val="003E0515"/>
    <w:rsid w:val="003E072D"/>
    <w:rsid w:val="003E085C"/>
    <w:rsid w:val="003E0E38"/>
    <w:rsid w:val="003E0F58"/>
    <w:rsid w:val="003E18F6"/>
    <w:rsid w:val="003E1F62"/>
    <w:rsid w:val="003E2E00"/>
    <w:rsid w:val="003E35EC"/>
    <w:rsid w:val="003E37EB"/>
    <w:rsid w:val="003E3FD5"/>
    <w:rsid w:val="003E402A"/>
    <w:rsid w:val="003E40B2"/>
    <w:rsid w:val="003E4353"/>
    <w:rsid w:val="003E47A2"/>
    <w:rsid w:val="003E485C"/>
    <w:rsid w:val="003E487F"/>
    <w:rsid w:val="003E4A74"/>
    <w:rsid w:val="003E5073"/>
    <w:rsid w:val="003E5307"/>
    <w:rsid w:val="003E566F"/>
    <w:rsid w:val="003E5A0C"/>
    <w:rsid w:val="003E5B3D"/>
    <w:rsid w:val="003E5BCE"/>
    <w:rsid w:val="003E625C"/>
    <w:rsid w:val="003E685D"/>
    <w:rsid w:val="003E6869"/>
    <w:rsid w:val="003E6884"/>
    <w:rsid w:val="003E6C76"/>
    <w:rsid w:val="003E6E9A"/>
    <w:rsid w:val="003E6F8C"/>
    <w:rsid w:val="003E7216"/>
    <w:rsid w:val="003F023F"/>
    <w:rsid w:val="003F0B70"/>
    <w:rsid w:val="003F0D14"/>
    <w:rsid w:val="003F0F8F"/>
    <w:rsid w:val="003F1C6F"/>
    <w:rsid w:val="003F24CC"/>
    <w:rsid w:val="003F25F3"/>
    <w:rsid w:val="003F2CF4"/>
    <w:rsid w:val="003F3795"/>
    <w:rsid w:val="003F3999"/>
    <w:rsid w:val="003F3BC8"/>
    <w:rsid w:val="003F3F33"/>
    <w:rsid w:val="003F403D"/>
    <w:rsid w:val="003F4C64"/>
    <w:rsid w:val="003F4F86"/>
    <w:rsid w:val="003F4FF0"/>
    <w:rsid w:val="003F5E03"/>
    <w:rsid w:val="003F62F7"/>
    <w:rsid w:val="003F6618"/>
    <w:rsid w:val="004002C9"/>
    <w:rsid w:val="004005F5"/>
    <w:rsid w:val="00400730"/>
    <w:rsid w:val="00400BF0"/>
    <w:rsid w:val="004011ED"/>
    <w:rsid w:val="00401228"/>
    <w:rsid w:val="004013E4"/>
    <w:rsid w:val="00401687"/>
    <w:rsid w:val="0040171A"/>
    <w:rsid w:val="004017E1"/>
    <w:rsid w:val="004017FF"/>
    <w:rsid w:val="00401B95"/>
    <w:rsid w:val="00401CF8"/>
    <w:rsid w:val="00401F78"/>
    <w:rsid w:val="004026AD"/>
    <w:rsid w:val="00403237"/>
    <w:rsid w:val="00403B7D"/>
    <w:rsid w:val="0040442E"/>
    <w:rsid w:val="004048B3"/>
    <w:rsid w:val="00404A70"/>
    <w:rsid w:val="00405130"/>
    <w:rsid w:val="0040576D"/>
    <w:rsid w:val="00405878"/>
    <w:rsid w:val="00405BC9"/>
    <w:rsid w:val="00405DCC"/>
    <w:rsid w:val="004060C7"/>
    <w:rsid w:val="0040626F"/>
    <w:rsid w:val="0040628C"/>
    <w:rsid w:val="004062A9"/>
    <w:rsid w:val="004067C2"/>
    <w:rsid w:val="00406905"/>
    <w:rsid w:val="00406DEB"/>
    <w:rsid w:val="0040739C"/>
    <w:rsid w:val="00407812"/>
    <w:rsid w:val="00407947"/>
    <w:rsid w:val="00407DF2"/>
    <w:rsid w:val="00407DFB"/>
    <w:rsid w:val="00407F10"/>
    <w:rsid w:val="0041019A"/>
    <w:rsid w:val="00410501"/>
    <w:rsid w:val="00410CEC"/>
    <w:rsid w:val="00410F75"/>
    <w:rsid w:val="00411738"/>
    <w:rsid w:val="0041188F"/>
    <w:rsid w:val="00411C07"/>
    <w:rsid w:val="00411F74"/>
    <w:rsid w:val="0041209A"/>
    <w:rsid w:val="00412269"/>
    <w:rsid w:val="0041277D"/>
    <w:rsid w:val="00412823"/>
    <w:rsid w:val="00412899"/>
    <w:rsid w:val="0041325C"/>
    <w:rsid w:val="00413303"/>
    <w:rsid w:val="00413A6D"/>
    <w:rsid w:val="00413A73"/>
    <w:rsid w:val="00413CA8"/>
    <w:rsid w:val="00413CE8"/>
    <w:rsid w:val="004141AA"/>
    <w:rsid w:val="00414C96"/>
    <w:rsid w:val="00414F54"/>
    <w:rsid w:val="00415067"/>
    <w:rsid w:val="0041548C"/>
    <w:rsid w:val="00415564"/>
    <w:rsid w:val="0041575E"/>
    <w:rsid w:val="00415BE9"/>
    <w:rsid w:val="00415D43"/>
    <w:rsid w:val="00416212"/>
    <w:rsid w:val="00416FA2"/>
    <w:rsid w:val="00420ADF"/>
    <w:rsid w:val="0042123D"/>
    <w:rsid w:val="00421519"/>
    <w:rsid w:val="00421B0D"/>
    <w:rsid w:val="00421B4D"/>
    <w:rsid w:val="00421C42"/>
    <w:rsid w:val="00421D14"/>
    <w:rsid w:val="0042228F"/>
    <w:rsid w:val="00422765"/>
    <w:rsid w:val="00422777"/>
    <w:rsid w:val="0042295A"/>
    <w:rsid w:val="00422F92"/>
    <w:rsid w:val="0042319D"/>
    <w:rsid w:val="00423341"/>
    <w:rsid w:val="0042354C"/>
    <w:rsid w:val="0042364D"/>
    <w:rsid w:val="00423667"/>
    <w:rsid w:val="004236CF"/>
    <w:rsid w:val="00423A83"/>
    <w:rsid w:val="00423C1F"/>
    <w:rsid w:val="0042402E"/>
    <w:rsid w:val="0042404C"/>
    <w:rsid w:val="00424C05"/>
    <w:rsid w:val="00424E3C"/>
    <w:rsid w:val="00425AE7"/>
    <w:rsid w:val="00425D5D"/>
    <w:rsid w:val="00425E19"/>
    <w:rsid w:val="0042620E"/>
    <w:rsid w:val="004262C1"/>
    <w:rsid w:val="004266C5"/>
    <w:rsid w:val="00426A5B"/>
    <w:rsid w:val="00426E21"/>
    <w:rsid w:val="00427320"/>
    <w:rsid w:val="004274C8"/>
    <w:rsid w:val="00427612"/>
    <w:rsid w:val="00430001"/>
    <w:rsid w:val="004301CA"/>
    <w:rsid w:val="004306A4"/>
    <w:rsid w:val="0043080B"/>
    <w:rsid w:val="004309AD"/>
    <w:rsid w:val="00430B4D"/>
    <w:rsid w:val="00430E7C"/>
    <w:rsid w:val="00431203"/>
    <w:rsid w:val="004314E3"/>
    <w:rsid w:val="0043155C"/>
    <w:rsid w:val="004315F2"/>
    <w:rsid w:val="00431ECF"/>
    <w:rsid w:val="00431F55"/>
    <w:rsid w:val="004325FA"/>
    <w:rsid w:val="0043280C"/>
    <w:rsid w:val="00433169"/>
    <w:rsid w:val="0043354D"/>
    <w:rsid w:val="00433DE9"/>
    <w:rsid w:val="00433E6C"/>
    <w:rsid w:val="004342D2"/>
    <w:rsid w:val="004347D8"/>
    <w:rsid w:val="00434F61"/>
    <w:rsid w:val="004354FF"/>
    <w:rsid w:val="004355A5"/>
    <w:rsid w:val="0043589E"/>
    <w:rsid w:val="00435AC9"/>
    <w:rsid w:val="004368EE"/>
    <w:rsid w:val="00436C16"/>
    <w:rsid w:val="00436CB7"/>
    <w:rsid w:val="00436F98"/>
    <w:rsid w:val="0043742C"/>
    <w:rsid w:val="00437735"/>
    <w:rsid w:val="00437C5E"/>
    <w:rsid w:val="0044002E"/>
    <w:rsid w:val="00440CAA"/>
    <w:rsid w:val="004410FE"/>
    <w:rsid w:val="00441262"/>
    <w:rsid w:val="004417EB"/>
    <w:rsid w:val="00441B43"/>
    <w:rsid w:val="00442139"/>
    <w:rsid w:val="0044297E"/>
    <w:rsid w:val="00442F88"/>
    <w:rsid w:val="0044307E"/>
    <w:rsid w:val="0044365C"/>
    <w:rsid w:val="00443B56"/>
    <w:rsid w:val="00443DF5"/>
    <w:rsid w:val="00444657"/>
    <w:rsid w:val="00444A06"/>
    <w:rsid w:val="00444A6E"/>
    <w:rsid w:val="00444E22"/>
    <w:rsid w:val="00444FCC"/>
    <w:rsid w:val="0044514D"/>
    <w:rsid w:val="0044533F"/>
    <w:rsid w:val="00445628"/>
    <w:rsid w:val="004457D9"/>
    <w:rsid w:val="00446492"/>
    <w:rsid w:val="00446672"/>
    <w:rsid w:val="00446E36"/>
    <w:rsid w:val="00446F77"/>
    <w:rsid w:val="00447054"/>
    <w:rsid w:val="004473B1"/>
    <w:rsid w:val="0044794E"/>
    <w:rsid w:val="00447DBA"/>
    <w:rsid w:val="004500D6"/>
    <w:rsid w:val="004500F1"/>
    <w:rsid w:val="00450E04"/>
    <w:rsid w:val="004510A6"/>
    <w:rsid w:val="00451102"/>
    <w:rsid w:val="0045129D"/>
    <w:rsid w:val="004513D7"/>
    <w:rsid w:val="00451B24"/>
    <w:rsid w:val="004520F5"/>
    <w:rsid w:val="00452EB2"/>
    <w:rsid w:val="004535B1"/>
    <w:rsid w:val="00453650"/>
    <w:rsid w:val="00453B68"/>
    <w:rsid w:val="00454418"/>
    <w:rsid w:val="00454846"/>
    <w:rsid w:val="00454875"/>
    <w:rsid w:val="00454F5D"/>
    <w:rsid w:val="00455725"/>
    <w:rsid w:val="0045589F"/>
    <w:rsid w:val="00455EF9"/>
    <w:rsid w:val="0045659E"/>
    <w:rsid w:val="00456CA8"/>
    <w:rsid w:val="004571BB"/>
    <w:rsid w:val="00457396"/>
    <w:rsid w:val="00457F12"/>
    <w:rsid w:val="004607BA"/>
    <w:rsid w:val="004609EE"/>
    <w:rsid w:val="00460AAE"/>
    <w:rsid w:val="00461261"/>
    <w:rsid w:val="004618CA"/>
    <w:rsid w:val="00461C00"/>
    <w:rsid w:val="00461FCB"/>
    <w:rsid w:val="00461FEF"/>
    <w:rsid w:val="00463979"/>
    <w:rsid w:val="00463C90"/>
    <w:rsid w:val="0046438A"/>
    <w:rsid w:val="00464E15"/>
    <w:rsid w:val="00465258"/>
    <w:rsid w:val="004655A3"/>
    <w:rsid w:val="004659A0"/>
    <w:rsid w:val="004670BD"/>
    <w:rsid w:val="00467437"/>
    <w:rsid w:val="004676A0"/>
    <w:rsid w:val="00467A93"/>
    <w:rsid w:val="004702F1"/>
    <w:rsid w:val="004707E2"/>
    <w:rsid w:val="0047097A"/>
    <w:rsid w:val="00470B03"/>
    <w:rsid w:val="00471104"/>
    <w:rsid w:val="00471795"/>
    <w:rsid w:val="004719E9"/>
    <w:rsid w:val="00471A6D"/>
    <w:rsid w:val="00471C99"/>
    <w:rsid w:val="00471F5C"/>
    <w:rsid w:val="00472163"/>
    <w:rsid w:val="00472352"/>
    <w:rsid w:val="004725FD"/>
    <w:rsid w:val="00472E12"/>
    <w:rsid w:val="00472FE8"/>
    <w:rsid w:val="004737A2"/>
    <w:rsid w:val="00473EBE"/>
    <w:rsid w:val="00474129"/>
    <w:rsid w:val="00474964"/>
    <w:rsid w:val="00474ADF"/>
    <w:rsid w:val="004753CE"/>
    <w:rsid w:val="00475440"/>
    <w:rsid w:val="004758E5"/>
    <w:rsid w:val="00476298"/>
    <w:rsid w:val="004768AA"/>
    <w:rsid w:val="004773FE"/>
    <w:rsid w:val="0047769D"/>
    <w:rsid w:val="00477E2A"/>
    <w:rsid w:val="0048167F"/>
    <w:rsid w:val="0048169D"/>
    <w:rsid w:val="0048179A"/>
    <w:rsid w:val="004818A0"/>
    <w:rsid w:val="00481AFD"/>
    <w:rsid w:val="00481B92"/>
    <w:rsid w:val="00481C09"/>
    <w:rsid w:val="00481D79"/>
    <w:rsid w:val="0048263F"/>
    <w:rsid w:val="00482676"/>
    <w:rsid w:val="004829BA"/>
    <w:rsid w:val="00482F42"/>
    <w:rsid w:val="004831E9"/>
    <w:rsid w:val="004831FD"/>
    <w:rsid w:val="00483396"/>
    <w:rsid w:val="00483D33"/>
    <w:rsid w:val="00484318"/>
    <w:rsid w:val="00484F76"/>
    <w:rsid w:val="004851DA"/>
    <w:rsid w:val="004853C0"/>
    <w:rsid w:val="00485EB5"/>
    <w:rsid w:val="00485F00"/>
    <w:rsid w:val="0048697C"/>
    <w:rsid w:val="00486B39"/>
    <w:rsid w:val="00486BDA"/>
    <w:rsid w:val="00486C7B"/>
    <w:rsid w:val="00486DE6"/>
    <w:rsid w:val="004871A1"/>
    <w:rsid w:val="0048758C"/>
    <w:rsid w:val="00487933"/>
    <w:rsid w:val="00487B0C"/>
    <w:rsid w:val="00487EA2"/>
    <w:rsid w:val="00490035"/>
    <w:rsid w:val="004900B3"/>
    <w:rsid w:val="004906A5"/>
    <w:rsid w:val="004906EF"/>
    <w:rsid w:val="00490837"/>
    <w:rsid w:val="00490F1F"/>
    <w:rsid w:val="0049179B"/>
    <w:rsid w:val="004918C4"/>
    <w:rsid w:val="00491B6A"/>
    <w:rsid w:val="0049215B"/>
    <w:rsid w:val="0049240C"/>
    <w:rsid w:val="004931C0"/>
    <w:rsid w:val="004933A1"/>
    <w:rsid w:val="00493720"/>
    <w:rsid w:val="00493A8F"/>
    <w:rsid w:val="00493AAD"/>
    <w:rsid w:val="00493B66"/>
    <w:rsid w:val="00493D48"/>
    <w:rsid w:val="00493FFB"/>
    <w:rsid w:val="00494A5C"/>
    <w:rsid w:val="00494F23"/>
    <w:rsid w:val="00495080"/>
    <w:rsid w:val="00495969"/>
    <w:rsid w:val="00495C55"/>
    <w:rsid w:val="00495C7B"/>
    <w:rsid w:val="004962E6"/>
    <w:rsid w:val="004964D8"/>
    <w:rsid w:val="004969B8"/>
    <w:rsid w:val="00496A05"/>
    <w:rsid w:val="00496A60"/>
    <w:rsid w:val="00496AD7"/>
    <w:rsid w:val="00497093"/>
    <w:rsid w:val="0049737E"/>
    <w:rsid w:val="004973C0"/>
    <w:rsid w:val="004975CA"/>
    <w:rsid w:val="00497E29"/>
    <w:rsid w:val="004A017D"/>
    <w:rsid w:val="004A0307"/>
    <w:rsid w:val="004A067F"/>
    <w:rsid w:val="004A0A04"/>
    <w:rsid w:val="004A0E62"/>
    <w:rsid w:val="004A17EE"/>
    <w:rsid w:val="004A1861"/>
    <w:rsid w:val="004A1B7A"/>
    <w:rsid w:val="004A1F30"/>
    <w:rsid w:val="004A25A7"/>
    <w:rsid w:val="004A2EF3"/>
    <w:rsid w:val="004A31A2"/>
    <w:rsid w:val="004A333B"/>
    <w:rsid w:val="004A3AA5"/>
    <w:rsid w:val="004A3D62"/>
    <w:rsid w:val="004A3FBD"/>
    <w:rsid w:val="004A453F"/>
    <w:rsid w:val="004A4B94"/>
    <w:rsid w:val="004A5942"/>
    <w:rsid w:val="004A5CB1"/>
    <w:rsid w:val="004A5ED3"/>
    <w:rsid w:val="004A61C0"/>
    <w:rsid w:val="004A62FB"/>
    <w:rsid w:val="004A6453"/>
    <w:rsid w:val="004A64AC"/>
    <w:rsid w:val="004A6EEA"/>
    <w:rsid w:val="004A77DE"/>
    <w:rsid w:val="004A780E"/>
    <w:rsid w:val="004A7AC7"/>
    <w:rsid w:val="004B065B"/>
    <w:rsid w:val="004B096F"/>
    <w:rsid w:val="004B1336"/>
    <w:rsid w:val="004B1716"/>
    <w:rsid w:val="004B17CB"/>
    <w:rsid w:val="004B1DD1"/>
    <w:rsid w:val="004B2419"/>
    <w:rsid w:val="004B2C49"/>
    <w:rsid w:val="004B3FCE"/>
    <w:rsid w:val="004B4036"/>
    <w:rsid w:val="004B494F"/>
    <w:rsid w:val="004B4E33"/>
    <w:rsid w:val="004B51D2"/>
    <w:rsid w:val="004B5931"/>
    <w:rsid w:val="004B5B7A"/>
    <w:rsid w:val="004B6161"/>
    <w:rsid w:val="004B627B"/>
    <w:rsid w:val="004B7716"/>
    <w:rsid w:val="004B78EC"/>
    <w:rsid w:val="004B7925"/>
    <w:rsid w:val="004B79BF"/>
    <w:rsid w:val="004C0819"/>
    <w:rsid w:val="004C0C37"/>
    <w:rsid w:val="004C0C3D"/>
    <w:rsid w:val="004C1098"/>
    <w:rsid w:val="004C18F9"/>
    <w:rsid w:val="004C1C42"/>
    <w:rsid w:val="004C1FDA"/>
    <w:rsid w:val="004C21FA"/>
    <w:rsid w:val="004C2588"/>
    <w:rsid w:val="004C25FE"/>
    <w:rsid w:val="004C2646"/>
    <w:rsid w:val="004C2832"/>
    <w:rsid w:val="004C28E9"/>
    <w:rsid w:val="004C2BD5"/>
    <w:rsid w:val="004C316D"/>
    <w:rsid w:val="004C33F2"/>
    <w:rsid w:val="004C3729"/>
    <w:rsid w:val="004C3775"/>
    <w:rsid w:val="004C3B16"/>
    <w:rsid w:val="004C4117"/>
    <w:rsid w:val="004C4473"/>
    <w:rsid w:val="004C4543"/>
    <w:rsid w:val="004C4C7E"/>
    <w:rsid w:val="004C62AD"/>
    <w:rsid w:val="004C67C3"/>
    <w:rsid w:val="004C6A2A"/>
    <w:rsid w:val="004C71BD"/>
    <w:rsid w:val="004C783A"/>
    <w:rsid w:val="004D009F"/>
    <w:rsid w:val="004D00CE"/>
    <w:rsid w:val="004D050A"/>
    <w:rsid w:val="004D081B"/>
    <w:rsid w:val="004D0958"/>
    <w:rsid w:val="004D098E"/>
    <w:rsid w:val="004D1CE5"/>
    <w:rsid w:val="004D21F1"/>
    <w:rsid w:val="004D2A8D"/>
    <w:rsid w:val="004D2B61"/>
    <w:rsid w:val="004D30F0"/>
    <w:rsid w:val="004D331C"/>
    <w:rsid w:val="004D493B"/>
    <w:rsid w:val="004D4B43"/>
    <w:rsid w:val="004D4C0E"/>
    <w:rsid w:val="004D4C5F"/>
    <w:rsid w:val="004D4E5A"/>
    <w:rsid w:val="004D5ABE"/>
    <w:rsid w:val="004D5B90"/>
    <w:rsid w:val="004D5E7A"/>
    <w:rsid w:val="004D5F83"/>
    <w:rsid w:val="004D62C8"/>
    <w:rsid w:val="004D6BED"/>
    <w:rsid w:val="004D6F07"/>
    <w:rsid w:val="004D70F8"/>
    <w:rsid w:val="004D767C"/>
    <w:rsid w:val="004D7762"/>
    <w:rsid w:val="004D7B4D"/>
    <w:rsid w:val="004D7C14"/>
    <w:rsid w:val="004D7ECD"/>
    <w:rsid w:val="004D7FF6"/>
    <w:rsid w:val="004E02CF"/>
    <w:rsid w:val="004E08B7"/>
    <w:rsid w:val="004E08C7"/>
    <w:rsid w:val="004E0E60"/>
    <w:rsid w:val="004E0EAE"/>
    <w:rsid w:val="004E10AE"/>
    <w:rsid w:val="004E15AE"/>
    <w:rsid w:val="004E1E68"/>
    <w:rsid w:val="004E1FF6"/>
    <w:rsid w:val="004E2630"/>
    <w:rsid w:val="004E3393"/>
    <w:rsid w:val="004E3E0F"/>
    <w:rsid w:val="004E3F09"/>
    <w:rsid w:val="004E4931"/>
    <w:rsid w:val="004E4CD7"/>
    <w:rsid w:val="004E60BD"/>
    <w:rsid w:val="004E66FB"/>
    <w:rsid w:val="004E6BBB"/>
    <w:rsid w:val="004E7418"/>
    <w:rsid w:val="004E7AF1"/>
    <w:rsid w:val="004E7FCA"/>
    <w:rsid w:val="004F00B3"/>
    <w:rsid w:val="004F014D"/>
    <w:rsid w:val="004F01C0"/>
    <w:rsid w:val="004F01D4"/>
    <w:rsid w:val="004F023F"/>
    <w:rsid w:val="004F04FB"/>
    <w:rsid w:val="004F062B"/>
    <w:rsid w:val="004F087C"/>
    <w:rsid w:val="004F098A"/>
    <w:rsid w:val="004F09D9"/>
    <w:rsid w:val="004F0C1D"/>
    <w:rsid w:val="004F159B"/>
    <w:rsid w:val="004F24B3"/>
    <w:rsid w:val="004F2BEC"/>
    <w:rsid w:val="004F2D5E"/>
    <w:rsid w:val="004F3120"/>
    <w:rsid w:val="004F34E6"/>
    <w:rsid w:val="004F367B"/>
    <w:rsid w:val="004F38B8"/>
    <w:rsid w:val="004F42BC"/>
    <w:rsid w:val="004F4C77"/>
    <w:rsid w:val="004F4DD0"/>
    <w:rsid w:val="004F50CB"/>
    <w:rsid w:val="004F55F2"/>
    <w:rsid w:val="004F5D65"/>
    <w:rsid w:val="004F60D3"/>
    <w:rsid w:val="004F64B7"/>
    <w:rsid w:val="004F65DE"/>
    <w:rsid w:val="004F686D"/>
    <w:rsid w:val="004F69BE"/>
    <w:rsid w:val="004F6A89"/>
    <w:rsid w:val="004F6B0B"/>
    <w:rsid w:val="004F6EB6"/>
    <w:rsid w:val="004F6EBE"/>
    <w:rsid w:val="004F6EC6"/>
    <w:rsid w:val="004F7215"/>
    <w:rsid w:val="004F76AC"/>
    <w:rsid w:val="004F79BF"/>
    <w:rsid w:val="004F7D62"/>
    <w:rsid w:val="005002B8"/>
    <w:rsid w:val="0050093E"/>
    <w:rsid w:val="00500C51"/>
    <w:rsid w:val="00500CAD"/>
    <w:rsid w:val="00500CD0"/>
    <w:rsid w:val="00500EE5"/>
    <w:rsid w:val="005015BE"/>
    <w:rsid w:val="005018DA"/>
    <w:rsid w:val="00501A6B"/>
    <w:rsid w:val="00501DD8"/>
    <w:rsid w:val="0050217F"/>
    <w:rsid w:val="00502262"/>
    <w:rsid w:val="00502C1F"/>
    <w:rsid w:val="00502C49"/>
    <w:rsid w:val="00503175"/>
    <w:rsid w:val="00503289"/>
    <w:rsid w:val="005032D2"/>
    <w:rsid w:val="00503758"/>
    <w:rsid w:val="00503B37"/>
    <w:rsid w:val="0050467B"/>
    <w:rsid w:val="00504698"/>
    <w:rsid w:val="0050495E"/>
    <w:rsid w:val="00504A5A"/>
    <w:rsid w:val="00505007"/>
    <w:rsid w:val="00505300"/>
    <w:rsid w:val="00505644"/>
    <w:rsid w:val="00505DBE"/>
    <w:rsid w:val="005065B7"/>
    <w:rsid w:val="0050700E"/>
    <w:rsid w:val="00507BBA"/>
    <w:rsid w:val="00510410"/>
    <w:rsid w:val="00510E58"/>
    <w:rsid w:val="00510EB0"/>
    <w:rsid w:val="00511547"/>
    <w:rsid w:val="005119ED"/>
    <w:rsid w:val="005123AC"/>
    <w:rsid w:val="00512829"/>
    <w:rsid w:val="00512B8C"/>
    <w:rsid w:val="00513016"/>
    <w:rsid w:val="005132DD"/>
    <w:rsid w:val="00513492"/>
    <w:rsid w:val="00513CFE"/>
    <w:rsid w:val="005142C1"/>
    <w:rsid w:val="00514859"/>
    <w:rsid w:val="00514C4F"/>
    <w:rsid w:val="005150CC"/>
    <w:rsid w:val="00515283"/>
    <w:rsid w:val="005153B7"/>
    <w:rsid w:val="00515937"/>
    <w:rsid w:val="00515E8C"/>
    <w:rsid w:val="00515F18"/>
    <w:rsid w:val="00515FE2"/>
    <w:rsid w:val="0051608E"/>
    <w:rsid w:val="00516B97"/>
    <w:rsid w:val="005173F3"/>
    <w:rsid w:val="00517BFC"/>
    <w:rsid w:val="00517CF3"/>
    <w:rsid w:val="0052021E"/>
    <w:rsid w:val="00520548"/>
    <w:rsid w:val="00520774"/>
    <w:rsid w:val="00520CDA"/>
    <w:rsid w:val="00520FCA"/>
    <w:rsid w:val="005211B6"/>
    <w:rsid w:val="00521529"/>
    <w:rsid w:val="005216A8"/>
    <w:rsid w:val="00521708"/>
    <w:rsid w:val="0052173D"/>
    <w:rsid w:val="00521A32"/>
    <w:rsid w:val="00522111"/>
    <w:rsid w:val="005221D6"/>
    <w:rsid w:val="00522571"/>
    <w:rsid w:val="00522813"/>
    <w:rsid w:val="005229A0"/>
    <w:rsid w:val="00522BAC"/>
    <w:rsid w:val="00522FD4"/>
    <w:rsid w:val="005231B9"/>
    <w:rsid w:val="00523728"/>
    <w:rsid w:val="00523D44"/>
    <w:rsid w:val="00523F37"/>
    <w:rsid w:val="00524215"/>
    <w:rsid w:val="00524307"/>
    <w:rsid w:val="00524730"/>
    <w:rsid w:val="00524E5B"/>
    <w:rsid w:val="00524F59"/>
    <w:rsid w:val="00525539"/>
    <w:rsid w:val="00525FF8"/>
    <w:rsid w:val="0052600F"/>
    <w:rsid w:val="00526620"/>
    <w:rsid w:val="00526662"/>
    <w:rsid w:val="005269C0"/>
    <w:rsid w:val="00526CCC"/>
    <w:rsid w:val="00526EDE"/>
    <w:rsid w:val="005274B4"/>
    <w:rsid w:val="00527574"/>
    <w:rsid w:val="005277F6"/>
    <w:rsid w:val="00527A8A"/>
    <w:rsid w:val="00527AC0"/>
    <w:rsid w:val="00527E83"/>
    <w:rsid w:val="005307F1"/>
    <w:rsid w:val="00530A57"/>
    <w:rsid w:val="00530E08"/>
    <w:rsid w:val="00531297"/>
    <w:rsid w:val="00531555"/>
    <w:rsid w:val="00531B35"/>
    <w:rsid w:val="00532424"/>
    <w:rsid w:val="00532890"/>
    <w:rsid w:val="00532D06"/>
    <w:rsid w:val="005343B3"/>
    <w:rsid w:val="00534A33"/>
    <w:rsid w:val="00534DC3"/>
    <w:rsid w:val="00535073"/>
    <w:rsid w:val="005351FF"/>
    <w:rsid w:val="00535E14"/>
    <w:rsid w:val="0053601E"/>
    <w:rsid w:val="00536763"/>
    <w:rsid w:val="0053698B"/>
    <w:rsid w:val="00536A68"/>
    <w:rsid w:val="00536BA9"/>
    <w:rsid w:val="00536F8A"/>
    <w:rsid w:val="005377B7"/>
    <w:rsid w:val="00537855"/>
    <w:rsid w:val="00537FEC"/>
    <w:rsid w:val="00540152"/>
    <w:rsid w:val="0054022F"/>
    <w:rsid w:val="005403DC"/>
    <w:rsid w:val="00541368"/>
    <w:rsid w:val="005413AD"/>
    <w:rsid w:val="005416F4"/>
    <w:rsid w:val="0054173D"/>
    <w:rsid w:val="00541F0F"/>
    <w:rsid w:val="005422AC"/>
    <w:rsid w:val="00542704"/>
    <w:rsid w:val="005429CB"/>
    <w:rsid w:val="005430C4"/>
    <w:rsid w:val="005433BF"/>
    <w:rsid w:val="00543458"/>
    <w:rsid w:val="0054386A"/>
    <w:rsid w:val="00543A3C"/>
    <w:rsid w:val="00543FC6"/>
    <w:rsid w:val="00544084"/>
    <w:rsid w:val="0054450B"/>
    <w:rsid w:val="005446E4"/>
    <w:rsid w:val="00544735"/>
    <w:rsid w:val="00544C6C"/>
    <w:rsid w:val="00544C8E"/>
    <w:rsid w:val="00546128"/>
    <w:rsid w:val="0054715B"/>
    <w:rsid w:val="00547361"/>
    <w:rsid w:val="00547447"/>
    <w:rsid w:val="00547521"/>
    <w:rsid w:val="0054754F"/>
    <w:rsid w:val="0054791B"/>
    <w:rsid w:val="00547BC4"/>
    <w:rsid w:val="00547D91"/>
    <w:rsid w:val="00550097"/>
    <w:rsid w:val="005502BD"/>
    <w:rsid w:val="00550446"/>
    <w:rsid w:val="005507FF"/>
    <w:rsid w:val="00550A1A"/>
    <w:rsid w:val="00550E1A"/>
    <w:rsid w:val="00551134"/>
    <w:rsid w:val="00551817"/>
    <w:rsid w:val="00551CC1"/>
    <w:rsid w:val="005522D5"/>
    <w:rsid w:val="0055240A"/>
    <w:rsid w:val="0055280E"/>
    <w:rsid w:val="005529DB"/>
    <w:rsid w:val="00552E0E"/>
    <w:rsid w:val="00552FAC"/>
    <w:rsid w:val="00553004"/>
    <w:rsid w:val="00553295"/>
    <w:rsid w:val="00553BC6"/>
    <w:rsid w:val="00553D75"/>
    <w:rsid w:val="00553F5D"/>
    <w:rsid w:val="0055409E"/>
    <w:rsid w:val="00554551"/>
    <w:rsid w:val="00554595"/>
    <w:rsid w:val="00554C0F"/>
    <w:rsid w:val="00554FBA"/>
    <w:rsid w:val="005551FB"/>
    <w:rsid w:val="00555226"/>
    <w:rsid w:val="005554A1"/>
    <w:rsid w:val="00555C6F"/>
    <w:rsid w:val="00555E46"/>
    <w:rsid w:val="00556016"/>
    <w:rsid w:val="00557937"/>
    <w:rsid w:val="00557BDE"/>
    <w:rsid w:val="00557DEA"/>
    <w:rsid w:val="00560271"/>
    <w:rsid w:val="00560360"/>
    <w:rsid w:val="00560B1B"/>
    <w:rsid w:val="00561157"/>
    <w:rsid w:val="0056155D"/>
    <w:rsid w:val="00561BD1"/>
    <w:rsid w:val="005623E7"/>
    <w:rsid w:val="0056258C"/>
    <w:rsid w:val="00562875"/>
    <w:rsid w:val="0056296A"/>
    <w:rsid w:val="00562989"/>
    <w:rsid w:val="005634B2"/>
    <w:rsid w:val="005635D7"/>
    <w:rsid w:val="00563A1A"/>
    <w:rsid w:val="00563F79"/>
    <w:rsid w:val="00564F3B"/>
    <w:rsid w:val="00566359"/>
    <w:rsid w:val="00566FE5"/>
    <w:rsid w:val="0056715D"/>
    <w:rsid w:val="00567541"/>
    <w:rsid w:val="00567796"/>
    <w:rsid w:val="005679D4"/>
    <w:rsid w:val="00567BE4"/>
    <w:rsid w:val="00570188"/>
    <w:rsid w:val="00570331"/>
    <w:rsid w:val="005712C8"/>
    <w:rsid w:val="00571AE6"/>
    <w:rsid w:val="00571CB2"/>
    <w:rsid w:val="00571EC9"/>
    <w:rsid w:val="005720C6"/>
    <w:rsid w:val="005726D0"/>
    <w:rsid w:val="00572BE2"/>
    <w:rsid w:val="00572ED5"/>
    <w:rsid w:val="00573109"/>
    <w:rsid w:val="00573444"/>
    <w:rsid w:val="0057452D"/>
    <w:rsid w:val="005746C8"/>
    <w:rsid w:val="00574BB4"/>
    <w:rsid w:val="00574F81"/>
    <w:rsid w:val="00575245"/>
    <w:rsid w:val="005755A6"/>
    <w:rsid w:val="00575921"/>
    <w:rsid w:val="00575A05"/>
    <w:rsid w:val="00575A13"/>
    <w:rsid w:val="0057604D"/>
    <w:rsid w:val="00576944"/>
    <w:rsid w:val="00576C87"/>
    <w:rsid w:val="00577005"/>
    <w:rsid w:val="0057711A"/>
    <w:rsid w:val="00577308"/>
    <w:rsid w:val="00577765"/>
    <w:rsid w:val="00577B37"/>
    <w:rsid w:val="00577E0E"/>
    <w:rsid w:val="0058010F"/>
    <w:rsid w:val="0058084F"/>
    <w:rsid w:val="00580A36"/>
    <w:rsid w:val="00580C2F"/>
    <w:rsid w:val="00580CAC"/>
    <w:rsid w:val="00580EC0"/>
    <w:rsid w:val="00581C5B"/>
    <w:rsid w:val="0058224F"/>
    <w:rsid w:val="0058226D"/>
    <w:rsid w:val="005823A0"/>
    <w:rsid w:val="005825BA"/>
    <w:rsid w:val="00582606"/>
    <w:rsid w:val="005828A3"/>
    <w:rsid w:val="00582BC5"/>
    <w:rsid w:val="0058388D"/>
    <w:rsid w:val="00583E62"/>
    <w:rsid w:val="00583FFB"/>
    <w:rsid w:val="00584F00"/>
    <w:rsid w:val="00585226"/>
    <w:rsid w:val="005852F6"/>
    <w:rsid w:val="00585E53"/>
    <w:rsid w:val="0058770D"/>
    <w:rsid w:val="005879F6"/>
    <w:rsid w:val="00590D00"/>
    <w:rsid w:val="00590D79"/>
    <w:rsid w:val="00591372"/>
    <w:rsid w:val="00591654"/>
    <w:rsid w:val="005916F6"/>
    <w:rsid w:val="005918F7"/>
    <w:rsid w:val="005921EF"/>
    <w:rsid w:val="00592251"/>
    <w:rsid w:val="0059265C"/>
    <w:rsid w:val="00592723"/>
    <w:rsid w:val="005929D7"/>
    <w:rsid w:val="00593205"/>
    <w:rsid w:val="005932D7"/>
    <w:rsid w:val="00594691"/>
    <w:rsid w:val="005947D9"/>
    <w:rsid w:val="00594E90"/>
    <w:rsid w:val="005959F9"/>
    <w:rsid w:val="00595F79"/>
    <w:rsid w:val="005963BE"/>
    <w:rsid w:val="00596DED"/>
    <w:rsid w:val="00597063"/>
    <w:rsid w:val="00597234"/>
    <w:rsid w:val="005973CF"/>
    <w:rsid w:val="005A02E7"/>
    <w:rsid w:val="005A034C"/>
    <w:rsid w:val="005A1375"/>
    <w:rsid w:val="005A23C8"/>
    <w:rsid w:val="005A25B1"/>
    <w:rsid w:val="005A2897"/>
    <w:rsid w:val="005A290F"/>
    <w:rsid w:val="005A2C68"/>
    <w:rsid w:val="005A322D"/>
    <w:rsid w:val="005A3312"/>
    <w:rsid w:val="005A3B07"/>
    <w:rsid w:val="005A3B34"/>
    <w:rsid w:val="005A436B"/>
    <w:rsid w:val="005A45E2"/>
    <w:rsid w:val="005A4CAB"/>
    <w:rsid w:val="005A551A"/>
    <w:rsid w:val="005A5966"/>
    <w:rsid w:val="005A5D1B"/>
    <w:rsid w:val="005A5E67"/>
    <w:rsid w:val="005A60CE"/>
    <w:rsid w:val="005A6AD3"/>
    <w:rsid w:val="005A6F2D"/>
    <w:rsid w:val="005A70C4"/>
    <w:rsid w:val="005A7246"/>
    <w:rsid w:val="005A7679"/>
    <w:rsid w:val="005A76E3"/>
    <w:rsid w:val="005B02B9"/>
    <w:rsid w:val="005B0968"/>
    <w:rsid w:val="005B09E7"/>
    <w:rsid w:val="005B0DC2"/>
    <w:rsid w:val="005B0F83"/>
    <w:rsid w:val="005B29BF"/>
    <w:rsid w:val="005B2B0F"/>
    <w:rsid w:val="005B2FE8"/>
    <w:rsid w:val="005B3721"/>
    <w:rsid w:val="005B39EC"/>
    <w:rsid w:val="005B3C29"/>
    <w:rsid w:val="005B3D4D"/>
    <w:rsid w:val="005B3D96"/>
    <w:rsid w:val="005B42B3"/>
    <w:rsid w:val="005B47ED"/>
    <w:rsid w:val="005B4923"/>
    <w:rsid w:val="005B541C"/>
    <w:rsid w:val="005B6038"/>
    <w:rsid w:val="005B656C"/>
    <w:rsid w:val="005B6BEF"/>
    <w:rsid w:val="005B6E40"/>
    <w:rsid w:val="005B6FD0"/>
    <w:rsid w:val="005B7194"/>
    <w:rsid w:val="005B754D"/>
    <w:rsid w:val="005B7919"/>
    <w:rsid w:val="005B7D70"/>
    <w:rsid w:val="005B7E4F"/>
    <w:rsid w:val="005B7F76"/>
    <w:rsid w:val="005C0AE2"/>
    <w:rsid w:val="005C11F6"/>
    <w:rsid w:val="005C1735"/>
    <w:rsid w:val="005C17A4"/>
    <w:rsid w:val="005C1BDF"/>
    <w:rsid w:val="005C2948"/>
    <w:rsid w:val="005C2BF4"/>
    <w:rsid w:val="005C2C14"/>
    <w:rsid w:val="005C2D1F"/>
    <w:rsid w:val="005C36B4"/>
    <w:rsid w:val="005C391C"/>
    <w:rsid w:val="005C39BD"/>
    <w:rsid w:val="005C3BF4"/>
    <w:rsid w:val="005C4081"/>
    <w:rsid w:val="005C412F"/>
    <w:rsid w:val="005C4530"/>
    <w:rsid w:val="005C459E"/>
    <w:rsid w:val="005C46F4"/>
    <w:rsid w:val="005C49E6"/>
    <w:rsid w:val="005C5EA0"/>
    <w:rsid w:val="005C600B"/>
    <w:rsid w:val="005C6232"/>
    <w:rsid w:val="005C6EA0"/>
    <w:rsid w:val="005C7099"/>
    <w:rsid w:val="005C7ABE"/>
    <w:rsid w:val="005C7E70"/>
    <w:rsid w:val="005C7F6F"/>
    <w:rsid w:val="005D0014"/>
    <w:rsid w:val="005D00B4"/>
    <w:rsid w:val="005D0398"/>
    <w:rsid w:val="005D0A9C"/>
    <w:rsid w:val="005D0E46"/>
    <w:rsid w:val="005D1288"/>
    <w:rsid w:val="005D1430"/>
    <w:rsid w:val="005D1C4A"/>
    <w:rsid w:val="005D2079"/>
    <w:rsid w:val="005D2679"/>
    <w:rsid w:val="005D27AF"/>
    <w:rsid w:val="005D286E"/>
    <w:rsid w:val="005D2B44"/>
    <w:rsid w:val="005D37A5"/>
    <w:rsid w:val="005D3B39"/>
    <w:rsid w:val="005D3C84"/>
    <w:rsid w:val="005D42DF"/>
    <w:rsid w:val="005D45B3"/>
    <w:rsid w:val="005D4CDE"/>
    <w:rsid w:val="005D50C8"/>
    <w:rsid w:val="005D55B9"/>
    <w:rsid w:val="005D5700"/>
    <w:rsid w:val="005D5D34"/>
    <w:rsid w:val="005D688F"/>
    <w:rsid w:val="005D693F"/>
    <w:rsid w:val="005D6ED9"/>
    <w:rsid w:val="005D74E4"/>
    <w:rsid w:val="005D753A"/>
    <w:rsid w:val="005D7711"/>
    <w:rsid w:val="005D7A50"/>
    <w:rsid w:val="005D7D78"/>
    <w:rsid w:val="005E0235"/>
    <w:rsid w:val="005E043E"/>
    <w:rsid w:val="005E0DFA"/>
    <w:rsid w:val="005E1568"/>
    <w:rsid w:val="005E1820"/>
    <w:rsid w:val="005E1936"/>
    <w:rsid w:val="005E280D"/>
    <w:rsid w:val="005E29B0"/>
    <w:rsid w:val="005E2A4C"/>
    <w:rsid w:val="005E2BD5"/>
    <w:rsid w:val="005E30FE"/>
    <w:rsid w:val="005E3FDE"/>
    <w:rsid w:val="005E3FF3"/>
    <w:rsid w:val="005E40C4"/>
    <w:rsid w:val="005E4119"/>
    <w:rsid w:val="005E4306"/>
    <w:rsid w:val="005E48A5"/>
    <w:rsid w:val="005E4AA7"/>
    <w:rsid w:val="005E526D"/>
    <w:rsid w:val="005E5BD1"/>
    <w:rsid w:val="005E68C4"/>
    <w:rsid w:val="005E6FE4"/>
    <w:rsid w:val="005E720D"/>
    <w:rsid w:val="005E7D1C"/>
    <w:rsid w:val="005F0BB1"/>
    <w:rsid w:val="005F0DEF"/>
    <w:rsid w:val="005F111E"/>
    <w:rsid w:val="005F145F"/>
    <w:rsid w:val="005F1638"/>
    <w:rsid w:val="005F1B8B"/>
    <w:rsid w:val="005F1FC3"/>
    <w:rsid w:val="005F23DC"/>
    <w:rsid w:val="005F27E8"/>
    <w:rsid w:val="005F2872"/>
    <w:rsid w:val="005F2C7F"/>
    <w:rsid w:val="005F2F67"/>
    <w:rsid w:val="005F30F3"/>
    <w:rsid w:val="005F320C"/>
    <w:rsid w:val="005F3975"/>
    <w:rsid w:val="005F3AFC"/>
    <w:rsid w:val="005F3DAA"/>
    <w:rsid w:val="005F3F20"/>
    <w:rsid w:val="005F419E"/>
    <w:rsid w:val="005F48E0"/>
    <w:rsid w:val="005F496D"/>
    <w:rsid w:val="005F49A4"/>
    <w:rsid w:val="005F4C03"/>
    <w:rsid w:val="005F4DD3"/>
    <w:rsid w:val="005F5102"/>
    <w:rsid w:val="005F5442"/>
    <w:rsid w:val="005F5D76"/>
    <w:rsid w:val="005F6247"/>
    <w:rsid w:val="005F6BE6"/>
    <w:rsid w:val="005F6D0E"/>
    <w:rsid w:val="005F6D8A"/>
    <w:rsid w:val="005F787D"/>
    <w:rsid w:val="005F797E"/>
    <w:rsid w:val="005F7C90"/>
    <w:rsid w:val="005F7F36"/>
    <w:rsid w:val="006000F9"/>
    <w:rsid w:val="006002AD"/>
    <w:rsid w:val="0060109C"/>
    <w:rsid w:val="00601140"/>
    <w:rsid w:val="00601211"/>
    <w:rsid w:val="00601C90"/>
    <w:rsid w:val="00602969"/>
    <w:rsid w:val="00602BC2"/>
    <w:rsid w:val="00602E34"/>
    <w:rsid w:val="00602F9E"/>
    <w:rsid w:val="00602FE9"/>
    <w:rsid w:val="006030A6"/>
    <w:rsid w:val="0060310C"/>
    <w:rsid w:val="00603FDB"/>
    <w:rsid w:val="006042D1"/>
    <w:rsid w:val="00604364"/>
    <w:rsid w:val="0060497F"/>
    <w:rsid w:val="00604BBE"/>
    <w:rsid w:val="00604D5D"/>
    <w:rsid w:val="006053CB"/>
    <w:rsid w:val="00605432"/>
    <w:rsid w:val="00605A33"/>
    <w:rsid w:val="00605D5E"/>
    <w:rsid w:val="0060622D"/>
    <w:rsid w:val="00606699"/>
    <w:rsid w:val="00606A3B"/>
    <w:rsid w:val="00606CCB"/>
    <w:rsid w:val="00606D20"/>
    <w:rsid w:val="00607356"/>
    <w:rsid w:val="006075F9"/>
    <w:rsid w:val="0060798E"/>
    <w:rsid w:val="00607ED0"/>
    <w:rsid w:val="00610091"/>
    <w:rsid w:val="006101FA"/>
    <w:rsid w:val="0061041A"/>
    <w:rsid w:val="00610BDE"/>
    <w:rsid w:val="00610DC2"/>
    <w:rsid w:val="00610E4A"/>
    <w:rsid w:val="00610F71"/>
    <w:rsid w:val="006110B6"/>
    <w:rsid w:val="006116EE"/>
    <w:rsid w:val="006117A0"/>
    <w:rsid w:val="00611DAB"/>
    <w:rsid w:val="0061201C"/>
    <w:rsid w:val="006120AA"/>
    <w:rsid w:val="00612A1F"/>
    <w:rsid w:val="00612CF5"/>
    <w:rsid w:val="00613142"/>
    <w:rsid w:val="006135C7"/>
    <w:rsid w:val="00613722"/>
    <w:rsid w:val="00613DE6"/>
    <w:rsid w:val="00613E58"/>
    <w:rsid w:val="00613FB9"/>
    <w:rsid w:val="00614160"/>
    <w:rsid w:val="00614176"/>
    <w:rsid w:val="0061446C"/>
    <w:rsid w:val="006144D9"/>
    <w:rsid w:val="00614A12"/>
    <w:rsid w:val="00614E3B"/>
    <w:rsid w:val="00615B36"/>
    <w:rsid w:val="00615EB6"/>
    <w:rsid w:val="00616099"/>
    <w:rsid w:val="006160E9"/>
    <w:rsid w:val="006161AD"/>
    <w:rsid w:val="00616343"/>
    <w:rsid w:val="00616453"/>
    <w:rsid w:val="0061695C"/>
    <w:rsid w:val="00616AD1"/>
    <w:rsid w:val="00616C38"/>
    <w:rsid w:val="006170EB"/>
    <w:rsid w:val="006172EB"/>
    <w:rsid w:val="0061774A"/>
    <w:rsid w:val="0061778D"/>
    <w:rsid w:val="0061786C"/>
    <w:rsid w:val="006205C1"/>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533E"/>
    <w:rsid w:val="006259C6"/>
    <w:rsid w:val="00625F80"/>
    <w:rsid w:val="00626147"/>
    <w:rsid w:val="006263F0"/>
    <w:rsid w:val="00626B39"/>
    <w:rsid w:val="00626E0A"/>
    <w:rsid w:val="00627D16"/>
    <w:rsid w:val="00627F08"/>
    <w:rsid w:val="00631AE2"/>
    <w:rsid w:val="006321F5"/>
    <w:rsid w:val="006328A9"/>
    <w:rsid w:val="00632EA1"/>
    <w:rsid w:val="0063317D"/>
    <w:rsid w:val="00633C4E"/>
    <w:rsid w:val="00633D3C"/>
    <w:rsid w:val="00633EFE"/>
    <w:rsid w:val="0063472E"/>
    <w:rsid w:val="00634800"/>
    <w:rsid w:val="00634FFD"/>
    <w:rsid w:val="0063519B"/>
    <w:rsid w:val="0063541E"/>
    <w:rsid w:val="006357CD"/>
    <w:rsid w:val="00635D32"/>
    <w:rsid w:val="00636365"/>
    <w:rsid w:val="0063760B"/>
    <w:rsid w:val="006401A0"/>
    <w:rsid w:val="006405BA"/>
    <w:rsid w:val="00640812"/>
    <w:rsid w:val="006408F2"/>
    <w:rsid w:val="00640A83"/>
    <w:rsid w:val="006413C0"/>
    <w:rsid w:val="00642222"/>
    <w:rsid w:val="00642390"/>
    <w:rsid w:val="00642E63"/>
    <w:rsid w:val="00642E7E"/>
    <w:rsid w:val="00642FBC"/>
    <w:rsid w:val="00643593"/>
    <w:rsid w:val="00643666"/>
    <w:rsid w:val="00643BD9"/>
    <w:rsid w:val="00644755"/>
    <w:rsid w:val="006448EF"/>
    <w:rsid w:val="00644B7B"/>
    <w:rsid w:val="00644CA1"/>
    <w:rsid w:val="00644CBA"/>
    <w:rsid w:val="00645A49"/>
    <w:rsid w:val="00645C57"/>
    <w:rsid w:val="00645FFD"/>
    <w:rsid w:val="00646737"/>
    <w:rsid w:val="00646B54"/>
    <w:rsid w:val="006475D9"/>
    <w:rsid w:val="00647614"/>
    <w:rsid w:val="0064765C"/>
    <w:rsid w:val="00647739"/>
    <w:rsid w:val="00647B2C"/>
    <w:rsid w:val="00647B98"/>
    <w:rsid w:val="0065013F"/>
    <w:rsid w:val="00650855"/>
    <w:rsid w:val="00650B10"/>
    <w:rsid w:val="00650C89"/>
    <w:rsid w:val="00650E32"/>
    <w:rsid w:val="00650E87"/>
    <w:rsid w:val="006511CA"/>
    <w:rsid w:val="00651C1E"/>
    <w:rsid w:val="00651E49"/>
    <w:rsid w:val="00652962"/>
    <w:rsid w:val="00653B78"/>
    <w:rsid w:val="00653F08"/>
    <w:rsid w:val="006542D8"/>
    <w:rsid w:val="006546FE"/>
    <w:rsid w:val="00654B6D"/>
    <w:rsid w:val="00654E30"/>
    <w:rsid w:val="006551B0"/>
    <w:rsid w:val="006553F1"/>
    <w:rsid w:val="006558D6"/>
    <w:rsid w:val="00655BF6"/>
    <w:rsid w:val="006562B8"/>
    <w:rsid w:val="006566FA"/>
    <w:rsid w:val="0065679F"/>
    <w:rsid w:val="00656A26"/>
    <w:rsid w:val="00656B29"/>
    <w:rsid w:val="006578AE"/>
    <w:rsid w:val="006578D0"/>
    <w:rsid w:val="00657A55"/>
    <w:rsid w:val="00660205"/>
    <w:rsid w:val="00660882"/>
    <w:rsid w:val="00660E67"/>
    <w:rsid w:val="0066164C"/>
    <w:rsid w:val="00661668"/>
    <w:rsid w:val="00661A57"/>
    <w:rsid w:val="00661D49"/>
    <w:rsid w:val="006636E6"/>
    <w:rsid w:val="00663746"/>
    <w:rsid w:val="00663DA4"/>
    <w:rsid w:val="006648AD"/>
    <w:rsid w:val="00664D47"/>
    <w:rsid w:val="00664E34"/>
    <w:rsid w:val="00665084"/>
    <w:rsid w:val="0066523C"/>
    <w:rsid w:val="0066568C"/>
    <w:rsid w:val="00665B5F"/>
    <w:rsid w:val="00665DB3"/>
    <w:rsid w:val="0066699E"/>
    <w:rsid w:val="00666F3F"/>
    <w:rsid w:val="0066710A"/>
    <w:rsid w:val="0066757A"/>
    <w:rsid w:val="006678C9"/>
    <w:rsid w:val="00667E14"/>
    <w:rsid w:val="00670316"/>
    <w:rsid w:val="00670B40"/>
    <w:rsid w:val="00670CE4"/>
    <w:rsid w:val="00671B2E"/>
    <w:rsid w:val="00671C41"/>
    <w:rsid w:val="00671D1B"/>
    <w:rsid w:val="0067284F"/>
    <w:rsid w:val="006728D5"/>
    <w:rsid w:val="00672D08"/>
    <w:rsid w:val="0067306D"/>
    <w:rsid w:val="00673B43"/>
    <w:rsid w:val="00673F2A"/>
    <w:rsid w:val="00673FA9"/>
    <w:rsid w:val="006750AF"/>
    <w:rsid w:val="006754FE"/>
    <w:rsid w:val="0067583C"/>
    <w:rsid w:val="00676439"/>
    <w:rsid w:val="006766C8"/>
    <w:rsid w:val="006767DB"/>
    <w:rsid w:val="00677089"/>
    <w:rsid w:val="0067752F"/>
    <w:rsid w:val="00677F18"/>
    <w:rsid w:val="00680B00"/>
    <w:rsid w:val="00680CF7"/>
    <w:rsid w:val="00680FF5"/>
    <w:rsid w:val="00681125"/>
    <w:rsid w:val="00681482"/>
    <w:rsid w:val="0068234C"/>
    <w:rsid w:val="0068241E"/>
    <w:rsid w:val="00682819"/>
    <w:rsid w:val="0068366E"/>
    <w:rsid w:val="00683C1E"/>
    <w:rsid w:val="00684002"/>
    <w:rsid w:val="00684B5C"/>
    <w:rsid w:val="00685948"/>
    <w:rsid w:val="00685986"/>
    <w:rsid w:val="00685FCB"/>
    <w:rsid w:val="0068671F"/>
    <w:rsid w:val="006879D5"/>
    <w:rsid w:val="006901A0"/>
    <w:rsid w:val="006905E2"/>
    <w:rsid w:val="00691053"/>
    <w:rsid w:val="006912EA"/>
    <w:rsid w:val="006913FF"/>
    <w:rsid w:val="00691743"/>
    <w:rsid w:val="00691E2E"/>
    <w:rsid w:val="0069209E"/>
    <w:rsid w:val="006922DE"/>
    <w:rsid w:val="0069251E"/>
    <w:rsid w:val="00692848"/>
    <w:rsid w:val="00692E20"/>
    <w:rsid w:val="00692F3E"/>
    <w:rsid w:val="006931F6"/>
    <w:rsid w:val="00693C41"/>
    <w:rsid w:val="006943CD"/>
    <w:rsid w:val="00694693"/>
    <w:rsid w:val="006955F2"/>
    <w:rsid w:val="00695FF2"/>
    <w:rsid w:val="00696A73"/>
    <w:rsid w:val="006976F0"/>
    <w:rsid w:val="00697F05"/>
    <w:rsid w:val="006A0179"/>
    <w:rsid w:val="006A0330"/>
    <w:rsid w:val="006A0929"/>
    <w:rsid w:val="006A09CE"/>
    <w:rsid w:val="006A0EE2"/>
    <w:rsid w:val="006A1560"/>
    <w:rsid w:val="006A1C18"/>
    <w:rsid w:val="006A23E4"/>
    <w:rsid w:val="006A2562"/>
    <w:rsid w:val="006A28A2"/>
    <w:rsid w:val="006A2BF4"/>
    <w:rsid w:val="006A2D05"/>
    <w:rsid w:val="006A3DF4"/>
    <w:rsid w:val="006A3FD7"/>
    <w:rsid w:val="006A4B42"/>
    <w:rsid w:val="006A4CBE"/>
    <w:rsid w:val="006A4F67"/>
    <w:rsid w:val="006A505B"/>
    <w:rsid w:val="006A6046"/>
    <w:rsid w:val="006A606A"/>
    <w:rsid w:val="006A692F"/>
    <w:rsid w:val="006A6969"/>
    <w:rsid w:val="006A6A10"/>
    <w:rsid w:val="006A6A87"/>
    <w:rsid w:val="006A6F9B"/>
    <w:rsid w:val="006A728A"/>
    <w:rsid w:val="006A734E"/>
    <w:rsid w:val="006B0075"/>
    <w:rsid w:val="006B0204"/>
    <w:rsid w:val="006B0446"/>
    <w:rsid w:val="006B045C"/>
    <w:rsid w:val="006B0A6F"/>
    <w:rsid w:val="006B0A8B"/>
    <w:rsid w:val="006B0C17"/>
    <w:rsid w:val="006B0CAF"/>
    <w:rsid w:val="006B0E74"/>
    <w:rsid w:val="006B16C6"/>
    <w:rsid w:val="006B16F5"/>
    <w:rsid w:val="006B197D"/>
    <w:rsid w:val="006B1FB7"/>
    <w:rsid w:val="006B23AA"/>
    <w:rsid w:val="006B23AE"/>
    <w:rsid w:val="006B2440"/>
    <w:rsid w:val="006B2581"/>
    <w:rsid w:val="006B25FB"/>
    <w:rsid w:val="006B2670"/>
    <w:rsid w:val="006B28CF"/>
    <w:rsid w:val="006B299B"/>
    <w:rsid w:val="006B3485"/>
    <w:rsid w:val="006B372B"/>
    <w:rsid w:val="006B3BE8"/>
    <w:rsid w:val="006B3E78"/>
    <w:rsid w:val="006B43C2"/>
    <w:rsid w:val="006B4BD9"/>
    <w:rsid w:val="006B533C"/>
    <w:rsid w:val="006B5893"/>
    <w:rsid w:val="006B59BD"/>
    <w:rsid w:val="006B6657"/>
    <w:rsid w:val="006B6970"/>
    <w:rsid w:val="006B7465"/>
    <w:rsid w:val="006B758C"/>
    <w:rsid w:val="006B75E4"/>
    <w:rsid w:val="006B7DA7"/>
    <w:rsid w:val="006C00BC"/>
    <w:rsid w:val="006C012D"/>
    <w:rsid w:val="006C0266"/>
    <w:rsid w:val="006C030E"/>
    <w:rsid w:val="006C0618"/>
    <w:rsid w:val="006C0789"/>
    <w:rsid w:val="006C07FB"/>
    <w:rsid w:val="006C095F"/>
    <w:rsid w:val="006C0D2A"/>
    <w:rsid w:val="006C1AF3"/>
    <w:rsid w:val="006C2048"/>
    <w:rsid w:val="006C217B"/>
    <w:rsid w:val="006C2271"/>
    <w:rsid w:val="006C25D0"/>
    <w:rsid w:val="006C25F7"/>
    <w:rsid w:val="006C2883"/>
    <w:rsid w:val="006C290E"/>
    <w:rsid w:val="006C2F50"/>
    <w:rsid w:val="006C300A"/>
    <w:rsid w:val="006C358A"/>
    <w:rsid w:val="006C362E"/>
    <w:rsid w:val="006C37BE"/>
    <w:rsid w:val="006C385F"/>
    <w:rsid w:val="006C394E"/>
    <w:rsid w:val="006C3A73"/>
    <w:rsid w:val="006C4560"/>
    <w:rsid w:val="006C457B"/>
    <w:rsid w:val="006C4C0B"/>
    <w:rsid w:val="006C4FD6"/>
    <w:rsid w:val="006C5483"/>
    <w:rsid w:val="006C57E6"/>
    <w:rsid w:val="006C584F"/>
    <w:rsid w:val="006C5BAD"/>
    <w:rsid w:val="006C628C"/>
    <w:rsid w:val="006C63A8"/>
    <w:rsid w:val="006C685E"/>
    <w:rsid w:val="006C68D4"/>
    <w:rsid w:val="006C68E7"/>
    <w:rsid w:val="006C7407"/>
    <w:rsid w:val="006C7A3D"/>
    <w:rsid w:val="006C7CFA"/>
    <w:rsid w:val="006C7DA2"/>
    <w:rsid w:val="006D0447"/>
    <w:rsid w:val="006D1312"/>
    <w:rsid w:val="006D13DB"/>
    <w:rsid w:val="006D1684"/>
    <w:rsid w:val="006D1ABF"/>
    <w:rsid w:val="006D1B32"/>
    <w:rsid w:val="006D2477"/>
    <w:rsid w:val="006D2492"/>
    <w:rsid w:val="006D25A1"/>
    <w:rsid w:val="006D2668"/>
    <w:rsid w:val="006D326D"/>
    <w:rsid w:val="006D3282"/>
    <w:rsid w:val="006D33A1"/>
    <w:rsid w:val="006D372C"/>
    <w:rsid w:val="006D379E"/>
    <w:rsid w:val="006D3C2D"/>
    <w:rsid w:val="006D3D33"/>
    <w:rsid w:val="006D3E62"/>
    <w:rsid w:val="006D406A"/>
    <w:rsid w:val="006D4461"/>
    <w:rsid w:val="006D4833"/>
    <w:rsid w:val="006D4ABA"/>
    <w:rsid w:val="006D4B39"/>
    <w:rsid w:val="006D4D28"/>
    <w:rsid w:val="006D5448"/>
    <w:rsid w:val="006D57A4"/>
    <w:rsid w:val="006D5D59"/>
    <w:rsid w:val="006D6706"/>
    <w:rsid w:val="006D6DAD"/>
    <w:rsid w:val="006D78FA"/>
    <w:rsid w:val="006D791B"/>
    <w:rsid w:val="006D7B54"/>
    <w:rsid w:val="006E0091"/>
    <w:rsid w:val="006E0444"/>
    <w:rsid w:val="006E0857"/>
    <w:rsid w:val="006E093A"/>
    <w:rsid w:val="006E09F5"/>
    <w:rsid w:val="006E0D15"/>
    <w:rsid w:val="006E0E8B"/>
    <w:rsid w:val="006E1029"/>
    <w:rsid w:val="006E124B"/>
    <w:rsid w:val="006E16D7"/>
    <w:rsid w:val="006E176B"/>
    <w:rsid w:val="006E1EE6"/>
    <w:rsid w:val="006E22E4"/>
    <w:rsid w:val="006E231E"/>
    <w:rsid w:val="006E2558"/>
    <w:rsid w:val="006E3213"/>
    <w:rsid w:val="006E3874"/>
    <w:rsid w:val="006E3BB8"/>
    <w:rsid w:val="006E3CE1"/>
    <w:rsid w:val="006E3F25"/>
    <w:rsid w:val="006E3F65"/>
    <w:rsid w:val="006E44BF"/>
    <w:rsid w:val="006E4A85"/>
    <w:rsid w:val="006E4F31"/>
    <w:rsid w:val="006E5113"/>
    <w:rsid w:val="006E5A4F"/>
    <w:rsid w:val="006E5C06"/>
    <w:rsid w:val="006E5DED"/>
    <w:rsid w:val="006E5E8C"/>
    <w:rsid w:val="006E5F21"/>
    <w:rsid w:val="006E6629"/>
    <w:rsid w:val="006E667B"/>
    <w:rsid w:val="006E6D3A"/>
    <w:rsid w:val="006E6E92"/>
    <w:rsid w:val="006E7113"/>
    <w:rsid w:val="006E7DA7"/>
    <w:rsid w:val="006E7F0F"/>
    <w:rsid w:val="006F0294"/>
    <w:rsid w:val="006F0C79"/>
    <w:rsid w:val="006F0ED3"/>
    <w:rsid w:val="006F1412"/>
    <w:rsid w:val="006F19CE"/>
    <w:rsid w:val="006F1A9C"/>
    <w:rsid w:val="006F1EB6"/>
    <w:rsid w:val="006F2718"/>
    <w:rsid w:val="006F2916"/>
    <w:rsid w:val="006F2D3C"/>
    <w:rsid w:val="006F2E48"/>
    <w:rsid w:val="006F3687"/>
    <w:rsid w:val="006F38A9"/>
    <w:rsid w:val="006F41EF"/>
    <w:rsid w:val="006F4396"/>
    <w:rsid w:val="006F46EE"/>
    <w:rsid w:val="006F55EF"/>
    <w:rsid w:val="006F5608"/>
    <w:rsid w:val="006F566C"/>
    <w:rsid w:val="006F57B9"/>
    <w:rsid w:val="006F5B2A"/>
    <w:rsid w:val="006F5EEA"/>
    <w:rsid w:val="006F5FA0"/>
    <w:rsid w:val="006F6107"/>
    <w:rsid w:val="006F630C"/>
    <w:rsid w:val="006F6F84"/>
    <w:rsid w:val="006F6FDB"/>
    <w:rsid w:val="006F751A"/>
    <w:rsid w:val="00700522"/>
    <w:rsid w:val="00700B07"/>
    <w:rsid w:val="007010D5"/>
    <w:rsid w:val="007017B8"/>
    <w:rsid w:val="0070194D"/>
    <w:rsid w:val="00701C39"/>
    <w:rsid w:val="00701FD4"/>
    <w:rsid w:val="00702262"/>
    <w:rsid w:val="00702FF3"/>
    <w:rsid w:val="00703120"/>
    <w:rsid w:val="00703588"/>
    <w:rsid w:val="00703969"/>
    <w:rsid w:val="007041FD"/>
    <w:rsid w:val="00704FE0"/>
    <w:rsid w:val="0070522F"/>
    <w:rsid w:val="00705949"/>
    <w:rsid w:val="00705A0D"/>
    <w:rsid w:val="00705C85"/>
    <w:rsid w:val="00705F77"/>
    <w:rsid w:val="00706277"/>
    <w:rsid w:val="00706C5B"/>
    <w:rsid w:val="00706CAA"/>
    <w:rsid w:val="00706D1A"/>
    <w:rsid w:val="00706E67"/>
    <w:rsid w:val="007070B1"/>
    <w:rsid w:val="00707838"/>
    <w:rsid w:val="00707A62"/>
    <w:rsid w:val="00707B93"/>
    <w:rsid w:val="007107A4"/>
    <w:rsid w:val="00710AA1"/>
    <w:rsid w:val="00710D45"/>
    <w:rsid w:val="0071166B"/>
    <w:rsid w:val="00711DED"/>
    <w:rsid w:val="0071247E"/>
    <w:rsid w:val="007125FB"/>
    <w:rsid w:val="00712EDD"/>
    <w:rsid w:val="00713001"/>
    <w:rsid w:val="00713EB1"/>
    <w:rsid w:val="007145E0"/>
    <w:rsid w:val="00714880"/>
    <w:rsid w:val="007152CF"/>
    <w:rsid w:val="00715524"/>
    <w:rsid w:val="00715864"/>
    <w:rsid w:val="007164C1"/>
    <w:rsid w:val="00716B1B"/>
    <w:rsid w:val="00716D05"/>
    <w:rsid w:val="00716DE4"/>
    <w:rsid w:val="00717265"/>
    <w:rsid w:val="00717426"/>
    <w:rsid w:val="0071747B"/>
    <w:rsid w:val="007174A3"/>
    <w:rsid w:val="00717600"/>
    <w:rsid w:val="00720612"/>
    <w:rsid w:val="00720674"/>
    <w:rsid w:val="007209BB"/>
    <w:rsid w:val="00720D46"/>
    <w:rsid w:val="00721131"/>
    <w:rsid w:val="0072156E"/>
    <w:rsid w:val="00721694"/>
    <w:rsid w:val="00721AE3"/>
    <w:rsid w:val="0072216F"/>
    <w:rsid w:val="007221D1"/>
    <w:rsid w:val="007228C2"/>
    <w:rsid w:val="00722B43"/>
    <w:rsid w:val="00722DFB"/>
    <w:rsid w:val="0072329B"/>
    <w:rsid w:val="00723DC9"/>
    <w:rsid w:val="00723E0B"/>
    <w:rsid w:val="007240F9"/>
    <w:rsid w:val="00724DF3"/>
    <w:rsid w:val="0072569C"/>
    <w:rsid w:val="007260A3"/>
    <w:rsid w:val="00726203"/>
    <w:rsid w:val="007262E3"/>
    <w:rsid w:val="00726D0A"/>
    <w:rsid w:val="00726E62"/>
    <w:rsid w:val="00727264"/>
    <w:rsid w:val="0072784E"/>
    <w:rsid w:val="00727C5B"/>
    <w:rsid w:val="007302BD"/>
    <w:rsid w:val="007302E6"/>
    <w:rsid w:val="007303E1"/>
    <w:rsid w:val="0073144D"/>
    <w:rsid w:val="00731590"/>
    <w:rsid w:val="007316A0"/>
    <w:rsid w:val="007316A1"/>
    <w:rsid w:val="0073174B"/>
    <w:rsid w:val="00731E0F"/>
    <w:rsid w:val="007322CE"/>
    <w:rsid w:val="0073245A"/>
    <w:rsid w:val="00732639"/>
    <w:rsid w:val="007327FB"/>
    <w:rsid w:val="0073297B"/>
    <w:rsid w:val="00732C1D"/>
    <w:rsid w:val="00733DEB"/>
    <w:rsid w:val="00734038"/>
    <w:rsid w:val="00734441"/>
    <w:rsid w:val="0073469F"/>
    <w:rsid w:val="00734A59"/>
    <w:rsid w:val="00734E6D"/>
    <w:rsid w:val="00735197"/>
    <w:rsid w:val="00735252"/>
    <w:rsid w:val="00735313"/>
    <w:rsid w:val="007367DF"/>
    <w:rsid w:val="00736D35"/>
    <w:rsid w:val="00736DF4"/>
    <w:rsid w:val="007375B8"/>
    <w:rsid w:val="007400A2"/>
    <w:rsid w:val="007401B3"/>
    <w:rsid w:val="007402B4"/>
    <w:rsid w:val="00740F41"/>
    <w:rsid w:val="00741482"/>
    <w:rsid w:val="00741C42"/>
    <w:rsid w:val="0074209A"/>
    <w:rsid w:val="00742831"/>
    <w:rsid w:val="007428F2"/>
    <w:rsid w:val="00742A6B"/>
    <w:rsid w:val="00742B26"/>
    <w:rsid w:val="00743964"/>
    <w:rsid w:val="00744479"/>
    <w:rsid w:val="0074465C"/>
    <w:rsid w:val="00744671"/>
    <w:rsid w:val="007448A1"/>
    <w:rsid w:val="007449D8"/>
    <w:rsid w:val="00744A0E"/>
    <w:rsid w:val="00745CA7"/>
    <w:rsid w:val="00746184"/>
    <w:rsid w:val="007463D7"/>
    <w:rsid w:val="007465AB"/>
    <w:rsid w:val="00746B2E"/>
    <w:rsid w:val="00746E24"/>
    <w:rsid w:val="0074755A"/>
    <w:rsid w:val="00747570"/>
    <w:rsid w:val="007476A0"/>
    <w:rsid w:val="00747944"/>
    <w:rsid w:val="00747A7E"/>
    <w:rsid w:val="00747AEA"/>
    <w:rsid w:val="00750056"/>
    <w:rsid w:val="00750A42"/>
    <w:rsid w:val="00750AF6"/>
    <w:rsid w:val="0075121E"/>
    <w:rsid w:val="00751718"/>
    <w:rsid w:val="00751BD8"/>
    <w:rsid w:val="00751BFC"/>
    <w:rsid w:val="00751F7A"/>
    <w:rsid w:val="007520C4"/>
    <w:rsid w:val="00752498"/>
    <w:rsid w:val="00752B03"/>
    <w:rsid w:val="00752D8D"/>
    <w:rsid w:val="00752F32"/>
    <w:rsid w:val="007536EF"/>
    <w:rsid w:val="007539D9"/>
    <w:rsid w:val="00753B8A"/>
    <w:rsid w:val="00754167"/>
    <w:rsid w:val="007543A1"/>
    <w:rsid w:val="0075575F"/>
    <w:rsid w:val="007562B1"/>
    <w:rsid w:val="0075650A"/>
    <w:rsid w:val="007565A4"/>
    <w:rsid w:val="00756813"/>
    <w:rsid w:val="00756C83"/>
    <w:rsid w:val="00756F65"/>
    <w:rsid w:val="00756FFD"/>
    <w:rsid w:val="00757845"/>
    <w:rsid w:val="00760C0B"/>
    <w:rsid w:val="007614A2"/>
    <w:rsid w:val="0076152C"/>
    <w:rsid w:val="007615B5"/>
    <w:rsid w:val="0076160D"/>
    <w:rsid w:val="00761975"/>
    <w:rsid w:val="00761ADB"/>
    <w:rsid w:val="00761CE3"/>
    <w:rsid w:val="00761ECC"/>
    <w:rsid w:val="00762194"/>
    <w:rsid w:val="0076271D"/>
    <w:rsid w:val="0076331F"/>
    <w:rsid w:val="00763826"/>
    <w:rsid w:val="00763943"/>
    <w:rsid w:val="00763DE4"/>
    <w:rsid w:val="00763EC3"/>
    <w:rsid w:val="00763F24"/>
    <w:rsid w:val="00763FC7"/>
    <w:rsid w:val="007642EA"/>
    <w:rsid w:val="007648A5"/>
    <w:rsid w:val="007652C1"/>
    <w:rsid w:val="00765646"/>
    <w:rsid w:val="0076578B"/>
    <w:rsid w:val="00766DCE"/>
    <w:rsid w:val="00767400"/>
    <w:rsid w:val="0076749E"/>
    <w:rsid w:val="0076761B"/>
    <w:rsid w:val="00767AA5"/>
    <w:rsid w:val="00770857"/>
    <w:rsid w:val="0077161E"/>
    <w:rsid w:val="00771734"/>
    <w:rsid w:val="0077247F"/>
    <w:rsid w:val="00772FFC"/>
    <w:rsid w:val="00773902"/>
    <w:rsid w:val="00773907"/>
    <w:rsid w:val="00773EFB"/>
    <w:rsid w:val="00774015"/>
    <w:rsid w:val="00774B1E"/>
    <w:rsid w:val="00774BB1"/>
    <w:rsid w:val="0077602C"/>
    <w:rsid w:val="0077614C"/>
    <w:rsid w:val="007761A2"/>
    <w:rsid w:val="0077689F"/>
    <w:rsid w:val="0077765C"/>
    <w:rsid w:val="00777A77"/>
    <w:rsid w:val="00777F9A"/>
    <w:rsid w:val="007806D6"/>
    <w:rsid w:val="00780F68"/>
    <w:rsid w:val="007810A2"/>
    <w:rsid w:val="00781497"/>
    <w:rsid w:val="0078166C"/>
    <w:rsid w:val="0078179B"/>
    <w:rsid w:val="00781AEE"/>
    <w:rsid w:val="00781B62"/>
    <w:rsid w:val="00781DBF"/>
    <w:rsid w:val="007820DC"/>
    <w:rsid w:val="007826C0"/>
    <w:rsid w:val="00782922"/>
    <w:rsid w:val="00782C86"/>
    <w:rsid w:val="00783749"/>
    <w:rsid w:val="007837B1"/>
    <w:rsid w:val="007841F5"/>
    <w:rsid w:val="0078439C"/>
    <w:rsid w:val="00784E1A"/>
    <w:rsid w:val="00785053"/>
    <w:rsid w:val="007853A4"/>
    <w:rsid w:val="00785ADA"/>
    <w:rsid w:val="00786319"/>
    <w:rsid w:val="00786754"/>
    <w:rsid w:val="0078686D"/>
    <w:rsid w:val="00786FA1"/>
    <w:rsid w:val="00787126"/>
    <w:rsid w:val="007871C6"/>
    <w:rsid w:val="007873E1"/>
    <w:rsid w:val="00787455"/>
    <w:rsid w:val="00787794"/>
    <w:rsid w:val="00790B44"/>
    <w:rsid w:val="00791714"/>
    <w:rsid w:val="0079196A"/>
    <w:rsid w:val="00791D81"/>
    <w:rsid w:val="007925B0"/>
    <w:rsid w:val="007928E7"/>
    <w:rsid w:val="00792BE7"/>
    <w:rsid w:val="00792E58"/>
    <w:rsid w:val="00793420"/>
    <w:rsid w:val="0079353B"/>
    <w:rsid w:val="00793654"/>
    <w:rsid w:val="00793939"/>
    <w:rsid w:val="00793A2E"/>
    <w:rsid w:val="00793C9D"/>
    <w:rsid w:val="00793E66"/>
    <w:rsid w:val="00794318"/>
    <w:rsid w:val="007943DE"/>
    <w:rsid w:val="0079453A"/>
    <w:rsid w:val="0079474F"/>
    <w:rsid w:val="0079485E"/>
    <w:rsid w:val="00794D7F"/>
    <w:rsid w:val="0079530E"/>
    <w:rsid w:val="00795447"/>
    <w:rsid w:val="0079585A"/>
    <w:rsid w:val="00795872"/>
    <w:rsid w:val="00795A46"/>
    <w:rsid w:val="00795B27"/>
    <w:rsid w:val="00795BBA"/>
    <w:rsid w:val="00795C3A"/>
    <w:rsid w:val="00795E6E"/>
    <w:rsid w:val="00795EAC"/>
    <w:rsid w:val="0079617D"/>
    <w:rsid w:val="00796192"/>
    <w:rsid w:val="0079670F"/>
    <w:rsid w:val="00797265"/>
    <w:rsid w:val="007976A6"/>
    <w:rsid w:val="00797C07"/>
    <w:rsid w:val="00797E9C"/>
    <w:rsid w:val="00797F1C"/>
    <w:rsid w:val="007A03BE"/>
    <w:rsid w:val="007A118F"/>
    <w:rsid w:val="007A1BCB"/>
    <w:rsid w:val="007A1CF4"/>
    <w:rsid w:val="007A224C"/>
    <w:rsid w:val="007A2965"/>
    <w:rsid w:val="007A2FB0"/>
    <w:rsid w:val="007A30BF"/>
    <w:rsid w:val="007A3590"/>
    <w:rsid w:val="007A3647"/>
    <w:rsid w:val="007A38C2"/>
    <w:rsid w:val="007A3A18"/>
    <w:rsid w:val="007A3AA4"/>
    <w:rsid w:val="007A40F3"/>
    <w:rsid w:val="007A4811"/>
    <w:rsid w:val="007A4C38"/>
    <w:rsid w:val="007A5282"/>
    <w:rsid w:val="007A5340"/>
    <w:rsid w:val="007A59A9"/>
    <w:rsid w:val="007A5B93"/>
    <w:rsid w:val="007A5F1E"/>
    <w:rsid w:val="007A6208"/>
    <w:rsid w:val="007A6481"/>
    <w:rsid w:val="007A6590"/>
    <w:rsid w:val="007A65BA"/>
    <w:rsid w:val="007A666A"/>
    <w:rsid w:val="007A6BF0"/>
    <w:rsid w:val="007A6F11"/>
    <w:rsid w:val="007A7335"/>
    <w:rsid w:val="007A7465"/>
    <w:rsid w:val="007A7BAF"/>
    <w:rsid w:val="007B0042"/>
    <w:rsid w:val="007B00E8"/>
    <w:rsid w:val="007B0251"/>
    <w:rsid w:val="007B0473"/>
    <w:rsid w:val="007B07B4"/>
    <w:rsid w:val="007B07E3"/>
    <w:rsid w:val="007B0AED"/>
    <w:rsid w:val="007B16FF"/>
    <w:rsid w:val="007B2B35"/>
    <w:rsid w:val="007B2E27"/>
    <w:rsid w:val="007B3A32"/>
    <w:rsid w:val="007B3C84"/>
    <w:rsid w:val="007B4470"/>
    <w:rsid w:val="007B459C"/>
    <w:rsid w:val="007B49C8"/>
    <w:rsid w:val="007B4F4E"/>
    <w:rsid w:val="007B5101"/>
    <w:rsid w:val="007B516E"/>
    <w:rsid w:val="007B58E6"/>
    <w:rsid w:val="007B60F5"/>
    <w:rsid w:val="007B687F"/>
    <w:rsid w:val="007B70A7"/>
    <w:rsid w:val="007B76CC"/>
    <w:rsid w:val="007B7830"/>
    <w:rsid w:val="007B7929"/>
    <w:rsid w:val="007B7AE8"/>
    <w:rsid w:val="007C0588"/>
    <w:rsid w:val="007C07C0"/>
    <w:rsid w:val="007C0C39"/>
    <w:rsid w:val="007C1169"/>
    <w:rsid w:val="007C128F"/>
    <w:rsid w:val="007C1327"/>
    <w:rsid w:val="007C174A"/>
    <w:rsid w:val="007C1DEC"/>
    <w:rsid w:val="007C2D7F"/>
    <w:rsid w:val="007C2D8E"/>
    <w:rsid w:val="007C301C"/>
    <w:rsid w:val="007C3294"/>
    <w:rsid w:val="007C403C"/>
    <w:rsid w:val="007C40C7"/>
    <w:rsid w:val="007C40F4"/>
    <w:rsid w:val="007C4E40"/>
    <w:rsid w:val="007C501E"/>
    <w:rsid w:val="007C5952"/>
    <w:rsid w:val="007C5CDF"/>
    <w:rsid w:val="007C61E7"/>
    <w:rsid w:val="007C6201"/>
    <w:rsid w:val="007C6388"/>
    <w:rsid w:val="007C65DD"/>
    <w:rsid w:val="007C665D"/>
    <w:rsid w:val="007C6E14"/>
    <w:rsid w:val="007C6E54"/>
    <w:rsid w:val="007C6FAE"/>
    <w:rsid w:val="007C7FB8"/>
    <w:rsid w:val="007D002F"/>
    <w:rsid w:val="007D025B"/>
    <w:rsid w:val="007D0270"/>
    <w:rsid w:val="007D02DD"/>
    <w:rsid w:val="007D036D"/>
    <w:rsid w:val="007D064E"/>
    <w:rsid w:val="007D0B36"/>
    <w:rsid w:val="007D152A"/>
    <w:rsid w:val="007D201F"/>
    <w:rsid w:val="007D2921"/>
    <w:rsid w:val="007D2D5E"/>
    <w:rsid w:val="007D3772"/>
    <w:rsid w:val="007D3995"/>
    <w:rsid w:val="007D3A90"/>
    <w:rsid w:val="007D409A"/>
    <w:rsid w:val="007D4274"/>
    <w:rsid w:val="007D4385"/>
    <w:rsid w:val="007D45C8"/>
    <w:rsid w:val="007D4865"/>
    <w:rsid w:val="007D49DB"/>
    <w:rsid w:val="007D4C5D"/>
    <w:rsid w:val="007D4D2F"/>
    <w:rsid w:val="007D4F6B"/>
    <w:rsid w:val="007D54A1"/>
    <w:rsid w:val="007D5EDD"/>
    <w:rsid w:val="007D6D26"/>
    <w:rsid w:val="007D75B5"/>
    <w:rsid w:val="007D7875"/>
    <w:rsid w:val="007E0776"/>
    <w:rsid w:val="007E09D2"/>
    <w:rsid w:val="007E0CFF"/>
    <w:rsid w:val="007E0FCF"/>
    <w:rsid w:val="007E1F4D"/>
    <w:rsid w:val="007E242A"/>
    <w:rsid w:val="007E255E"/>
    <w:rsid w:val="007E2BED"/>
    <w:rsid w:val="007E2C62"/>
    <w:rsid w:val="007E3225"/>
    <w:rsid w:val="007E3CDE"/>
    <w:rsid w:val="007E3DB8"/>
    <w:rsid w:val="007E4AA4"/>
    <w:rsid w:val="007E4B2C"/>
    <w:rsid w:val="007E560A"/>
    <w:rsid w:val="007E5BA7"/>
    <w:rsid w:val="007E6A25"/>
    <w:rsid w:val="007E7113"/>
    <w:rsid w:val="007E7623"/>
    <w:rsid w:val="007F06CB"/>
    <w:rsid w:val="007F0870"/>
    <w:rsid w:val="007F0BD7"/>
    <w:rsid w:val="007F0E92"/>
    <w:rsid w:val="007F12F4"/>
    <w:rsid w:val="007F1345"/>
    <w:rsid w:val="007F134C"/>
    <w:rsid w:val="007F15B0"/>
    <w:rsid w:val="007F21D3"/>
    <w:rsid w:val="007F24A2"/>
    <w:rsid w:val="007F26E3"/>
    <w:rsid w:val="007F2CBB"/>
    <w:rsid w:val="007F46A4"/>
    <w:rsid w:val="007F4A8B"/>
    <w:rsid w:val="007F4B5D"/>
    <w:rsid w:val="007F4E5D"/>
    <w:rsid w:val="007F5021"/>
    <w:rsid w:val="007F5CD7"/>
    <w:rsid w:val="007F60DA"/>
    <w:rsid w:val="007F6536"/>
    <w:rsid w:val="007F68F6"/>
    <w:rsid w:val="007F6CB5"/>
    <w:rsid w:val="007F795A"/>
    <w:rsid w:val="00800305"/>
    <w:rsid w:val="00800732"/>
    <w:rsid w:val="00800D34"/>
    <w:rsid w:val="00800F50"/>
    <w:rsid w:val="00801422"/>
    <w:rsid w:val="00801FDA"/>
    <w:rsid w:val="00802719"/>
    <w:rsid w:val="00802815"/>
    <w:rsid w:val="00802965"/>
    <w:rsid w:val="00802CCB"/>
    <w:rsid w:val="00802F1D"/>
    <w:rsid w:val="00803684"/>
    <w:rsid w:val="00803869"/>
    <w:rsid w:val="00803FB4"/>
    <w:rsid w:val="0080407E"/>
    <w:rsid w:val="00804106"/>
    <w:rsid w:val="008047A3"/>
    <w:rsid w:val="00805556"/>
    <w:rsid w:val="008055E4"/>
    <w:rsid w:val="00805700"/>
    <w:rsid w:val="0080570A"/>
    <w:rsid w:val="00805C94"/>
    <w:rsid w:val="00806102"/>
    <w:rsid w:val="00806115"/>
    <w:rsid w:val="00806215"/>
    <w:rsid w:val="00806663"/>
    <w:rsid w:val="00806914"/>
    <w:rsid w:val="00806C58"/>
    <w:rsid w:val="00806F20"/>
    <w:rsid w:val="00807362"/>
    <w:rsid w:val="008105C0"/>
    <w:rsid w:val="00810FCB"/>
    <w:rsid w:val="00811BFE"/>
    <w:rsid w:val="00811F90"/>
    <w:rsid w:val="008128F6"/>
    <w:rsid w:val="00812DAE"/>
    <w:rsid w:val="0081337B"/>
    <w:rsid w:val="008133B4"/>
    <w:rsid w:val="00813C08"/>
    <w:rsid w:val="00813CBF"/>
    <w:rsid w:val="00813E3D"/>
    <w:rsid w:val="00813F00"/>
    <w:rsid w:val="00813FE0"/>
    <w:rsid w:val="008141E2"/>
    <w:rsid w:val="00814688"/>
    <w:rsid w:val="008148CD"/>
    <w:rsid w:val="00816045"/>
    <w:rsid w:val="00816A86"/>
    <w:rsid w:val="00816C90"/>
    <w:rsid w:val="008172C6"/>
    <w:rsid w:val="008176A8"/>
    <w:rsid w:val="00817875"/>
    <w:rsid w:val="00817A92"/>
    <w:rsid w:val="00817B2B"/>
    <w:rsid w:val="00817E52"/>
    <w:rsid w:val="0082027C"/>
    <w:rsid w:val="008202C5"/>
    <w:rsid w:val="00820DFC"/>
    <w:rsid w:val="00821481"/>
    <w:rsid w:val="00821E29"/>
    <w:rsid w:val="00821EAB"/>
    <w:rsid w:val="0082271D"/>
    <w:rsid w:val="00822CF5"/>
    <w:rsid w:val="00823829"/>
    <w:rsid w:val="008239C1"/>
    <w:rsid w:val="008240B4"/>
    <w:rsid w:val="00824786"/>
    <w:rsid w:val="0082488E"/>
    <w:rsid w:val="0082553B"/>
    <w:rsid w:val="00825756"/>
    <w:rsid w:val="0082598A"/>
    <w:rsid w:val="00825BA3"/>
    <w:rsid w:val="00825C4C"/>
    <w:rsid w:val="00825DBD"/>
    <w:rsid w:val="008263B9"/>
    <w:rsid w:val="00826703"/>
    <w:rsid w:val="008268C4"/>
    <w:rsid w:val="00826BAE"/>
    <w:rsid w:val="00826C2C"/>
    <w:rsid w:val="00826CDF"/>
    <w:rsid w:val="00826D7D"/>
    <w:rsid w:val="008275D8"/>
    <w:rsid w:val="0082789B"/>
    <w:rsid w:val="008300CA"/>
    <w:rsid w:val="0083016E"/>
    <w:rsid w:val="00830570"/>
    <w:rsid w:val="008307BA"/>
    <w:rsid w:val="00830CA1"/>
    <w:rsid w:val="00830DA9"/>
    <w:rsid w:val="008316D3"/>
    <w:rsid w:val="00832098"/>
    <w:rsid w:val="008324F2"/>
    <w:rsid w:val="00832804"/>
    <w:rsid w:val="00833026"/>
    <w:rsid w:val="008330B4"/>
    <w:rsid w:val="00833383"/>
    <w:rsid w:val="00833518"/>
    <w:rsid w:val="00833B39"/>
    <w:rsid w:val="00833CF5"/>
    <w:rsid w:val="00833D30"/>
    <w:rsid w:val="00834131"/>
    <w:rsid w:val="00834366"/>
    <w:rsid w:val="00834929"/>
    <w:rsid w:val="00834E76"/>
    <w:rsid w:val="0083533B"/>
    <w:rsid w:val="0083555B"/>
    <w:rsid w:val="00836332"/>
    <w:rsid w:val="0083649D"/>
    <w:rsid w:val="00836BD6"/>
    <w:rsid w:val="00836D7B"/>
    <w:rsid w:val="008370A0"/>
    <w:rsid w:val="00837457"/>
    <w:rsid w:val="008374F5"/>
    <w:rsid w:val="00837CB0"/>
    <w:rsid w:val="00837CCF"/>
    <w:rsid w:val="00840776"/>
    <w:rsid w:val="00840BFD"/>
    <w:rsid w:val="008410DF"/>
    <w:rsid w:val="00841450"/>
    <w:rsid w:val="0084162E"/>
    <w:rsid w:val="008417D8"/>
    <w:rsid w:val="00841961"/>
    <w:rsid w:val="00841D06"/>
    <w:rsid w:val="00841E81"/>
    <w:rsid w:val="0084205A"/>
    <w:rsid w:val="00842067"/>
    <w:rsid w:val="008425FC"/>
    <w:rsid w:val="008429DE"/>
    <w:rsid w:val="00842A58"/>
    <w:rsid w:val="008430A4"/>
    <w:rsid w:val="00843898"/>
    <w:rsid w:val="00843931"/>
    <w:rsid w:val="0084393F"/>
    <w:rsid w:val="00843C81"/>
    <w:rsid w:val="00844FC7"/>
    <w:rsid w:val="00845A10"/>
    <w:rsid w:val="00845F54"/>
    <w:rsid w:val="00846043"/>
    <w:rsid w:val="00846370"/>
    <w:rsid w:val="00846432"/>
    <w:rsid w:val="00846D1D"/>
    <w:rsid w:val="00846FD4"/>
    <w:rsid w:val="00847089"/>
    <w:rsid w:val="0084745E"/>
    <w:rsid w:val="00847798"/>
    <w:rsid w:val="00850016"/>
    <w:rsid w:val="008504BB"/>
    <w:rsid w:val="0085079E"/>
    <w:rsid w:val="00851196"/>
    <w:rsid w:val="008512CA"/>
    <w:rsid w:val="00851609"/>
    <w:rsid w:val="00851766"/>
    <w:rsid w:val="008523C1"/>
    <w:rsid w:val="00852510"/>
    <w:rsid w:val="00852F54"/>
    <w:rsid w:val="00853B81"/>
    <w:rsid w:val="00854014"/>
    <w:rsid w:val="00854791"/>
    <w:rsid w:val="00854D27"/>
    <w:rsid w:val="00854E14"/>
    <w:rsid w:val="008551B1"/>
    <w:rsid w:val="008556F8"/>
    <w:rsid w:val="00855E7D"/>
    <w:rsid w:val="0085643D"/>
    <w:rsid w:val="0085654F"/>
    <w:rsid w:val="0085668D"/>
    <w:rsid w:val="008566F0"/>
    <w:rsid w:val="00856915"/>
    <w:rsid w:val="008574DC"/>
    <w:rsid w:val="008579C3"/>
    <w:rsid w:val="00857A3A"/>
    <w:rsid w:val="008600F4"/>
    <w:rsid w:val="0086057D"/>
    <w:rsid w:val="00860689"/>
    <w:rsid w:val="008612FB"/>
    <w:rsid w:val="0086137C"/>
    <w:rsid w:val="008614A2"/>
    <w:rsid w:val="00861865"/>
    <w:rsid w:val="00861890"/>
    <w:rsid w:val="00862AFA"/>
    <w:rsid w:val="00862BBA"/>
    <w:rsid w:val="00862D5D"/>
    <w:rsid w:val="00862E16"/>
    <w:rsid w:val="00862F60"/>
    <w:rsid w:val="00862F72"/>
    <w:rsid w:val="00863A9D"/>
    <w:rsid w:val="008641E7"/>
    <w:rsid w:val="0086487A"/>
    <w:rsid w:val="00864AE8"/>
    <w:rsid w:val="00864C1C"/>
    <w:rsid w:val="00866248"/>
    <w:rsid w:val="008663D3"/>
    <w:rsid w:val="00866D34"/>
    <w:rsid w:val="00866DD6"/>
    <w:rsid w:val="008672A7"/>
    <w:rsid w:val="008678D8"/>
    <w:rsid w:val="0086793B"/>
    <w:rsid w:val="00867CA2"/>
    <w:rsid w:val="00867E8C"/>
    <w:rsid w:val="0087000E"/>
    <w:rsid w:val="008703E5"/>
    <w:rsid w:val="00870740"/>
    <w:rsid w:val="00870CB3"/>
    <w:rsid w:val="00870EFA"/>
    <w:rsid w:val="00870FE5"/>
    <w:rsid w:val="00871061"/>
    <w:rsid w:val="0087148F"/>
    <w:rsid w:val="00871579"/>
    <w:rsid w:val="00871A72"/>
    <w:rsid w:val="00871B26"/>
    <w:rsid w:val="00871DC5"/>
    <w:rsid w:val="00871E38"/>
    <w:rsid w:val="00872429"/>
    <w:rsid w:val="008725C6"/>
    <w:rsid w:val="00872DA1"/>
    <w:rsid w:val="00872F78"/>
    <w:rsid w:val="00872F81"/>
    <w:rsid w:val="00873115"/>
    <w:rsid w:val="00873C27"/>
    <w:rsid w:val="008746FF"/>
    <w:rsid w:val="0087478D"/>
    <w:rsid w:val="0087485B"/>
    <w:rsid w:val="00874C5E"/>
    <w:rsid w:val="008750DF"/>
    <w:rsid w:val="008751F4"/>
    <w:rsid w:val="008755EC"/>
    <w:rsid w:val="00875646"/>
    <w:rsid w:val="0087565B"/>
    <w:rsid w:val="00875B72"/>
    <w:rsid w:val="00875F6B"/>
    <w:rsid w:val="00876226"/>
    <w:rsid w:val="00876853"/>
    <w:rsid w:val="00876DFE"/>
    <w:rsid w:val="00877875"/>
    <w:rsid w:val="00877DD8"/>
    <w:rsid w:val="00877F1E"/>
    <w:rsid w:val="00880025"/>
    <w:rsid w:val="00880341"/>
    <w:rsid w:val="008807EB"/>
    <w:rsid w:val="00880C5B"/>
    <w:rsid w:val="00880E3B"/>
    <w:rsid w:val="008810E9"/>
    <w:rsid w:val="008822B6"/>
    <w:rsid w:val="00882306"/>
    <w:rsid w:val="0088238E"/>
    <w:rsid w:val="008830E4"/>
    <w:rsid w:val="008832C0"/>
    <w:rsid w:val="00883720"/>
    <w:rsid w:val="008837EE"/>
    <w:rsid w:val="00883A1D"/>
    <w:rsid w:val="0088488D"/>
    <w:rsid w:val="00884AE8"/>
    <w:rsid w:val="00884E4F"/>
    <w:rsid w:val="008852AE"/>
    <w:rsid w:val="00885957"/>
    <w:rsid w:val="00885D45"/>
    <w:rsid w:val="00885E23"/>
    <w:rsid w:val="00885E60"/>
    <w:rsid w:val="008866CC"/>
    <w:rsid w:val="008876D8"/>
    <w:rsid w:val="00887875"/>
    <w:rsid w:val="008907AD"/>
    <w:rsid w:val="008907EE"/>
    <w:rsid w:val="008916BA"/>
    <w:rsid w:val="00892042"/>
    <w:rsid w:val="00892779"/>
    <w:rsid w:val="00892903"/>
    <w:rsid w:val="008929ED"/>
    <w:rsid w:val="00892E28"/>
    <w:rsid w:val="00892FCA"/>
    <w:rsid w:val="008930D5"/>
    <w:rsid w:val="00893322"/>
    <w:rsid w:val="00893682"/>
    <w:rsid w:val="008937E1"/>
    <w:rsid w:val="008941E4"/>
    <w:rsid w:val="00894F83"/>
    <w:rsid w:val="008958CC"/>
    <w:rsid w:val="008961B9"/>
    <w:rsid w:val="0089647C"/>
    <w:rsid w:val="0089653A"/>
    <w:rsid w:val="008967F5"/>
    <w:rsid w:val="00896DC2"/>
    <w:rsid w:val="00897DB5"/>
    <w:rsid w:val="00897EF7"/>
    <w:rsid w:val="00897F08"/>
    <w:rsid w:val="008A025D"/>
    <w:rsid w:val="008A04CE"/>
    <w:rsid w:val="008A14BA"/>
    <w:rsid w:val="008A1823"/>
    <w:rsid w:val="008A1F66"/>
    <w:rsid w:val="008A22A9"/>
    <w:rsid w:val="008A2465"/>
    <w:rsid w:val="008A29D7"/>
    <w:rsid w:val="008A2D44"/>
    <w:rsid w:val="008A2E21"/>
    <w:rsid w:val="008A2EAC"/>
    <w:rsid w:val="008A4044"/>
    <w:rsid w:val="008A4047"/>
    <w:rsid w:val="008A4927"/>
    <w:rsid w:val="008A4DCA"/>
    <w:rsid w:val="008A5E68"/>
    <w:rsid w:val="008A62BB"/>
    <w:rsid w:val="008A63DC"/>
    <w:rsid w:val="008A6F8A"/>
    <w:rsid w:val="008A74DD"/>
    <w:rsid w:val="008B0518"/>
    <w:rsid w:val="008B0558"/>
    <w:rsid w:val="008B0609"/>
    <w:rsid w:val="008B1421"/>
    <w:rsid w:val="008B14CA"/>
    <w:rsid w:val="008B1AC3"/>
    <w:rsid w:val="008B1B0B"/>
    <w:rsid w:val="008B2031"/>
    <w:rsid w:val="008B3977"/>
    <w:rsid w:val="008B3B31"/>
    <w:rsid w:val="008B48BE"/>
    <w:rsid w:val="008B50F4"/>
    <w:rsid w:val="008B594D"/>
    <w:rsid w:val="008B59E7"/>
    <w:rsid w:val="008B5AE2"/>
    <w:rsid w:val="008B5E54"/>
    <w:rsid w:val="008B61E7"/>
    <w:rsid w:val="008B62E4"/>
    <w:rsid w:val="008B68D6"/>
    <w:rsid w:val="008B6956"/>
    <w:rsid w:val="008B6980"/>
    <w:rsid w:val="008B6E3A"/>
    <w:rsid w:val="008B727A"/>
    <w:rsid w:val="008B7D2D"/>
    <w:rsid w:val="008B7F18"/>
    <w:rsid w:val="008C01B8"/>
    <w:rsid w:val="008C059E"/>
    <w:rsid w:val="008C065E"/>
    <w:rsid w:val="008C12CE"/>
    <w:rsid w:val="008C13F9"/>
    <w:rsid w:val="008C25D3"/>
    <w:rsid w:val="008C2B7C"/>
    <w:rsid w:val="008C31D9"/>
    <w:rsid w:val="008C3470"/>
    <w:rsid w:val="008C37E2"/>
    <w:rsid w:val="008C4F98"/>
    <w:rsid w:val="008C518F"/>
    <w:rsid w:val="008C5EAC"/>
    <w:rsid w:val="008C62C2"/>
    <w:rsid w:val="008C736F"/>
    <w:rsid w:val="008C794F"/>
    <w:rsid w:val="008C7982"/>
    <w:rsid w:val="008C7D60"/>
    <w:rsid w:val="008C7F93"/>
    <w:rsid w:val="008D04B1"/>
    <w:rsid w:val="008D050A"/>
    <w:rsid w:val="008D0552"/>
    <w:rsid w:val="008D09B6"/>
    <w:rsid w:val="008D118E"/>
    <w:rsid w:val="008D21CB"/>
    <w:rsid w:val="008D22EE"/>
    <w:rsid w:val="008D2551"/>
    <w:rsid w:val="008D269E"/>
    <w:rsid w:val="008D2786"/>
    <w:rsid w:val="008D313A"/>
    <w:rsid w:val="008D3764"/>
    <w:rsid w:val="008D37B5"/>
    <w:rsid w:val="008D3842"/>
    <w:rsid w:val="008D3961"/>
    <w:rsid w:val="008D3AB5"/>
    <w:rsid w:val="008D3CF1"/>
    <w:rsid w:val="008D3E2A"/>
    <w:rsid w:val="008D4379"/>
    <w:rsid w:val="008D475E"/>
    <w:rsid w:val="008D48D6"/>
    <w:rsid w:val="008D4D04"/>
    <w:rsid w:val="008D4D3F"/>
    <w:rsid w:val="008D504A"/>
    <w:rsid w:val="008D5103"/>
    <w:rsid w:val="008D517D"/>
    <w:rsid w:val="008D5293"/>
    <w:rsid w:val="008D52CD"/>
    <w:rsid w:val="008D6013"/>
    <w:rsid w:val="008D64EE"/>
    <w:rsid w:val="008D6878"/>
    <w:rsid w:val="008D6D01"/>
    <w:rsid w:val="008D75FF"/>
    <w:rsid w:val="008D76AF"/>
    <w:rsid w:val="008D77E7"/>
    <w:rsid w:val="008E01C9"/>
    <w:rsid w:val="008E08B3"/>
    <w:rsid w:val="008E097B"/>
    <w:rsid w:val="008E0A7D"/>
    <w:rsid w:val="008E0C0E"/>
    <w:rsid w:val="008E0C93"/>
    <w:rsid w:val="008E224A"/>
    <w:rsid w:val="008E23EA"/>
    <w:rsid w:val="008E2580"/>
    <w:rsid w:val="008E2A61"/>
    <w:rsid w:val="008E3537"/>
    <w:rsid w:val="008E3EE8"/>
    <w:rsid w:val="008E3F6A"/>
    <w:rsid w:val="008E4092"/>
    <w:rsid w:val="008E4293"/>
    <w:rsid w:val="008E4669"/>
    <w:rsid w:val="008E5282"/>
    <w:rsid w:val="008E52A3"/>
    <w:rsid w:val="008E5679"/>
    <w:rsid w:val="008E5AF6"/>
    <w:rsid w:val="008E5D33"/>
    <w:rsid w:val="008E5DF5"/>
    <w:rsid w:val="008E6693"/>
    <w:rsid w:val="008E6A4B"/>
    <w:rsid w:val="008E6BAA"/>
    <w:rsid w:val="008E7220"/>
    <w:rsid w:val="008E7312"/>
    <w:rsid w:val="008E7441"/>
    <w:rsid w:val="008E7852"/>
    <w:rsid w:val="008E7B77"/>
    <w:rsid w:val="008E7DC7"/>
    <w:rsid w:val="008E7EE6"/>
    <w:rsid w:val="008F06C0"/>
    <w:rsid w:val="008F0AE6"/>
    <w:rsid w:val="008F0DA7"/>
    <w:rsid w:val="008F0DD0"/>
    <w:rsid w:val="008F0E8C"/>
    <w:rsid w:val="008F196A"/>
    <w:rsid w:val="008F199E"/>
    <w:rsid w:val="008F1EA6"/>
    <w:rsid w:val="008F2089"/>
    <w:rsid w:val="008F2598"/>
    <w:rsid w:val="008F25F4"/>
    <w:rsid w:val="008F2922"/>
    <w:rsid w:val="008F2A7D"/>
    <w:rsid w:val="008F2B33"/>
    <w:rsid w:val="008F2CE2"/>
    <w:rsid w:val="008F36BA"/>
    <w:rsid w:val="008F3878"/>
    <w:rsid w:val="008F3891"/>
    <w:rsid w:val="008F45AF"/>
    <w:rsid w:val="008F4606"/>
    <w:rsid w:val="008F4892"/>
    <w:rsid w:val="008F4B6A"/>
    <w:rsid w:val="008F4B78"/>
    <w:rsid w:val="008F5049"/>
    <w:rsid w:val="008F513F"/>
    <w:rsid w:val="008F51CD"/>
    <w:rsid w:val="008F54F8"/>
    <w:rsid w:val="008F56BB"/>
    <w:rsid w:val="008F580D"/>
    <w:rsid w:val="008F657F"/>
    <w:rsid w:val="008F77D1"/>
    <w:rsid w:val="008F7839"/>
    <w:rsid w:val="00900555"/>
    <w:rsid w:val="00900709"/>
    <w:rsid w:val="00900ADA"/>
    <w:rsid w:val="009011A7"/>
    <w:rsid w:val="00901666"/>
    <w:rsid w:val="009017DF"/>
    <w:rsid w:val="00901A9A"/>
    <w:rsid w:val="009020F1"/>
    <w:rsid w:val="009022B5"/>
    <w:rsid w:val="009024EA"/>
    <w:rsid w:val="00902589"/>
    <w:rsid w:val="00902B21"/>
    <w:rsid w:val="00902CA5"/>
    <w:rsid w:val="00902D42"/>
    <w:rsid w:val="00902FEC"/>
    <w:rsid w:val="0090307E"/>
    <w:rsid w:val="00903515"/>
    <w:rsid w:val="00903A49"/>
    <w:rsid w:val="00903E8E"/>
    <w:rsid w:val="00904844"/>
    <w:rsid w:val="0090492C"/>
    <w:rsid w:val="00904C91"/>
    <w:rsid w:val="00904E84"/>
    <w:rsid w:val="00905199"/>
    <w:rsid w:val="0090521A"/>
    <w:rsid w:val="0090546D"/>
    <w:rsid w:val="00905748"/>
    <w:rsid w:val="00905972"/>
    <w:rsid w:val="00907107"/>
    <w:rsid w:val="0090713A"/>
    <w:rsid w:val="00910B54"/>
    <w:rsid w:val="00910E76"/>
    <w:rsid w:val="00910FF7"/>
    <w:rsid w:val="009110D1"/>
    <w:rsid w:val="009113A2"/>
    <w:rsid w:val="00911E67"/>
    <w:rsid w:val="0091204D"/>
    <w:rsid w:val="00912BD0"/>
    <w:rsid w:val="00912C48"/>
    <w:rsid w:val="00912FFC"/>
    <w:rsid w:val="00913760"/>
    <w:rsid w:val="00914AC1"/>
    <w:rsid w:val="00914C50"/>
    <w:rsid w:val="00914DB6"/>
    <w:rsid w:val="00915547"/>
    <w:rsid w:val="009169D3"/>
    <w:rsid w:val="00916E84"/>
    <w:rsid w:val="00917092"/>
    <w:rsid w:val="00917255"/>
    <w:rsid w:val="009175A6"/>
    <w:rsid w:val="009176D2"/>
    <w:rsid w:val="00917D74"/>
    <w:rsid w:val="00917EE8"/>
    <w:rsid w:val="00917F3C"/>
    <w:rsid w:val="009208C7"/>
    <w:rsid w:val="009210C0"/>
    <w:rsid w:val="009215C8"/>
    <w:rsid w:val="00921989"/>
    <w:rsid w:val="009219DF"/>
    <w:rsid w:val="00921B84"/>
    <w:rsid w:val="00921DAD"/>
    <w:rsid w:val="0092236B"/>
    <w:rsid w:val="009229CE"/>
    <w:rsid w:val="00922D52"/>
    <w:rsid w:val="00922F15"/>
    <w:rsid w:val="00923430"/>
    <w:rsid w:val="009235F8"/>
    <w:rsid w:val="00923788"/>
    <w:rsid w:val="00923DAF"/>
    <w:rsid w:val="00923FC1"/>
    <w:rsid w:val="009248F1"/>
    <w:rsid w:val="00924BDD"/>
    <w:rsid w:val="00924C5D"/>
    <w:rsid w:val="00924D6C"/>
    <w:rsid w:val="00924E58"/>
    <w:rsid w:val="00925373"/>
    <w:rsid w:val="009254CB"/>
    <w:rsid w:val="0092550E"/>
    <w:rsid w:val="00925911"/>
    <w:rsid w:val="00926086"/>
    <w:rsid w:val="00926BEF"/>
    <w:rsid w:val="00926CA7"/>
    <w:rsid w:val="009271A6"/>
    <w:rsid w:val="00927734"/>
    <w:rsid w:val="00927903"/>
    <w:rsid w:val="00927A2F"/>
    <w:rsid w:val="00927D92"/>
    <w:rsid w:val="00930182"/>
    <w:rsid w:val="00930623"/>
    <w:rsid w:val="00931209"/>
    <w:rsid w:val="009315B5"/>
    <w:rsid w:val="00931C93"/>
    <w:rsid w:val="00931EE7"/>
    <w:rsid w:val="00931FFA"/>
    <w:rsid w:val="0093209B"/>
    <w:rsid w:val="00932343"/>
    <w:rsid w:val="00932358"/>
    <w:rsid w:val="00932599"/>
    <w:rsid w:val="0093313A"/>
    <w:rsid w:val="00933582"/>
    <w:rsid w:val="00933CB0"/>
    <w:rsid w:val="00934383"/>
    <w:rsid w:val="009347C7"/>
    <w:rsid w:val="00935078"/>
    <w:rsid w:val="00935161"/>
    <w:rsid w:val="0093517C"/>
    <w:rsid w:val="00935249"/>
    <w:rsid w:val="009358FA"/>
    <w:rsid w:val="00935D33"/>
    <w:rsid w:val="00935DC5"/>
    <w:rsid w:val="00935EF0"/>
    <w:rsid w:val="0093600D"/>
    <w:rsid w:val="009360A9"/>
    <w:rsid w:val="009361FC"/>
    <w:rsid w:val="009367BF"/>
    <w:rsid w:val="00936DF1"/>
    <w:rsid w:val="00936FB9"/>
    <w:rsid w:val="0093794C"/>
    <w:rsid w:val="009379E8"/>
    <w:rsid w:val="0094012D"/>
    <w:rsid w:val="00940281"/>
    <w:rsid w:val="00940A76"/>
    <w:rsid w:val="009410CB"/>
    <w:rsid w:val="00941179"/>
    <w:rsid w:val="00941297"/>
    <w:rsid w:val="009421F5"/>
    <w:rsid w:val="00942B90"/>
    <w:rsid w:val="00942EFF"/>
    <w:rsid w:val="00943052"/>
    <w:rsid w:val="009430AA"/>
    <w:rsid w:val="009432B7"/>
    <w:rsid w:val="00943460"/>
    <w:rsid w:val="00943F5A"/>
    <w:rsid w:val="00944AB3"/>
    <w:rsid w:val="00944FA8"/>
    <w:rsid w:val="00945891"/>
    <w:rsid w:val="00945E6F"/>
    <w:rsid w:val="0094615A"/>
    <w:rsid w:val="00946200"/>
    <w:rsid w:val="009468E8"/>
    <w:rsid w:val="00946B79"/>
    <w:rsid w:val="0094743E"/>
    <w:rsid w:val="009474E7"/>
    <w:rsid w:val="00947826"/>
    <w:rsid w:val="00947931"/>
    <w:rsid w:val="009507F4"/>
    <w:rsid w:val="00950FC8"/>
    <w:rsid w:val="00951513"/>
    <w:rsid w:val="0095166A"/>
    <w:rsid w:val="00951927"/>
    <w:rsid w:val="00951DD8"/>
    <w:rsid w:val="00952171"/>
    <w:rsid w:val="00952855"/>
    <w:rsid w:val="009529DE"/>
    <w:rsid w:val="0095307F"/>
    <w:rsid w:val="00953269"/>
    <w:rsid w:val="00954C39"/>
    <w:rsid w:val="00954F2E"/>
    <w:rsid w:val="00956DCB"/>
    <w:rsid w:val="00956F5D"/>
    <w:rsid w:val="0095721C"/>
    <w:rsid w:val="009572BF"/>
    <w:rsid w:val="00957407"/>
    <w:rsid w:val="0095793C"/>
    <w:rsid w:val="0096000F"/>
    <w:rsid w:val="009601BA"/>
    <w:rsid w:val="00960315"/>
    <w:rsid w:val="00960CBA"/>
    <w:rsid w:val="00961007"/>
    <w:rsid w:val="00961114"/>
    <w:rsid w:val="00961697"/>
    <w:rsid w:val="009616B4"/>
    <w:rsid w:val="00961ABD"/>
    <w:rsid w:val="00962626"/>
    <w:rsid w:val="00962725"/>
    <w:rsid w:val="00962C8B"/>
    <w:rsid w:val="009634D8"/>
    <w:rsid w:val="00963529"/>
    <w:rsid w:val="00964433"/>
    <w:rsid w:val="00964470"/>
    <w:rsid w:val="009644CF"/>
    <w:rsid w:val="0096468B"/>
    <w:rsid w:val="00964765"/>
    <w:rsid w:val="00964B5B"/>
    <w:rsid w:val="009653A1"/>
    <w:rsid w:val="00965450"/>
    <w:rsid w:val="009656C4"/>
    <w:rsid w:val="00966338"/>
    <w:rsid w:val="00966379"/>
    <w:rsid w:val="00966516"/>
    <w:rsid w:val="00966F19"/>
    <w:rsid w:val="00967205"/>
    <w:rsid w:val="00967315"/>
    <w:rsid w:val="009673B1"/>
    <w:rsid w:val="0096768B"/>
    <w:rsid w:val="0096768C"/>
    <w:rsid w:val="009677B9"/>
    <w:rsid w:val="00967BC2"/>
    <w:rsid w:val="00970630"/>
    <w:rsid w:val="00970967"/>
    <w:rsid w:val="00970A2D"/>
    <w:rsid w:val="00970C07"/>
    <w:rsid w:val="00970F16"/>
    <w:rsid w:val="00970F54"/>
    <w:rsid w:val="00970FB7"/>
    <w:rsid w:val="00971398"/>
    <w:rsid w:val="009719F2"/>
    <w:rsid w:val="00971E6C"/>
    <w:rsid w:val="009733EE"/>
    <w:rsid w:val="00973478"/>
    <w:rsid w:val="00973B21"/>
    <w:rsid w:val="0097412C"/>
    <w:rsid w:val="0097476D"/>
    <w:rsid w:val="00975616"/>
    <w:rsid w:val="00975A07"/>
    <w:rsid w:val="00975F3E"/>
    <w:rsid w:val="00975FEA"/>
    <w:rsid w:val="0097614A"/>
    <w:rsid w:val="00976885"/>
    <w:rsid w:val="00977505"/>
    <w:rsid w:val="00980006"/>
    <w:rsid w:val="009805BB"/>
    <w:rsid w:val="00980795"/>
    <w:rsid w:val="00980A95"/>
    <w:rsid w:val="00980D3B"/>
    <w:rsid w:val="00981011"/>
    <w:rsid w:val="00981623"/>
    <w:rsid w:val="009818E8"/>
    <w:rsid w:val="00981967"/>
    <w:rsid w:val="0098199D"/>
    <w:rsid w:val="00981DF3"/>
    <w:rsid w:val="0098228E"/>
    <w:rsid w:val="0098256F"/>
    <w:rsid w:val="0098270E"/>
    <w:rsid w:val="00982926"/>
    <w:rsid w:val="00982CF2"/>
    <w:rsid w:val="00982D17"/>
    <w:rsid w:val="00982D21"/>
    <w:rsid w:val="00982EE1"/>
    <w:rsid w:val="00983383"/>
    <w:rsid w:val="0098351D"/>
    <w:rsid w:val="009839CC"/>
    <w:rsid w:val="00983B1A"/>
    <w:rsid w:val="00983F12"/>
    <w:rsid w:val="00983FB8"/>
    <w:rsid w:val="00984397"/>
    <w:rsid w:val="0098465E"/>
    <w:rsid w:val="0098469C"/>
    <w:rsid w:val="00984918"/>
    <w:rsid w:val="00984B02"/>
    <w:rsid w:val="009851AE"/>
    <w:rsid w:val="0098525F"/>
    <w:rsid w:val="00985850"/>
    <w:rsid w:val="00985A8C"/>
    <w:rsid w:val="00986215"/>
    <w:rsid w:val="009867DE"/>
    <w:rsid w:val="00987AA6"/>
    <w:rsid w:val="00987BC9"/>
    <w:rsid w:val="00987E16"/>
    <w:rsid w:val="00990389"/>
    <w:rsid w:val="009906F5"/>
    <w:rsid w:val="00990B05"/>
    <w:rsid w:val="00990BAC"/>
    <w:rsid w:val="00990E47"/>
    <w:rsid w:val="009914B2"/>
    <w:rsid w:val="009919E8"/>
    <w:rsid w:val="00991BFC"/>
    <w:rsid w:val="00991F02"/>
    <w:rsid w:val="0099216D"/>
    <w:rsid w:val="00992468"/>
    <w:rsid w:val="00992883"/>
    <w:rsid w:val="009928CB"/>
    <w:rsid w:val="00992ED0"/>
    <w:rsid w:val="00992FC4"/>
    <w:rsid w:val="009933C2"/>
    <w:rsid w:val="009936AA"/>
    <w:rsid w:val="00993C00"/>
    <w:rsid w:val="009941B5"/>
    <w:rsid w:val="009942C0"/>
    <w:rsid w:val="00994BB1"/>
    <w:rsid w:val="00994CE5"/>
    <w:rsid w:val="00994DA5"/>
    <w:rsid w:val="00995115"/>
    <w:rsid w:val="009952A9"/>
    <w:rsid w:val="009954C7"/>
    <w:rsid w:val="00995ED3"/>
    <w:rsid w:val="00995F30"/>
    <w:rsid w:val="00996BAA"/>
    <w:rsid w:val="00996FA1"/>
    <w:rsid w:val="00997D01"/>
    <w:rsid w:val="009A0184"/>
    <w:rsid w:val="009A0386"/>
    <w:rsid w:val="009A0756"/>
    <w:rsid w:val="009A086E"/>
    <w:rsid w:val="009A11A8"/>
    <w:rsid w:val="009A129C"/>
    <w:rsid w:val="009A1362"/>
    <w:rsid w:val="009A28FA"/>
    <w:rsid w:val="009A32ED"/>
    <w:rsid w:val="009A3319"/>
    <w:rsid w:val="009A35B6"/>
    <w:rsid w:val="009A36BC"/>
    <w:rsid w:val="009A3EA9"/>
    <w:rsid w:val="009A425C"/>
    <w:rsid w:val="009A46CC"/>
    <w:rsid w:val="009A514E"/>
    <w:rsid w:val="009A5E57"/>
    <w:rsid w:val="009A602B"/>
    <w:rsid w:val="009A6635"/>
    <w:rsid w:val="009A70A1"/>
    <w:rsid w:val="009A74E3"/>
    <w:rsid w:val="009A7E0E"/>
    <w:rsid w:val="009B0124"/>
    <w:rsid w:val="009B0343"/>
    <w:rsid w:val="009B0588"/>
    <w:rsid w:val="009B096A"/>
    <w:rsid w:val="009B0D30"/>
    <w:rsid w:val="009B0E12"/>
    <w:rsid w:val="009B16D9"/>
    <w:rsid w:val="009B16EF"/>
    <w:rsid w:val="009B1F22"/>
    <w:rsid w:val="009B1F6B"/>
    <w:rsid w:val="009B1F91"/>
    <w:rsid w:val="009B228F"/>
    <w:rsid w:val="009B2303"/>
    <w:rsid w:val="009B28D7"/>
    <w:rsid w:val="009B2A58"/>
    <w:rsid w:val="009B32E2"/>
    <w:rsid w:val="009B35A1"/>
    <w:rsid w:val="009B388B"/>
    <w:rsid w:val="009B3CA1"/>
    <w:rsid w:val="009B3FF3"/>
    <w:rsid w:val="009B4193"/>
    <w:rsid w:val="009B43C8"/>
    <w:rsid w:val="009B46CE"/>
    <w:rsid w:val="009B4946"/>
    <w:rsid w:val="009B49C1"/>
    <w:rsid w:val="009B4B48"/>
    <w:rsid w:val="009B5330"/>
    <w:rsid w:val="009B54CC"/>
    <w:rsid w:val="009B58FC"/>
    <w:rsid w:val="009B5A45"/>
    <w:rsid w:val="009B5D94"/>
    <w:rsid w:val="009B6549"/>
    <w:rsid w:val="009B65D1"/>
    <w:rsid w:val="009B699F"/>
    <w:rsid w:val="009B6DB4"/>
    <w:rsid w:val="009B707C"/>
    <w:rsid w:val="009B729D"/>
    <w:rsid w:val="009B735A"/>
    <w:rsid w:val="009B784C"/>
    <w:rsid w:val="009C0A69"/>
    <w:rsid w:val="009C0C28"/>
    <w:rsid w:val="009C0F77"/>
    <w:rsid w:val="009C1136"/>
    <w:rsid w:val="009C2064"/>
    <w:rsid w:val="009C2CAB"/>
    <w:rsid w:val="009C3052"/>
    <w:rsid w:val="009C30D5"/>
    <w:rsid w:val="009C321E"/>
    <w:rsid w:val="009C343D"/>
    <w:rsid w:val="009C36F9"/>
    <w:rsid w:val="009C3CDE"/>
    <w:rsid w:val="009C48A6"/>
    <w:rsid w:val="009C55EF"/>
    <w:rsid w:val="009C5AE7"/>
    <w:rsid w:val="009C5CE8"/>
    <w:rsid w:val="009C6508"/>
    <w:rsid w:val="009C6C06"/>
    <w:rsid w:val="009C6F2B"/>
    <w:rsid w:val="009C70BC"/>
    <w:rsid w:val="009C7356"/>
    <w:rsid w:val="009C7473"/>
    <w:rsid w:val="009C7554"/>
    <w:rsid w:val="009C755F"/>
    <w:rsid w:val="009C7DEF"/>
    <w:rsid w:val="009D0338"/>
    <w:rsid w:val="009D04D9"/>
    <w:rsid w:val="009D05CF"/>
    <w:rsid w:val="009D0B9F"/>
    <w:rsid w:val="009D0CF0"/>
    <w:rsid w:val="009D10DC"/>
    <w:rsid w:val="009D11D2"/>
    <w:rsid w:val="009D1653"/>
    <w:rsid w:val="009D19C0"/>
    <w:rsid w:val="009D1C19"/>
    <w:rsid w:val="009D294F"/>
    <w:rsid w:val="009D316E"/>
    <w:rsid w:val="009D31B6"/>
    <w:rsid w:val="009D35B9"/>
    <w:rsid w:val="009D3CFD"/>
    <w:rsid w:val="009D3F02"/>
    <w:rsid w:val="009D4043"/>
    <w:rsid w:val="009D44FF"/>
    <w:rsid w:val="009D485B"/>
    <w:rsid w:val="009D5153"/>
    <w:rsid w:val="009D5458"/>
    <w:rsid w:val="009D5BBD"/>
    <w:rsid w:val="009D5F00"/>
    <w:rsid w:val="009D621B"/>
    <w:rsid w:val="009D6A95"/>
    <w:rsid w:val="009D6E31"/>
    <w:rsid w:val="009D793E"/>
    <w:rsid w:val="009D7BFF"/>
    <w:rsid w:val="009D7D10"/>
    <w:rsid w:val="009E0209"/>
    <w:rsid w:val="009E034A"/>
    <w:rsid w:val="009E05CD"/>
    <w:rsid w:val="009E0A1E"/>
    <w:rsid w:val="009E0E75"/>
    <w:rsid w:val="009E19A1"/>
    <w:rsid w:val="009E1A69"/>
    <w:rsid w:val="009E2116"/>
    <w:rsid w:val="009E2221"/>
    <w:rsid w:val="009E2419"/>
    <w:rsid w:val="009E267F"/>
    <w:rsid w:val="009E2798"/>
    <w:rsid w:val="009E2E22"/>
    <w:rsid w:val="009E31F4"/>
    <w:rsid w:val="009E37B5"/>
    <w:rsid w:val="009E3912"/>
    <w:rsid w:val="009E3A56"/>
    <w:rsid w:val="009E3BA0"/>
    <w:rsid w:val="009E42D8"/>
    <w:rsid w:val="009E440B"/>
    <w:rsid w:val="009E44EF"/>
    <w:rsid w:val="009E4C73"/>
    <w:rsid w:val="009E4DE8"/>
    <w:rsid w:val="009E566B"/>
    <w:rsid w:val="009E6AD6"/>
    <w:rsid w:val="009E6FA6"/>
    <w:rsid w:val="009E7272"/>
    <w:rsid w:val="009E737A"/>
    <w:rsid w:val="009E7460"/>
    <w:rsid w:val="009E7A24"/>
    <w:rsid w:val="009F0D86"/>
    <w:rsid w:val="009F1081"/>
    <w:rsid w:val="009F12CB"/>
    <w:rsid w:val="009F139E"/>
    <w:rsid w:val="009F1525"/>
    <w:rsid w:val="009F191E"/>
    <w:rsid w:val="009F19AD"/>
    <w:rsid w:val="009F2405"/>
    <w:rsid w:val="009F27FB"/>
    <w:rsid w:val="009F2F6D"/>
    <w:rsid w:val="009F3B31"/>
    <w:rsid w:val="009F40D8"/>
    <w:rsid w:val="009F430F"/>
    <w:rsid w:val="009F4DAF"/>
    <w:rsid w:val="009F54E2"/>
    <w:rsid w:val="009F5C84"/>
    <w:rsid w:val="009F6060"/>
    <w:rsid w:val="009F6B1C"/>
    <w:rsid w:val="009F6B49"/>
    <w:rsid w:val="009F6EE1"/>
    <w:rsid w:val="009F7061"/>
    <w:rsid w:val="009F778D"/>
    <w:rsid w:val="009F79EB"/>
    <w:rsid w:val="009F7CE9"/>
    <w:rsid w:val="00A00012"/>
    <w:rsid w:val="00A020A9"/>
    <w:rsid w:val="00A02100"/>
    <w:rsid w:val="00A0236A"/>
    <w:rsid w:val="00A02D37"/>
    <w:rsid w:val="00A02FE3"/>
    <w:rsid w:val="00A036EF"/>
    <w:rsid w:val="00A03AA4"/>
    <w:rsid w:val="00A03DB9"/>
    <w:rsid w:val="00A043EB"/>
    <w:rsid w:val="00A044D6"/>
    <w:rsid w:val="00A04906"/>
    <w:rsid w:val="00A049B8"/>
    <w:rsid w:val="00A051AD"/>
    <w:rsid w:val="00A05538"/>
    <w:rsid w:val="00A05B20"/>
    <w:rsid w:val="00A05D4A"/>
    <w:rsid w:val="00A061B7"/>
    <w:rsid w:val="00A0624D"/>
    <w:rsid w:val="00A07053"/>
    <w:rsid w:val="00A073C9"/>
    <w:rsid w:val="00A101A7"/>
    <w:rsid w:val="00A1108B"/>
    <w:rsid w:val="00A1152C"/>
    <w:rsid w:val="00A126CC"/>
    <w:rsid w:val="00A12FD2"/>
    <w:rsid w:val="00A13BB0"/>
    <w:rsid w:val="00A14513"/>
    <w:rsid w:val="00A14980"/>
    <w:rsid w:val="00A14DF0"/>
    <w:rsid w:val="00A14F07"/>
    <w:rsid w:val="00A15333"/>
    <w:rsid w:val="00A158AA"/>
    <w:rsid w:val="00A158E5"/>
    <w:rsid w:val="00A15DA6"/>
    <w:rsid w:val="00A15F25"/>
    <w:rsid w:val="00A163BB"/>
    <w:rsid w:val="00A20DEA"/>
    <w:rsid w:val="00A219B6"/>
    <w:rsid w:val="00A21B50"/>
    <w:rsid w:val="00A21BFE"/>
    <w:rsid w:val="00A22004"/>
    <w:rsid w:val="00A2238B"/>
    <w:rsid w:val="00A230BD"/>
    <w:rsid w:val="00A2357F"/>
    <w:rsid w:val="00A23AEC"/>
    <w:rsid w:val="00A245FE"/>
    <w:rsid w:val="00A246C4"/>
    <w:rsid w:val="00A2488B"/>
    <w:rsid w:val="00A24B26"/>
    <w:rsid w:val="00A251E4"/>
    <w:rsid w:val="00A25A27"/>
    <w:rsid w:val="00A261D4"/>
    <w:rsid w:val="00A263C3"/>
    <w:rsid w:val="00A268E1"/>
    <w:rsid w:val="00A26906"/>
    <w:rsid w:val="00A26A64"/>
    <w:rsid w:val="00A2747F"/>
    <w:rsid w:val="00A2749D"/>
    <w:rsid w:val="00A278E8"/>
    <w:rsid w:val="00A27CC8"/>
    <w:rsid w:val="00A3000B"/>
    <w:rsid w:val="00A3004C"/>
    <w:rsid w:val="00A30CE6"/>
    <w:rsid w:val="00A31104"/>
    <w:rsid w:val="00A3124D"/>
    <w:rsid w:val="00A314FD"/>
    <w:rsid w:val="00A31BF3"/>
    <w:rsid w:val="00A31E23"/>
    <w:rsid w:val="00A32076"/>
    <w:rsid w:val="00A327CC"/>
    <w:rsid w:val="00A33144"/>
    <w:rsid w:val="00A337D0"/>
    <w:rsid w:val="00A33B94"/>
    <w:rsid w:val="00A33C8C"/>
    <w:rsid w:val="00A33DCA"/>
    <w:rsid w:val="00A33E1A"/>
    <w:rsid w:val="00A33F98"/>
    <w:rsid w:val="00A34344"/>
    <w:rsid w:val="00A344AB"/>
    <w:rsid w:val="00A34D95"/>
    <w:rsid w:val="00A34DF7"/>
    <w:rsid w:val="00A34F7E"/>
    <w:rsid w:val="00A35565"/>
    <w:rsid w:val="00A35586"/>
    <w:rsid w:val="00A35643"/>
    <w:rsid w:val="00A356C5"/>
    <w:rsid w:val="00A35971"/>
    <w:rsid w:val="00A361BA"/>
    <w:rsid w:val="00A36421"/>
    <w:rsid w:val="00A368BC"/>
    <w:rsid w:val="00A369AA"/>
    <w:rsid w:val="00A36A2A"/>
    <w:rsid w:val="00A36BAF"/>
    <w:rsid w:val="00A3777F"/>
    <w:rsid w:val="00A37F89"/>
    <w:rsid w:val="00A37F90"/>
    <w:rsid w:val="00A40002"/>
    <w:rsid w:val="00A4031A"/>
    <w:rsid w:val="00A40386"/>
    <w:rsid w:val="00A40511"/>
    <w:rsid w:val="00A40A40"/>
    <w:rsid w:val="00A40C66"/>
    <w:rsid w:val="00A412F9"/>
    <w:rsid w:val="00A41DD4"/>
    <w:rsid w:val="00A42003"/>
    <w:rsid w:val="00A42154"/>
    <w:rsid w:val="00A4222C"/>
    <w:rsid w:val="00A42329"/>
    <w:rsid w:val="00A4310F"/>
    <w:rsid w:val="00A438B2"/>
    <w:rsid w:val="00A44959"/>
    <w:rsid w:val="00A44C1C"/>
    <w:rsid w:val="00A44D06"/>
    <w:rsid w:val="00A44D10"/>
    <w:rsid w:val="00A451A5"/>
    <w:rsid w:val="00A458CE"/>
    <w:rsid w:val="00A45B21"/>
    <w:rsid w:val="00A45B61"/>
    <w:rsid w:val="00A4609F"/>
    <w:rsid w:val="00A46921"/>
    <w:rsid w:val="00A46A80"/>
    <w:rsid w:val="00A46FA7"/>
    <w:rsid w:val="00A47144"/>
    <w:rsid w:val="00A4720E"/>
    <w:rsid w:val="00A47DFD"/>
    <w:rsid w:val="00A47F84"/>
    <w:rsid w:val="00A50A7C"/>
    <w:rsid w:val="00A52DF2"/>
    <w:rsid w:val="00A52EDE"/>
    <w:rsid w:val="00A5304D"/>
    <w:rsid w:val="00A53411"/>
    <w:rsid w:val="00A53455"/>
    <w:rsid w:val="00A535C3"/>
    <w:rsid w:val="00A539D5"/>
    <w:rsid w:val="00A53E05"/>
    <w:rsid w:val="00A5429C"/>
    <w:rsid w:val="00A544AA"/>
    <w:rsid w:val="00A548EB"/>
    <w:rsid w:val="00A54D53"/>
    <w:rsid w:val="00A561EA"/>
    <w:rsid w:val="00A562D0"/>
    <w:rsid w:val="00A56991"/>
    <w:rsid w:val="00A56B0A"/>
    <w:rsid w:val="00A577A4"/>
    <w:rsid w:val="00A57907"/>
    <w:rsid w:val="00A6097B"/>
    <w:rsid w:val="00A60A99"/>
    <w:rsid w:val="00A60BEA"/>
    <w:rsid w:val="00A61138"/>
    <w:rsid w:val="00A611FB"/>
    <w:rsid w:val="00A6130F"/>
    <w:rsid w:val="00A617C1"/>
    <w:rsid w:val="00A61931"/>
    <w:rsid w:val="00A621AE"/>
    <w:rsid w:val="00A6233B"/>
    <w:rsid w:val="00A62886"/>
    <w:rsid w:val="00A6360B"/>
    <w:rsid w:val="00A63855"/>
    <w:rsid w:val="00A63A1D"/>
    <w:rsid w:val="00A64221"/>
    <w:rsid w:val="00A64943"/>
    <w:rsid w:val="00A64D8B"/>
    <w:rsid w:val="00A6545D"/>
    <w:rsid w:val="00A65AFF"/>
    <w:rsid w:val="00A65DBA"/>
    <w:rsid w:val="00A65E30"/>
    <w:rsid w:val="00A65EF8"/>
    <w:rsid w:val="00A6624B"/>
    <w:rsid w:val="00A66272"/>
    <w:rsid w:val="00A6661B"/>
    <w:rsid w:val="00A6690E"/>
    <w:rsid w:val="00A66C06"/>
    <w:rsid w:val="00A66F5B"/>
    <w:rsid w:val="00A674AF"/>
    <w:rsid w:val="00A70BB5"/>
    <w:rsid w:val="00A71541"/>
    <w:rsid w:val="00A71A92"/>
    <w:rsid w:val="00A71CE8"/>
    <w:rsid w:val="00A72773"/>
    <w:rsid w:val="00A73261"/>
    <w:rsid w:val="00A738D6"/>
    <w:rsid w:val="00A73D75"/>
    <w:rsid w:val="00A73EF9"/>
    <w:rsid w:val="00A740C1"/>
    <w:rsid w:val="00A74720"/>
    <w:rsid w:val="00A750BC"/>
    <w:rsid w:val="00A752D3"/>
    <w:rsid w:val="00A753CB"/>
    <w:rsid w:val="00A75646"/>
    <w:rsid w:val="00A75777"/>
    <w:rsid w:val="00A75A5F"/>
    <w:rsid w:val="00A7601A"/>
    <w:rsid w:val="00A76291"/>
    <w:rsid w:val="00A763B5"/>
    <w:rsid w:val="00A76696"/>
    <w:rsid w:val="00A77453"/>
    <w:rsid w:val="00A77B96"/>
    <w:rsid w:val="00A80469"/>
    <w:rsid w:val="00A80F2D"/>
    <w:rsid w:val="00A81071"/>
    <w:rsid w:val="00A8160C"/>
    <w:rsid w:val="00A817B0"/>
    <w:rsid w:val="00A818C5"/>
    <w:rsid w:val="00A8194E"/>
    <w:rsid w:val="00A81D74"/>
    <w:rsid w:val="00A82193"/>
    <w:rsid w:val="00A828F1"/>
    <w:rsid w:val="00A829E4"/>
    <w:rsid w:val="00A82ABF"/>
    <w:rsid w:val="00A82B16"/>
    <w:rsid w:val="00A83116"/>
    <w:rsid w:val="00A831F1"/>
    <w:rsid w:val="00A83455"/>
    <w:rsid w:val="00A8368D"/>
    <w:rsid w:val="00A83BC7"/>
    <w:rsid w:val="00A847E3"/>
    <w:rsid w:val="00A84AE0"/>
    <w:rsid w:val="00A84B6D"/>
    <w:rsid w:val="00A84F70"/>
    <w:rsid w:val="00A852B9"/>
    <w:rsid w:val="00A86C13"/>
    <w:rsid w:val="00A87122"/>
    <w:rsid w:val="00A8782F"/>
    <w:rsid w:val="00A87BDB"/>
    <w:rsid w:val="00A87CDB"/>
    <w:rsid w:val="00A90258"/>
    <w:rsid w:val="00A90318"/>
    <w:rsid w:val="00A9032A"/>
    <w:rsid w:val="00A90442"/>
    <w:rsid w:val="00A90AD9"/>
    <w:rsid w:val="00A90B1D"/>
    <w:rsid w:val="00A90E87"/>
    <w:rsid w:val="00A91096"/>
    <w:rsid w:val="00A9115C"/>
    <w:rsid w:val="00A911B4"/>
    <w:rsid w:val="00A91750"/>
    <w:rsid w:val="00A91C33"/>
    <w:rsid w:val="00A92100"/>
    <w:rsid w:val="00A92584"/>
    <w:rsid w:val="00A92D07"/>
    <w:rsid w:val="00A92F1C"/>
    <w:rsid w:val="00A931CE"/>
    <w:rsid w:val="00A93355"/>
    <w:rsid w:val="00A9368C"/>
    <w:rsid w:val="00A93751"/>
    <w:rsid w:val="00A93DCD"/>
    <w:rsid w:val="00A93F9E"/>
    <w:rsid w:val="00A9460A"/>
    <w:rsid w:val="00A9469D"/>
    <w:rsid w:val="00A94BC4"/>
    <w:rsid w:val="00A952C9"/>
    <w:rsid w:val="00A958AF"/>
    <w:rsid w:val="00A95AAA"/>
    <w:rsid w:val="00A96AFB"/>
    <w:rsid w:val="00A96FFB"/>
    <w:rsid w:val="00A979AE"/>
    <w:rsid w:val="00A97F85"/>
    <w:rsid w:val="00AA062B"/>
    <w:rsid w:val="00AA13AC"/>
    <w:rsid w:val="00AA1C65"/>
    <w:rsid w:val="00AA1CB5"/>
    <w:rsid w:val="00AA282E"/>
    <w:rsid w:val="00AA2988"/>
    <w:rsid w:val="00AA304C"/>
    <w:rsid w:val="00AA3149"/>
    <w:rsid w:val="00AA35DD"/>
    <w:rsid w:val="00AA3770"/>
    <w:rsid w:val="00AA3AA2"/>
    <w:rsid w:val="00AA3D83"/>
    <w:rsid w:val="00AA405C"/>
    <w:rsid w:val="00AA4407"/>
    <w:rsid w:val="00AA4807"/>
    <w:rsid w:val="00AA4D2A"/>
    <w:rsid w:val="00AA4D8A"/>
    <w:rsid w:val="00AA53D8"/>
    <w:rsid w:val="00AA5FAD"/>
    <w:rsid w:val="00AA6B6A"/>
    <w:rsid w:val="00AA76C1"/>
    <w:rsid w:val="00AA7CE4"/>
    <w:rsid w:val="00AA7CFD"/>
    <w:rsid w:val="00AA7F92"/>
    <w:rsid w:val="00AB0024"/>
    <w:rsid w:val="00AB0089"/>
    <w:rsid w:val="00AB0345"/>
    <w:rsid w:val="00AB1337"/>
    <w:rsid w:val="00AB18CC"/>
    <w:rsid w:val="00AB1C2D"/>
    <w:rsid w:val="00AB21E7"/>
    <w:rsid w:val="00AB2649"/>
    <w:rsid w:val="00AB287A"/>
    <w:rsid w:val="00AB2D36"/>
    <w:rsid w:val="00AB3176"/>
    <w:rsid w:val="00AB3786"/>
    <w:rsid w:val="00AB387C"/>
    <w:rsid w:val="00AB3D9F"/>
    <w:rsid w:val="00AB4190"/>
    <w:rsid w:val="00AB4192"/>
    <w:rsid w:val="00AB470A"/>
    <w:rsid w:val="00AB47D4"/>
    <w:rsid w:val="00AB4993"/>
    <w:rsid w:val="00AB501B"/>
    <w:rsid w:val="00AB63E1"/>
    <w:rsid w:val="00AB6BEB"/>
    <w:rsid w:val="00AB7907"/>
    <w:rsid w:val="00AB7E5A"/>
    <w:rsid w:val="00AC04EC"/>
    <w:rsid w:val="00AC05CC"/>
    <w:rsid w:val="00AC098E"/>
    <w:rsid w:val="00AC0F3A"/>
    <w:rsid w:val="00AC1258"/>
    <w:rsid w:val="00AC2147"/>
    <w:rsid w:val="00AC23B9"/>
    <w:rsid w:val="00AC29B3"/>
    <w:rsid w:val="00AC3935"/>
    <w:rsid w:val="00AC3936"/>
    <w:rsid w:val="00AC3F25"/>
    <w:rsid w:val="00AC41BD"/>
    <w:rsid w:val="00AC48F9"/>
    <w:rsid w:val="00AC5936"/>
    <w:rsid w:val="00AC5A3C"/>
    <w:rsid w:val="00AC6368"/>
    <w:rsid w:val="00AC69FE"/>
    <w:rsid w:val="00AC6A07"/>
    <w:rsid w:val="00AC712D"/>
    <w:rsid w:val="00AC7286"/>
    <w:rsid w:val="00AC7737"/>
    <w:rsid w:val="00AD0560"/>
    <w:rsid w:val="00AD068F"/>
    <w:rsid w:val="00AD11A0"/>
    <w:rsid w:val="00AD1349"/>
    <w:rsid w:val="00AD13B0"/>
    <w:rsid w:val="00AD1660"/>
    <w:rsid w:val="00AD1662"/>
    <w:rsid w:val="00AD298D"/>
    <w:rsid w:val="00AD2C06"/>
    <w:rsid w:val="00AD2E78"/>
    <w:rsid w:val="00AD2F72"/>
    <w:rsid w:val="00AD32E9"/>
    <w:rsid w:val="00AD343C"/>
    <w:rsid w:val="00AD3E79"/>
    <w:rsid w:val="00AD429C"/>
    <w:rsid w:val="00AD43E3"/>
    <w:rsid w:val="00AD4C1F"/>
    <w:rsid w:val="00AD4F34"/>
    <w:rsid w:val="00AD5088"/>
    <w:rsid w:val="00AD52E1"/>
    <w:rsid w:val="00AD53B6"/>
    <w:rsid w:val="00AD58C3"/>
    <w:rsid w:val="00AD62BB"/>
    <w:rsid w:val="00AD67F7"/>
    <w:rsid w:val="00AD70C7"/>
    <w:rsid w:val="00AD7780"/>
    <w:rsid w:val="00AD7F20"/>
    <w:rsid w:val="00AE004A"/>
    <w:rsid w:val="00AE05C4"/>
    <w:rsid w:val="00AE0C47"/>
    <w:rsid w:val="00AE0D08"/>
    <w:rsid w:val="00AE0ED6"/>
    <w:rsid w:val="00AE1D9E"/>
    <w:rsid w:val="00AE2015"/>
    <w:rsid w:val="00AE2896"/>
    <w:rsid w:val="00AE3048"/>
    <w:rsid w:val="00AE30D5"/>
    <w:rsid w:val="00AE3839"/>
    <w:rsid w:val="00AE4434"/>
    <w:rsid w:val="00AE44E6"/>
    <w:rsid w:val="00AE457D"/>
    <w:rsid w:val="00AE4CFC"/>
    <w:rsid w:val="00AE5464"/>
    <w:rsid w:val="00AE54A9"/>
    <w:rsid w:val="00AE5A2A"/>
    <w:rsid w:val="00AE60F3"/>
    <w:rsid w:val="00AE61ED"/>
    <w:rsid w:val="00AE6A95"/>
    <w:rsid w:val="00AE7424"/>
    <w:rsid w:val="00AE7E3E"/>
    <w:rsid w:val="00AE7F6A"/>
    <w:rsid w:val="00AF01FB"/>
    <w:rsid w:val="00AF128E"/>
    <w:rsid w:val="00AF1BAE"/>
    <w:rsid w:val="00AF1C00"/>
    <w:rsid w:val="00AF1D87"/>
    <w:rsid w:val="00AF23B6"/>
    <w:rsid w:val="00AF2FB8"/>
    <w:rsid w:val="00AF35B1"/>
    <w:rsid w:val="00AF3930"/>
    <w:rsid w:val="00AF3E0E"/>
    <w:rsid w:val="00AF3EB3"/>
    <w:rsid w:val="00AF43C7"/>
    <w:rsid w:val="00AF468B"/>
    <w:rsid w:val="00AF471E"/>
    <w:rsid w:val="00AF5606"/>
    <w:rsid w:val="00AF56BE"/>
    <w:rsid w:val="00AF6338"/>
    <w:rsid w:val="00AF64AB"/>
    <w:rsid w:val="00AF66DA"/>
    <w:rsid w:val="00AF68DF"/>
    <w:rsid w:val="00AF6AFA"/>
    <w:rsid w:val="00AF7114"/>
    <w:rsid w:val="00AF711D"/>
    <w:rsid w:val="00AF771A"/>
    <w:rsid w:val="00AF7ADF"/>
    <w:rsid w:val="00AF7AF0"/>
    <w:rsid w:val="00B011DD"/>
    <w:rsid w:val="00B015D2"/>
    <w:rsid w:val="00B016E3"/>
    <w:rsid w:val="00B01758"/>
    <w:rsid w:val="00B01F43"/>
    <w:rsid w:val="00B0230E"/>
    <w:rsid w:val="00B02A3D"/>
    <w:rsid w:val="00B032E6"/>
    <w:rsid w:val="00B03603"/>
    <w:rsid w:val="00B03B6C"/>
    <w:rsid w:val="00B03C68"/>
    <w:rsid w:val="00B046AC"/>
    <w:rsid w:val="00B0492B"/>
    <w:rsid w:val="00B04EFA"/>
    <w:rsid w:val="00B0514B"/>
    <w:rsid w:val="00B055C9"/>
    <w:rsid w:val="00B05681"/>
    <w:rsid w:val="00B0581A"/>
    <w:rsid w:val="00B05D0C"/>
    <w:rsid w:val="00B05D54"/>
    <w:rsid w:val="00B061C9"/>
    <w:rsid w:val="00B06A75"/>
    <w:rsid w:val="00B06B8B"/>
    <w:rsid w:val="00B06C62"/>
    <w:rsid w:val="00B075F2"/>
    <w:rsid w:val="00B075FB"/>
    <w:rsid w:val="00B0769E"/>
    <w:rsid w:val="00B078B5"/>
    <w:rsid w:val="00B07CFE"/>
    <w:rsid w:val="00B102C9"/>
    <w:rsid w:val="00B10544"/>
    <w:rsid w:val="00B105DD"/>
    <w:rsid w:val="00B10F77"/>
    <w:rsid w:val="00B117BC"/>
    <w:rsid w:val="00B11B48"/>
    <w:rsid w:val="00B11F43"/>
    <w:rsid w:val="00B12081"/>
    <w:rsid w:val="00B1237D"/>
    <w:rsid w:val="00B128B8"/>
    <w:rsid w:val="00B132C5"/>
    <w:rsid w:val="00B13823"/>
    <w:rsid w:val="00B145E3"/>
    <w:rsid w:val="00B1510B"/>
    <w:rsid w:val="00B15543"/>
    <w:rsid w:val="00B15D59"/>
    <w:rsid w:val="00B16CD9"/>
    <w:rsid w:val="00B16DF8"/>
    <w:rsid w:val="00B172CE"/>
    <w:rsid w:val="00B178E0"/>
    <w:rsid w:val="00B17DC1"/>
    <w:rsid w:val="00B2009B"/>
    <w:rsid w:val="00B203AF"/>
    <w:rsid w:val="00B20400"/>
    <w:rsid w:val="00B207F5"/>
    <w:rsid w:val="00B219E1"/>
    <w:rsid w:val="00B21A56"/>
    <w:rsid w:val="00B21ACC"/>
    <w:rsid w:val="00B2254F"/>
    <w:rsid w:val="00B225A4"/>
    <w:rsid w:val="00B22FD4"/>
    <w:rsid w:val="00B232A1"/>
    <w:rsid w:val="00B24410"/>
    <w:rsid w:val="00B24758"/>
    <w:rsid w:val="00B25047"/>
    <w:rsid w:val="00B255C2"/>
    <w:rsid w:val="00B25618"/>
    <w:rsid w:val="00B256EE"/>
    <w:rsid w:val="00B25D4F"/>
    <w:rsid w:val="00B25DD3"/>
    <w:rsid w:val="00B26415"/>
    <w:rsid w:val="00B26B34"/>
    <w:rsid w:val="00B26D9F"/>
    <w:rsid w:val="00B27093"/>
    <w:rsid w:val="00B270FE"/>
    <w:rsid w:val="00B272B5"/>
    <w:rsid w:val="00B27649"/>
    <w:rsid w:val="00B278EC"/>
    <w:rsid w:val="00B278FB"/>
    <w:rsid w:val="00B27A9A"/>
    <w:rsid w:val="00B30482"/>
    <w:rsid w:val="00B30C3B"/>
    <w:rsid w:val="00B30C88"/>
    <w:rsid w:val="00B310C2"/>
    <w:rsid w:val="00B311E7"/>
    <w:rsid w:val="00B316B9"/>
    <w:rsid w:val="00B3175B"/>
    <w:rsid w:val="00B31DAC"/>
    <w:rsid w:val="00B3228A"/>
    <w:rsid w:val="00B325E0"/>
    <w:rsid w:val="00B32C4B"/>
    <w:rsid w:val="00B3318C"/>
    <w:rsid w:val="00B33B9C"/>
    <w:rsid w:val="00B33BA3"/>
    <w:rsid w:val="00B34106"/>
    <w:rsid w:val="00B342D2"/>
    <w:rsid w:val="00B34947"/>
    <w:rsid w:val="00B34B12"/>
    <w:rsid w:val="00B35ED7"/>
    <w:rsid w:val="00B35F93"/>
    <w:rsid w:val="00B36167"/>
    <w:rsid w:val="00B36413"/>
    <w:rsid w:val="00B36D64"/>
    <w:rsid w:val="00B37025"/>
    <w:rsid w:val="00B3770D"/>
    <w:rsid w:val="00B37FB0"/>
    <w:rsid w:val="00B40D7C"/>
    <w:rsid w:val="00B40EB8"/>
    <w:rsid w:val="00B40FFD"/>
    <w:rsid w:val="00B4102E"/>
    <w:rsid w:val="00B41030"/>
    <w:rsid w:val="00B413A8"/>
    <w:rsid w:val="00B41CC9"/>
    <w:rsid w:val="00B41D4A"/>
    <w:rsid w:val="00B41DD2"/>
    <w:rsid w:val="00B41EF4"/>
    <w:rsid w:val="00B42605"/>
    <w:rsid w:val="00B42767"/>
    <w:rsid w:val="00B42768"/>
    <w:rsid w:val="00B42F90"/>
    <w:rsid w:val="00B433C2"/>
    <w:rsid w:val="00B43CC4"/>
    <w:rsid w:val="00B43E37"/>
    <w:rsid w:val="00B44010"/>
    <w:rsid w:val="00B4406C"/>
    <w:rsid w:val="00B44225"/>
    <w:rsid w:val="00B44939"/>
    <w:rsid w:val="00B4498A"/>
    <w:rsid w:val="00B44D59"/>
    <w:rsid w:val="00B456C2"/>
    <w:rsid w:val="00B457E5"/>
    <w:rsid w:val="00B45840"/>
    <w:rsid w:val="00B45E71"/>
    <w:rsid w:val="00B45FC7"/>
    <w:rsid w:val="00B460F8"/>
    <w:rsid w:val="00B46935"/>
    <w:rsid w:val="00B46B72"/>
    <w:rsid w:val="00B46C03"/>
    <w:rsid w:val="00B46E61"/>
    <w:rsid w:val="00B506F6"/>
    <w:rsid w:val="00B50B9A"/>
    <w:rsid w:val="00B52236"/>
    <w:rsid w:val="00B52C74"/>
    <w:rsid w:val="00B535EA"/>
    <w:rsid w:val="00B5372B"/>
    <w:rsid w:val="00B5462D"/>
    <w:rsid w:val="00B548F6"/>
    <w:rsid w:val="00B549D0"/>
    <w:rsid w:val="00B55761"/>
    <w:rsid w:val="00B5654C"/>
    <w:rsid w:val="00B565AC"/>
    <w:rsid w:val="00B56985"/>
    <w:rsid w:val="00B56C4A"/>
    <w:rsid w:val="00B56EB5"/>
    <w:rsid w:val="00B576A9"/>
    <w:rsid w:val="00B60BA1"/>
    <w:rsid w:val="00B60D0B"/>
    <w:rsid w:val="00B619A3"/>
    <w:rsid w:val="00B61A9D"/>
    <w:rsid w:val="00B6202D"/>
    <w:rsid w:val="00B621EA"/>
    <w:rsid w:val="00B627E0"/>
    <w:rsid w:val="00B62B0B"/>
    <w:rsid w:val="00B62C72"/>
    <w:rsid w:val="00B634D9"/>
    <w:rsid w:val="00B63943"/>
    <w:rsid w:val="00B64968"/>
    <w:rsid w:val="00B64E0F"/>
    <w:rsid w:val="00B65008"/>
    <w:rsid w:val="00B65506"/>
    <w:rsid w:val="00B65D0C"/>
    <w:rsid w:val="00B662BC"/>
    <w:rsid w:val="00B667BD"/>
    <w:rsid w:val="00B67386"/>
    <w:rsid w:val="00B679FC"/>
    <w:rsid w:val="00B70466"/>
    <w:rsid w:val="00B707B4"/>
    <w:rsid w:val="00B707E7"/>
    <w:rsid w:val="00B711B1"/>
    <w:rsid w:val="00B711E3"/>
    <w:rsid w:val="00B7186D"/>
    <w:rsid w:val="00B718A4"/>
    <w:rsid w:val="00B71AC4"/>
    <w:rsid w:val="00B72401"/>
    <w:rsid w:val="00B72A92"/>
    <w:rsid w:val="00B72AA9"/>
    <w:rsid w:val="00B72B1E"/>
    <w:rsid w:val="00B72BC2"/>
    <w:rsid w:val="00B734D0"/>
    <w:rsid w:val="00B73510"/>
    <w:rsid w:val="00B738A4"/>
    <w:rsid w:val="00B73CAE"/>
    <w:rsid w:val="00B73CE4"/>
    <w:rsid w:val="00B7403B"/>
    <w:rsid w:val="00B747FB"/>
    <w:rsid w:val="00B74B8C"/>
    <w:rsid w:val="00B74D96"/>
    <w:rsid w:val="00B7521F"/>
    <w:rsid w:val="00B756DD"/>
    <w:rsid w:val="00B759A8"/>
    <w:rsid w:val="00B75AD8"/>
    <w:rsid w:val="00B75D57"/>
    <w:rsid w:val="00B75EAD"/>
    <w:rsid w:val="00B75F2B"/>
    <w:rsid w:val="00B76113"/>
    <w:rsid w:val="00B762CA"/>
    <w:rsid w:val="00B76B6D"/>
    <w:rsid w:val="00B76BC8"/>
    <w:rsid w:val="00B76BD3"/>
    <w:rsid w:val="00B76DB3"/>
    <w:rsid w:val="00B771E2"/>
    <w:rsid w:val="00B774F6"/>
    <w:rsid w:val="00B80730"/>
    <w:rsid w:val="00B80971"/>
    <w:rsid w:val="00B81788"/>
    <w:rsid w:val="00B81A97"/>
    <w:rsid w:val="00B81F67"/>
    <w:rsid w:val="00B82108"/>
    <w:rsid w:val="00B825D9"/>
    <w:rsid w:val="00B828E3"/>
    <w:rsid w:val="00B82E73"/>
    <w:rsid w:val="00B8334C"/>
    <w:rsid w:val="00B833AC"/>
    <w:rsid w:val="00B83B81"/>
    <w:rsid w:val="00B83E76"/>
    <w:rsid w:val="00B84025"/>
    <w:rsid w:val="00B84E79"/>
    <w:rsid w:val="00B851B0"/>
    <w:rsid w:val="00B853B2"/>
    <w:rsid w:val="00B85F12"/>
    <w:rsid w:val="00B865A3"/>
    <w:rsid w:val="00B86614"/>
    <w:rsid w:val="00B8670B"/>
    <w:rsid w:val="00B86E9C"/>
    <w:rsid w:val="00B86EE0"/>
    <w:rsid w:val="00B8766E"/>
    <w:rsid w:val="00B8798F"/>
    <w:rsid w:val="00B879E9"/>
    <w:rsid w:val="00B87D05"/>
    <w:rsid w:val="00B87E3A"/>
    <w:rsid w:val="00B90A6F"/>
    <w:rsid w:val="00B90BBA"/>
    <w:rsid w:val="00B91A35"/>
    <w:rsid w:val="00B91B05"/>
    <w:rsid w:val="00B91C82"/>
    <w:rsid w:val="00B92314"/>
    <w:rsid w:val="00B92458"/>
    <w:rsid w:val="00B9250C"/>
    <w:rsid w:val="00B92870"/>
    <w:rsid w:val="00B930AE"/>
    <w:rsid w:val="00B934F4"/>
    <w:rsid w:val="00B9365B"/>
    <w:rsid w:val="00B9386F"/>
    <w:rsid w:val="00B938DC"/>
    <w:rsid w:val="00B939E4"/>
    <w:rsid w:val="00B942E9"/>
    <w:rsid w:val="00B9437A"/>
    <w:rsid w:val="00B9513F"/>
    <w:rsid w:val="00B9560A"/>
    <w:rsid w:val="00B95937"/>
    <w:rsid w:val="00B96145"/>
    <w:rsid w:val="00B962B3"/>
    <w:rsid w:val="00B96314"/>
    <w:rsid w:val="00B964D2"/>
    <w:rsid w:val="00B965B5"/>
    <w:rsid w:val="00B96814"/>
    <w:rsid w:val="00B96835"/>
    <w:rsid w:val="00B96C96"/>
    <w:rsid w:val="00B972CF"/>
    <w:rsid w:val="00B978A7"/>
    <w:rsid w:val="00B97BA2"/>
    <w:rsid w:val="00B97CA5"/>
    <w:rsid w:val="00B97E3B"/>
    <w:rsid w:val="00BA0BC1"/>
    <w:rsid w:val="00BA0DD0"/>
    <w:rsid w:val="00BA0E9B"/>
    <w:rsid w:val="00BA118A"/>
    <w:rsid w:val="00BA1801"/>
    <w:rsid w:val="00BA1FE1"/>
    <w:rsid w:val="00BA23CE"/>
    <w:rsid w:val="00BA25D8"/>
    <w:rsid w:val="00BA2DC2"/>
    <w:rsid w:val="00BA3035"/>
    <w:rsid w:val="00BA3377"/>
    <w:rsid w:val="00BA3492"/>
    <w:rsid w:val="00BA3893"/>
    <w:rsid w:val="00BA395F"/>
    <w:rsid w:val="00BA3AFD"/>
    <w:rsid w:val="00BA496B"/>
    <w:rsid w:val="00BA4A83"/>
    <w:rsid w:val="00BA5131"/>
    <w:rsid w:val="00BA5220"/>
    <w:rsid w:val="00BA5478"/>
    <w:rsid w:val="00BA549C"/>
    <w:rsid w:val="00BA5830"/>
    <w:rsid w:val="00BA592E"/>
    <w:rsid w:val="00BA5C23"/>
    <w:rsid w:val="00BA5E20"/>
    <w:rsid w:val="00BA5ED3"/>
    <w:rsid w:val="00BA61BE"/>
    <w:rsid w:val="00BA6507"/>
    <w:rsid w:val="00BA6B29"/>
    <w:rsid w:val="00BA6DC9"/>
    <w:rsid w:val="00BA7484"/>
    <w:rsid w:val="00BA7FAC"/>
    <w:rsid w:val="00BB0020"/>
    <w:rsid w:val="00BB035C"/>
    <w:rsid w:val="00BB0F4B"/>
    <w:rsid w:val="00BB12E6"/>
    <w:rsid w:val="00BB1494"/>
    <w:rsid w:val="00BB1519"/>
    <w:rsid w:val="00BB19E0"/>
    <w:rsid w:val="00BB214E"/>
    <w:rsid w:val="00BB2386"/>
    <w:rsid w:val="00BB27EF"/>
    <w:rsid w:val="00BB290A"/>
    <w:rsid w:val="00BB2AB3"/>
    <w:rsid w:val="00BB2CCE"/>
    <w:rsid w:val="00BB2F92"/>
    <w:rsid w:val="00BB350D"/>
    <w:rsid w:val="00BB3807"/>
    <w:rsid w:val="00BB3FF0"/>
    <w:rsid w:val="00BB4BD5"/>
    <w:rsid w:val="00BB4DEF"/>
    <w:rsid w:val="00BB53F4"/>
    <w:rsid w:val="00BB5766"/>
    <w:rsid w:val="00BB5C82"/>
    <w:rsid w:val="00BB5E35"/>
    <w:rsid w:val="00BB679E"/>
    <w:rsid w:val="00BB67ED"/>
    <w:rsid w:val="00BB68EC"/>
    <w:rsid w:val="00BB6FFF"/>
    <w:rsid w:val="00BB71B9"/>
    <w:rsid w:val="00BB769F"/>
    <w:rsid w:val="00BB7B5D"/>
    <w:rsid w:val="00BB7CA0"/>
    <w:rsid w:val="00BC02B8"/>
    <w:rsid w:val="00BC035C"/>
    <w:rsid w:val="00BC0879"/>
    <w:rsid w:val="00BC0B80"/>
    <w:rsid w:val="00BC132D"/>
    <w:rsid w:val="00BC1653"/>
    <w:rsid w:val="00BC1AFE"/>
    <w:rsid w:val="00BC1C63"/>
    <w:rsid w:val="00BC1D2D"/>
    <w:rsid w:val="00BC29D1"/>
    <w:rsid w:val="00BC2DD7"/>
    <w:rsid w:val="00BC2E97"/>
    <w:rsid w:val="00BC2EDE"/>
    <w:rsid w:val="00BC2FBA"/>
    <w:rsid w:val="00BC3379"/>
    <w:rsid w:val="00BC3981"/>
    <w:rsid w:val="00BC3B8C"/>
    <w:rsid w:val="00BC413B"/>
    <w:rsid w:val="00BC423A"/>
    <w:rsid w:val="00BC4AEA"/>
    <w:rsid w:val="00BC4F23"/>
    <w:rsid w:val="00BC5A5C"/>
    <w:rsid w:val="00BC68E4"/>
    <w:rsid w:val="00BC6B65"/>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9E"/>
    <w:rsid w:val="00BD264C"/>
    <w:rsid w:val="00BD2C88"/>
    <w:rsid w:val="00BD3018"/>
    <w:rsid w:val="00BD369E"/>
    <w:rsid w:val="00BD3F3C"/>
    <w:rsid w:val="00BD41A9"/>
    <w:rsid w:val="00BD4BEB"/>
    <w:rsid w:val="00BD5025"/>
    <w:rsid w:val="00BD5209"/>
    <w:rsid w:val="00BD5618"/>
    <w:rsid w:val="00BD57FB"/>
    <w:rsid w:val="00BD5919"/>
    <w:rsid w:val="00BD5A99"/>
    <w:rsid w:val="00BD63C2"/>
    <w:rsid w:val="00BD649C"/>
    <w:rsid w:val="00BD6721"/>
    <w:rsid w:val="00BD6874"/>
    <w:rsid w:val="00BD707A"/>
    <w:rsid w:val="00BD75B2"/>
    <w:rsid w:val="00BD7718"/>
    <w:rsid w:val="00BD7891"/>
    <w:rsid w:val="00BD7C7E"/>
    <w:rsid w:val="00BD7EFF"/>
    <w:rsid w:val="00BE0578"/>
    <w:rsid w:val="00BE05B7"/>
    <w:rsid w:val="00BE0CAD"/>
    <w:rsid w:val="00BE156E"/>
    <w:rsid w:val="00BE16E2"/>
    <w:rsid w:val="00BE1DDB"/>
    <w:rsid w:val="00BE2581"/>
    <w:rsid w:val="00BE2BA6"/>
    <w:rsid w:val="00BE2CB3"/>
    <w:rsid w:val="00BE2E54"/>
    <w:rsid w:val="00BE2EE0"/>
    <w:rsid w:val="00BE3125"/>
    <w:rsid w:val="00BE31BA"/>
    <w:rsid w:val="00BE3F33"/>
    <w:rsid w:val="00BE45A9"/>
    <w:rsid w:val="00BE4699"/>
    <w:rsid w:val="00BE4979"/>
    <w:rsid w:val="00BE4E2D"/>
    <w:rsid w:val="00BE4EA9"/>
    <w:rsid w:val="00BE4ED1"/>
    <w:rsid w:val="00BE51DC"/>
    <w:rsid w:val="00BE522A"/>
    <w:rsid w:val="00BE624C"/>
    <w:rsid w:val="00BE6E42"/>
    <w:rsid w:val="00BE6FF7"/>
    <w:rsid w:val="00BE71ED"/>
    <w:rsid w:val="00BE731A"/>
    <w:rsid w:val="00BE744C"/>
    <w:rsid w:val="00BE7465"/>
    <w:rsid w:val="00BE7767"/>
    <w:rsid w:val="00BF006E"/>
    <w:rsid w:val="00BF0174"/>
    <w:rsid w:val="00BF09AC"/>
    <w:rsid w:val="00BF0D39"/>
    <w:rsid w:val="00BF1AD7"/>
    <w:rsid w:val="00BF28AE"/>
    <w:rsid w:val="00BF294B"/>
    <w:rsid w:val="00BF29AC"/>
    <w:rsid w:val="00BF2CA7"/>
    <w:rsid w:val="00BF2D79"/>
    <w:rsid w:val="00BF3DC9"/>
    <w:rsid w:val="00BF40B5"/>
    <w:rsid w:val="00BF413A"/>
    <w:rsid w:val="00BF4AA0"/>
    <w:rsid w:val="00BF4BEB"/>
    <w:rsid w:val="00BF4D94"/>
    <w:rsid w:val="00BF53C2"/>
    <w:rsid w:val="00BF53D5"/>
    <w:rsid w:val="00BF578A"/>
    <w:rsid w:val="00BF5990"/>
    <w:rsid w:val="00BF5DB7"/>
    <w:rsid w:val="00BF5DF2"/>
    <w:rsid w:val="00BF6EE3"/>
    <w:rsid w:val="00BF6FAF"/>
    <w:rsid w:val="00BF79D6"/>
    <w:rsid w:val="00BF7CA7"/>
    <w:rsid w:val="00BF7F20"/>
    <w:rsid w:val="00C00059"/>
    <w:rsid w:val="00C0027E"/>
    <w:rsid w:val="00C004F9"/>
    <w:rsid w:val="00C00C91"/>
    <w:rsid w:val="00C00EA8"/>
    <w:rsid w:val="00C015FF"/>
    <w:rsid w:val="00C01AED"/>
    <w:rsid w:val="00C02270"/>
    <w:rsid w:val="00C02C61"/>
    <w:rsid w:val="00C02E0B"/>
    <w:rsid w:val="00C034BD"/>
    <w:rsid w:val="00C0352D"/>
    <w:rsid w:val="00C0366E"/>
    <w:rsid w:val="00C03B27"/>
    <w:rsid w:val="00C040BB"/>
    <w:rsid w:val="00C04200"/>
    <w:rsid w:val="00C04A9E"/>
    <w:rsid w:val="00C04C2C"/>
    <w:rsid w:val="00C054CB"/>
    <w:rsid w:val="00C05989"/>
    <w:rsid w:val="00C05A85"/>
    <w:rsid w:val="00C05A9C"/>
    <w:rsid w:val="00C05C6C"/>
    <w:rsid w:val="00C06DF2"/>
    <w:rsid w:val="00C06F14"/>
    <w:rsid w:val="00C072DF"/>
    <w:rsid w:val="00C07420"/>
    <w:rsid w:val="00C07737"/>
    <w:rsid w:val="00C077D9"/>
    <w:rsid w:val="00C07E3A"/>
    <w:rsid w:val="00C10002"/>
    <w:rsid w:val="00C101D4"/>
    <w:rsid w:val="00C105DC"/>
    <w:rsid w:val="00C10A4F"/>
    <w:rsid w:val="00C1161C"/>
    <w:rsid w:val="00C11EBF"/>
    <w:rsid w:val="00C11F42"/>
    <w:rsid w:val="00C122A0"/>
    <w:rsid w:val="00C12355"/>
    <w:rsid w:val="00C1243D"/>
    <w:rsid w:val="00C12CB9"/>
    <w:rsid w:val="00C12D6A"/>
    <w:rsid w:val="00C13084"/>
    <w:rsid w:val="00C1370F"/>
    <w:rsid w:val="00C138CD"/>
    <w:rsid w:val="00C1398C"/>
    <w:rsid w:val="00C13B4D"/>
    <w:rsid w:val="00C13C59"/>
    <w:rsid w:val="00C141D9"/>
    <w:rsid w:val="00C142F7"/>
    <w:rsid w:val="00C14482"/>
    <w:rsid w:val="00C14977"/>
    <w:rsid w:val="00C14BCC"/>
    <w:rsid w:val="00C14C55"/>
    <w:rsid w:val="00C14CBE"/>
    <w:rsid w:val="00C14D07"/>
    <w:rsid w:val="00C15502"/>
    <w:rsid w:val="00C15A9B"/>
    <w:rsid w:val="00C15DD5"/>
    <w:rsid w:val="00C1638D"/>
    <w:rsid w:val="00C163D8"/>
    <w:rsid w:val="00C16779"/>
    <w:rsid w:val="00C16B99"/>
    <w:rsid w:val="00C16CF5"/>
    <w:rsid w:val="00C17482"/>
    <w:rsid w:val="00C17B04"/>
    <w:rsid w:val="00C17DD6"/>
    <w:rsid w:val="00C20762"/>
    <w:rsid w:val="00C20BAD"/>
    <w:rsid w:val="00C21AE8"/>
    <w:rsid w:val="00C21E6A"/>
    <w:rsid w:val="00C2233E"/>
    <w:rsid w:val="00C23106"/>
    <w:rsid w:val="00C231CE"/>
    <w:rsid w:val="00C247E7"/>
    <w:rsid w:val="00C2506D"/>
    <w:rsid w:val="00C25388"/>
    <w:rsid w:val="00C25687"/>
    <w:rsid w:val="00C25D2A"/>
    <w:rsid w:val="00C26016"/>
    <w:rsid w:val="00C27241"/>
    <w:rsid w:val="00C275C2"/>
    <w:rsid w:val="00C2772B"/>
    <w:rsid w:val="00C300AC"/>
    <w:rsid w:val="00C30105"/>
    <w:rsid w:val="00C30901"/>
    <w:rsid w:val="00C319F7"/>
    <w:rsid w:val="00C31AC8"/>
    <w:rsid w:val="00C31F8E"/>
    <w:rsid w:val="00C31FD2"/>
    <w:rsid w:val="00C322ED"/>
    <w:rsid w:val="00C3244F"/>
    <w:rsid w:val="00C32E9D"/>
    <w:rsid w:val="00C32F04"/>
    <w:rsid w:val="00C33535"/>
    <w:rsid w:val="00C33DDB"/>
    <w:rsid w:val="00C340CE"/>
    <w:rsid w:val="00C34342"/>
    <w:rsid w:val="00C34A9D"/>
    <w:rsid w:val="00C34B00"/>
    <w:rsid w:val="00C34C21"/>
    <w:rsid w:val="00C34CD8"/>
    <w:rsid w:val="00C34DD8"/>
    <w:rsid w:val="00C35012"/>
    <w:rsid w:val="00C3585A"/>
    <w:rsid w:val="00C3651C"/>
    <w:rsid w:val="00C36AA9"/>
    <w:rsid w:val="00C36BA5"/>
    <w:rsid w:val="00C36DF3"/>
    <w:rsid w:val="00C407E7"/>
    <w:rsid w:val="00C40CC8"/>
    <w:rsid w:val="00C40ED3"/>
    <w:rsid w:val="00C4138B"/>
    <w:rsid w:val="00C413C6"/>
    <w:rsid w:val="00C4160B"/>
    <w:rsid w:val="00C41F4C"/>
    <w:rsid w:val="00C421D3"/>
    <w:rsid w:val="00C42461"/>
    <w:rsid w:val="00C42975"/>
    <w:rsid w:val="00C42B12"/>
    <w:rsid w:val="00C42E56"/>
    <w:rsid w:val="00C4303A"/>
    <w:rsid w:val="00C430B9"/>
    <w:rsid w:val="00C4318C"/>
    <w:rsid w:val="00C43C4B"/>
    <w:rsid w:val="00C44120"/>
    <w:rsid w:val="00C44702"/>
    <w:rsid w:val="00C44CD4"/>
    <w:rsid w:val="00C44E97"/>
    <w:rsid w:val="00C45A3B"/>
    <w:rsid w:val="00C46895"/>
    <w:rsid w:val="00C46A45"/>
    <w:rsid w:val="00C46AE2"/>
    <w:rsid w:val="00C4747B"/>
    <w:rsid w:val="00C5048E"/>
    <w:rsid w:val="00C505A1"/>
    <w:rsid w:val="00C509B0"/>
    <w:rsid w:val="00C51108"/>
    <w:rsid w:val="00C5187A"/>
    <w:rsid w:val="00C51F3B"/>
    <w:rsid w:val="00C52001"/>
    <w:rsid w:val="00C52143"/>
    <w:rsid w:val="00C525DE"/>
    <w:rsid w:val="00C52730"/>
    <w:rsid w:val="00C527B1"/>
    <w:rsid w:val="00C528A2"/>
    <w:rsid w:val="00C530DF"/>
    <w:rsid w:val="00C535BB"/>
    <w:rsid w:val="00C53856"/>
    <w:rsid w:val="00C53C6B"/>
    <w:rsid w:val="00C54260"/>
    <w:rsid w:val="00C54D66"/>
    <w:rsid w:val="00C551B1"/>
    <w:rsid w:val="00C55604"/>
    <w:rsid w:val="00C557F4"/>
    <w:rsid w:val="00C5617C"/>
    <w:rsid w:val="00C56A87"/>
    <w:rsid w:val="00C57047"/>
    <w:rsid w:val="00C57180"/>
    <w:rsid w:val="00C57863"/>
    <w:rsid w:val="00C579A2"/>
    <w:rsid w:val="00C601D5"/>
    <w:rsid w:val="00C60220"/>
    <w:rsid w:val="00C60326"/>
    <w:rsid w:val="00C60578"/>
    <w:rsid w:val="00C60683"/>
    <w:rsid w:val="00C607DE"/>
    <w:rsid w:val="00C609F5"/>
    <w:rsid w:val="00C610AD"/>
    <w:rsid w:val="00C61249"/>
    <w:rsid w:val="00C613C0"/>
    <w:rsid w:val="00C6167E"/>
    <w:rsid w:val="00C61A78"/>
    <w:rsid w:val="00C61B23"/>
    <w:rsid w:val="00C621E0"/>
    <w:rsid w:val="00C623C3"/>
    <w:rsid w:val="00C6287D"/>
    <w:rsid w:val="00C62BF3"/>
    <w:rsid w:val="00C62BF8"/>
    <w:rsid w:val="00C6414C"/>
    <w:rsid w:val="00C6423A"/>
    <w:rsid w:val="00C643DC"/>
    <w:rsid w:val="00C6474D"/>
    <w:rsid w:val="00C64B2E"/>
    <w:rsid w:val="00C651A9"/>
    <w:rsid w:val="00C653EC"/>
    <w:rsid w:val="00C6577F"/>
    <w:rsid w:val="00C65DC0"/>
    <w:rsid w:val="00C65E95"/>
    <w:rsid w:val="00C66301"/>
    <w:rsid w:val="00C6633A"/>
    <w:rsid w:val="00C66C04"/>
    <w:rsid w:val="00C67C80"/>
    <w:rsid w:val="00C70089"/>
    <w:rsid w:val="00C703A6"/>
    <w:rsid w:val="00C70B24"/>
    <w:rsid w:val="00C721BD"/>
    <w:rsid w:val="00C727C3"/>
    <w:rsid w:val="00C728E1"/>
    <w:rsid w:val="00C7299C"/>
    <w:rsid w:val="00C72AE8"/>
    <w:rsid w:val="00C72D13"/>
    <w:rsid w:val="00C7311C"/>
    <w:rsid w:val="00C731C5"/>
    <w:rsid w:val="00C73836"/>
    <w:rsid w:val="00C73D27"/>
    <w:rsid w:val="00C744FD"/>
    <w:rsid w:val="00C74EB1"/>
    <w:rsid w:val="00C75040"/>
    <w:rsid w:val="00C7523F"/>
    <w:rsid w:val="00C75527"/>
    <w:rsid w:val="00C75C3F"/>
    <w:rsid w:val="00C75CBF"/>
    <w:rsid w:val="00C75E97"/>
    <w:rsid w:val="00C760BE"/>
    <w:rsid w:val="00C762E1"/>
    <w:rsid w:val="00C765A8"/>
    <w:rsid w:val="00C76612"/>
    <w:rsid w:val="00C76A44"/>
    <w:rsid w:val="00C774BA"/>
    <w:rsid w:val="00C77608"/>
    <w:rsid w:val="00C77CB8"/>
    <w:rsid w:val="00C77D3F"/>
    <w:rsid w:val="00C803B9"/>
    <w:rsid w:val="00C80A6A"/>
    <w:rsid w:val="00C80BC5"/>
    <w:rsid w:val="00C80C1E"/>
    <w:rsid w:val="00C80E14"/>
    <w:rsid w:val="00C810E1"/>
    <w:rsid w:val="00C812B7"/>
    <w:rsid w:val="00C81C60"/>
    <w:rsid w:val="00C821D5"/>
    <w:rsid w:val="00C82BEE"/>
    <w:rsid w:val="00C82CE9"/>
    <w:rsid w:val="00C830C1"/>
    <w:rsid w:val="00C83A8D"/>
    <w:rsid w:val="00C83D3F"/>
    <w:rsid w:val="00C83EB3"/>
    <w:rsid w:val="00C847E1"/>
    <w:rsid w:val="00C8485A"/>
    <w:rsid w:val="00C85C59"/>
    <w:rsid w:val="00C85D49"/>
    <w:rsid w:val="00C85E93"/>
    <w:rsid w:val="00C86179"/>
    <w:rsid w:val="00C86412"/>
    <w:rsid w:val="00C86924"/>
    <w:rsid w:val="00C86DCA"/>
    <w:rsid w:val="00C87051"/>
    <w:rsid w:val="00C8748E"/>
    <w:rsid w:val="00C875E9"/>
    <w:rsid w:val="00C87DE2"/>
    <w:rsid w:val="00C902B9"/>
    <w:rsid w:val="00C9054D"/>
    <w:rsid w:val="00C90D1D"/>
    <w:rsid w:val="00C90F41"/>
    <w:rsid w:val="00C91030"/>
    <w:rsid w:val="00C91253"/>
    <w:rsid w:val="00C914F2"/>
    <w:rsid w:val="00C91564"/>
    <w:rsid w:val="00C916AB"/>
    <w:rsid w:val="00C9189E"/>
    <w:rsid w:val="00C91CED"/>
    <w:rsid w:val="00C91FFA"/>
    <w:rsid w:val="00C92416"/>
    <w:rsid w:val="00C92591"/>
    <w:rsid w:val="00C92639"/>
    <w:rsid w:val="00C927FA"/>
    <w:rsid w:val="00C929F6"/>
    <w:rsid w:val="00C93239"/>
    <w:rsid w:val="00C93358"/>
    <w:rsid w:val="00C934AF"/>
    <w:rsid w:val="00C944AC"/>
    <w:rsid w:val="00C94D8A"/>
    <w:rsid w:val="00C9523A"/>
    <w:rsid w:val="00C9540F"/>
    <w:rsid w:val="00C95FAC"/>
    <w:rsid w:val="00C961ED"/>
    <w:rsid w:val="00C9630C"/>
    <w:rsid w:val="00C966DB"/>
    <w:rsid w:val="00C96779"/>
    <w:rsid w:val="00C96D9E"/>
    <w:rsid w:val="00C9739B"/>
    <w:rsid w:val="00C97A96"/>
    <w:rsid w:val="00C97C46"/>
    <w:rsid w:val="00C97C4A"/>
    <w:rsid w:val="00CA021C"/>
    <w:rsid w:val="00CA02EC"/>
    <w:rsid w:val="00CA05D5"/>
    <w:rsid w:val="00CA0E82"/>
    <w:rsid w:val="00CA178D"/>
    <w:rsid w:val="00CA293B"/>
    <w:rsid w:val="00CA3023"/>
    <w:rsid w:val="00CA3029"/>
    <w:rsid w:val="00CA329A"/>
    <w:rsid w:val="00CA334C"/>
    <w:rsid w:val="00CA37D4"/>
    <w:rsid w:val="00CA3999"/>
    <w:rsid w:val="00CA3EE2"/>
    <w:rsid w:val="00CA5B73"/>
    <w:rsid w:val="00CA5F42"/>
    <w:rsid w:val="00CA6480"/>
    <w:rsid w:val="00CA6686"/>
    <w:rsid w:val="00CA6EE3"/>
    <w:rsid w:val="00CA6F80"/>
    <w:rsid w:val="00CA7A55"/>
    <w:rsid w:val="00CA7EB8"/>
    <w:rsid w:val="00CB0835"/>
    <w:rsid w:val="00CB0DCE"/>
    <w:rsid w:val="00CB0FE7"/>
    <w:rsid w:val="00CB14A7"/>
    <w:rsid w:val="00CB14DD"/>
    <w:rsid w:val="00CB16B9"/>
    <w:rsid w:val="00CB17A1"/>
    <w:rsid w:val="00CB1803"/>
    <w:rsid w:val="00CB1CEE"/>
    <w:rsid w:val="00CB261A"/>
    <w:rsid w:val="00CB2634"/>
    <w:rsid w:val="00CB2FDA"/>
    <w:rsid w:val="00CB31DC"/>
    <w:rsid w:val="00CB3228"/>
    <w:rsid w:val="00CB32A7"/>
    <w:rsid w:val="00CB3D2F"/>
    <w:rsid w:val="00CB3E05"/>
    <w:rsid w:val="00CB41A1"/>
    <w:rsid w:val="00CB4481"/>
    <w:rsid w:val="00CB462D"/>
    <w:rsid w:val="00CB4FAE"/>
    <w:rsid w:val="00CB5386"/>
    <w:rsid w:val="00CB597E"/>
    <w:rsid w:val="00CB5E13"/>
    <w:rsid w:val="00CB6035"/>
    <w:rsid w:val="00CB6558"/>
    <w:rsid w:val="00CB6FC0"/>
    <w:rsid w:val="00CB7057"/>
    <w:rsid w:val="00CB7159"/>
    <w:rsid w:val="00CB749A"/>
    <w:rsid w:val="00CB7FB3"/>
    <w:rsid w:val="00CC00A7"/>
    <w:rsid w:val="00CC0487"/>
    <w:rsid w:val="00CC092F"/>
    <w:rsid w:val="00CC0999"/>
    <w:rsid w:val="00CC0D0A"/>
    <w:rsid w:val="00CC0DCA"/>
    <w:rsid w:val="00CC12CD"/>
    <w:rsid w:val="00CC1303"/>
    <w:rsid w:val="00CC1428"/>
    <w:rsid w:val="00CC1ECD"/>
    <w:rsid w:val="00CC2301"/>
    <w:rsid w:val="00CC2461"/>
    <w:rsid w:val="00CC2AFE"/>
    <w:rsid w:val="00CC2CD9"/>
    <w:rsid w:val="00CC2F87"/>
    <w:rsid w:val="00CC330D"/>
    <w:rsid w:val="00CC3631"/>
    <w:rsid w:val="00CC3697"/>
    <w:rsid w:val="00CC3D04"/>
    <w:rsid w:val="00CC4376"/>
    <w:rsid w:val="00CC4499"/>
    <w:rsid w:val="00CC4E40"/>
    <w:rsid w:val="00CC53A1"/>
    <w:rsid w:val="00CC56FD"/>
    <w:rsid w:val="00CC62B1"/>
    <w:rsid w:val="00CC6D7F"/>
    <w:rsid w:val="00CC7C6C"/>
    <w:rsid w:val="00CC7FEE"/>
    <w:rsid w:val="00CD011E"/>
    <w:rsid w:val="00CD025A"/>
    <w:rsid w:val="00CD1347"/>
    <w:rsid w:val="00CD24C9"/>
    <w:rsid w:val="00CD27C7"/>
    <w:rsid w:val="00CD2CE0"/>
    <w:rsid w:val="00CD2EE7"/>
    <w:rsid w:val="00CD2FE2"/>
    <w:rsid w:val="00CD3192"/>
    <w:rsid w:val="00CD3877"/>
    <w:rsid w:val="00CD39F2"/>
    <w:rsid w:val="00CD491B"/>
    <w:rsid w:val="00CD4A5F"/>
    <w:rsid w:val="00CD52F0"/>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97F"/>
    <w:rsid w:val="00CE233D"/>
    <w:rsid w:val="00CE2FC0"/>
    <w:rsid w:val="00CE34B5"/>
    <w:rsid w:val="00CE4111"/>
    <w:rsid w:val="00CE428E"/>
    <w:rsid w:val="00CE42B9"/>
    <w:rsid w:val="00CE4701"/>
    <w:rsid w:val="00CE4815"/>
    <w:rsid w:val="00CE4AFD"/>
    <w:rsid w:val="00CE4B77"/>
    <w:rsid w:val="00CE4CB6"/>
    <w:rsid w:val="00CE4D3F"/>
    <w:rsid w:val="00CE531F"/>
    <w:rsid w:val="00CE5AAA"/>
    <w:rsid w:val="00CE5F1E"/>
    <w:rsid w:val="00CE6078"/>
    <w:rsid w:val="00CE6411"/>
    <w:rsid w:val="00CE725B"/>
    <w:rsid w:val="00CE7260"/>
    <w:rsid w:val="00CE78B5"/>
    <w:rsid w:val="00CF0596"/>
    <w:rsid w:val="00CF070D"/>
    <w:rsid w:val="00CF0A48"/>
    <w:rsid w:val="00CF0C84"/>
    <w:rsid w:val="00CF12BF"/>
    <w:rsid w:val="00CF2632"/>
    <w:rsid w:val="00CF33EC"/>
    <w:rsid w:val="00CF38A0"/>
    <w:rsid w:val="00CF3986"/>
    <w:rsid w:val="00CF3F9B"/>
    <w:rsid w:val="00CF40FC"/>
    <w:rsid w:val="00CF4EE1"/>
    <w:rsid w:val="00CF5B53"/>
    <w:rsid w:val="00CF7FB3"/>
    <w:rsid w:val="00D0020B"/>
    <w:rsid w:val="00D00C7D"/>
    <w:rsid w:val="00D010D3"/>
    <w:rsid w:val="00D01684"/>
    <w:rsid w:val="00D01F25"/>
    <w:rsid w:val="00D01FAF"/>
    <w:rsid w:val="00D02007"/>
    <w:rsid w:val="00D022F9"/>
    <w:rsid w:val="00D0288F"/>
    <w:rsid w:val="00D028C6"/>
    <w:rsid w:val="00D034A6"/>
    <w:rsid w:val="00D035D7"/>
    <w:rsid w:val="00D03A8C"/>
    <w:rsid w:val="00D047F1"/>
    <w:rsid w:val="00D04A7D"/>
    <w:rsid w:val="00D0504C"/>
    <w:rsid w:val="00D054CB"/>
    <w:rsid w:val="00D05911"/>
    <w:rsid w:val="00D05F73"/>
    <w:rsid w:val="00D05FA5"/>
    <w:rsid w:val="00D0687E"/>
    <w:rsid w:val="00D06CD8"/>
    <w:rsid w:val="00D078BD"/>
    <w:rsid w:val="00D07B23"/>
    <w:rsid w:val="00D07BF4"/>
    <w:rsid w:val="00D07D5C"/>
    <w:rsid w:val="00D07E0E"/>
    <w:rsid w:val="00D1063E"/>
    <w:rsid w:val="00D108CD"/>
    <w:rsid w:val="00D10ADB"/>
    <w:rsid w:val="00D10D6A"/>
    <w:rsid w:val="00D1140D"/>
    <w:rsid w:val="00D1160C"/>
    <w:rsid w:val="00D117D2"/>
    <w:rsid w:val="00D1194E"/>
    <w:rsid w:val="00D11D7F"/>
    <w:rsid w:val="00D12477"/>
    <w:rsid w:val="00D13003"/>
    <w:rsid w:val="00D1307E"/>
    <w:rsid w:val="00D13DD9"/>
    <w:rsid w:val="00D159AE"/>
    <w:rsid w:val="00D15C31"/>
    <w:rsid w:val="00D161FB"/>
    <w:rsid w:val="00D168CA"/>
    <w:rsid w:val="00D16F51"/>
    <w:rsid w:val="00D17179"/>
    <w:rsid w:val="00D202EF"/>
    <w:rsid w:val="00D209B8"/>
    <w:rsid w:val="00D20B82"/>
    <w:rsid w:val="00D21C64"/>
    <w:rsid w:val="00D21C90"/>
    <w:rsid w:val="00D21DFC"/>
    <w:rsid w:val="00D21FB6"/>
    <w:rsid w:val="00D2267C"/>
    <w:rsid w:val="00D2288E"/>
    <w:rsid w:val="00D22CE5"/>
    <w:rsid w:val="00D22E03"/>
    <w:rsid w:val="00D22F61"/>
    <w:rsid w:val="00D235AE"/>
    <w:rsid w:val="00D23760"/>
    <w:rsid w:val="00D2379F"/>
    <w:rsid w:val="00D23C17"/>
    <w:rsid w:val="00D23D77"/>
    <w:rsid w:val="00D23F81"/>
    <w:rsid w:val="00D24567"/>
    <w:rsid w:val="00D24611"/>
    <w:rsid w:val="00D25BB8"/>
    <w:rsid w:val="00D264D3"/>
    <w:rsid w:val="00D26739"/>
    <w:rsid w:val="00D267F0"/>
    <w:rsid w:val="00D2693F"/>
    <w:rsid w:val="00D269E3"/>
    <w:rsid w:val="00D269F4"/>
    <w:rsid w:val="00D26E58"/>
    <w:rsid w:val="00D26FFE"/>
    <w:rsid w:val="00D272A4"/>
    <w:rsid w:val="00D27B67"/>
    <w:rsid w:val="00D27C9B"/>
    <w:rsid w:val="00D3006D"/>
    <w:rsid w:val="00D30372"/>
    <w:rsid w:val="00D30486"/>
    <w:rsid w:val="00D30A5F"/>
    <w:rsid w:val="00D30BE1"/>
    <w:rsid w:val="00D31C61"/>
    <w:rsid w:val="00D31D37"/>
    <w:rsid w:val="00D31DF6"/>
    <w:rsid w:val="00D32243"/>
    <w:rsid w:val="00D328F3"/>
    <w:rsid w:val="00D32F0A"/>
    <w:rsid w:val="00D32F7B"/>
    <w:rsid w:val="00D32F7C"/>
    <w:rsid w:val="00D3559C"/>
    <w:rsid w:val="00D355AA"/>
    <w:rsid w:val="00D358A4"/>
    <w:rsid w:val="00D35B7A"/>
    <w:rsid w:val="00D35F30"/>
    <w:rsid w:val="00D36754"/>
    <w:rsid w:val="00D36E9B"/>
    <w:rsid w:val="00D37245"/>
    <w:rsid w:val="00D37328"/>
    <w:rsid w:val="00D3761E"/>
    <w:rsid w:val="00D379AF"/>
    <w:rsid w:val="00D40090"/>
    <w:rsid w:val="00D40140"/>
    <w:rsid w:val="00D4034A"/>
    <w:rsid w:val="00D40414"/>
    <w:rsid w:val="00D407EC"/>
    <w:rsid w:val="00D4196D"/>
    <w:rsid w:val="00D4244E"/>
    <w:rsid w:val="00D42B22"/>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7"/>
    <w:rsid w:val="00D46485"/>
    <w:rsid w:val="00D46AE7"/>
    <w:rsid w:val="00D46BC9"/>
    <w:rsid w:val="00D46E77"/>
    <w:rsid w:val="00D472AB"/>
    <w:rsid w:val="00D47683"/>
    <w:rsid w:val="00D50A5B"/>
    <w:rsid w:val="00D50BC1"/>
    <w:rsid w:val="00D50D23"/>
    <w:rsid w:val="00D515A2"/>
    <w:rsid w:val="00D515E7"/>
    <w:rsid w:val="00D51764"/>
    <w:rsid w:val="00D519ED"/>
    <w:rsid w:val="00D51BA7"/>
    <w:rsid w:val="00D5258C"/>
    <w:rsid w:val="00D535EC"/>
    <w:rsid w:val="00D54023"/>
    <w:rsid w:val="00D54209"/>
    <w:rsid w:val="00D5464E"/>
    <w:rsid w:val="00D54C6D"/>
    <w:rsid w:val="00D54FC4"/>
    <w:rsid w:val="00D554BD"/>
    <w:rsid w:val="00D555ED"/>
    <w:rsid w:val="00D55C4C"/>
    <w:rsid w:val="00D55D4F"/>
    <w:rsid w:val="00D569E9"/>
    <w:rsid w:val="00D56DE6"/>
    <w:rsid w:val="00D56E8E"/>
    <w:rsid w:val="00D5710D"/>
    <w:rsid w:val="00D571D1"/>
    <w:rsid w:val="00D5757F"/>
    <w:rsid w:val="00D60296"/>
    <w:rsid w:val="00D609A2"/>
    <w:rsid w:val="00D60A1F"/>
    <w:rsid w:val="00D60B55"/>
    <w:rsid w:val="00D60F6B"/>
    <w:rsid w:val="00D612A9"/>
    <w:rsid w:val="00D612D9"/>
    <w:rsid w:val="00D61551"/>
    <w:rsid w:val="00D61E67"/>
    <w:rsid w:val="00D621C3"/>
    <w:rsid w:val="00D6249C"/>
    <w:rsid w:val="00D6263B"/>
    <w:rsid w:val="00D62CB3"/>
    <w:rsid w:val="00D62E9E"/>
    <w:rsid w:val="00D6340F"/>
    <w:rsid w:val="00D6342F"/>
    <w:rsid w:val="00D6352C"/>
    <w:rsid w:val="00D63819"/>
    <w:rsid w:val="00D6429C"/>
    <w:rsid w:val="00D642C3"/>
    <w:rsid w:val="00D64AB9"/>
    <w:rsid w:val="00D64AD3"/>
    <w:rsid w:val="00D65B60"/>
    <w:rsid w:val="00D6656D"/>
    <w:rsid w:val="00D6663E"/>
    <w:rsid w:val="00D66D93"/>
    <w:rsid w:val="00D66EDD"/>
    <w:rsid w:val="00D67D70"/>
    <w:rsid w:val="00D67DC6"/>
    <w:rsid w:val="00D67DF8"/>
    <w:rsid w:val="00D701B9"/>
    <w:rsid w:val="00D70247"/>
    <w:rsid w:val="00D7147A"/>
    <w:rsid w:val="00D715C0"/>
    <w:rsid w:val="00D718BC"/>
    <w:rsid w:val="00D719AB"/>
    <w:rsid w:val="00D71A8C"/>
    <w:rsid w:val="00D71E84"/>
    <w:rsid w:val="00D72599"/>
    <w:rsid w:val="00D72656"/>
    <w:rsid w:val="00D7265A"/>
    <w:rsid w:val="00D728A8"/>
    <w:rsid w:val="00D72A05"/>
    <w:rsid w:val="00D72D31"/>
    <w:rsid w:val="00D73442"/>
    <w:rsid w:val="00D734C9"/>
    <w:rsid w:val="00D73FEF"/>
    <w:rsid w:val="00D74B0C"/>
    <w:rsid w:val="00D74E63"/>
    <w:rsid w:val="00D757CC"/>
    <w:rsid w:val="00D75E9F"/>
    <w:rsid w:val="00D75F67"/>
    <w:rsid w:val="00D75F7C"/>
    <w:rsid w:val="00D765B0"/>
    <w:rsid w:val="00D80EAB"/>
    <w:rsid w:val="00D811A9"/>
    <w:rsid w:val="00D81243"/>
    <w:rsid w:val="00D812DA"/>
    <w:rsid w:val="00D81633"/>
    <w:rsid w:val="00D8252F"/>
    <w:rsid w:val="00D82B61"/>
    <w:rsid w:val="00D82DD7"/>
    <w:rsid w:val="00D8357C"/>
    <w:rsid w:val="00D83733"/>
    <w:rsid w:val="00D83A48"/>
    <w:rsid w:val="00D83B5C"/>
    <w:rsid w:val="00D83ECA"/>
    <w:rsid w:val="00D83F6E"/>
    <w:rsid w:val="00D8430B"/>
    <w:rsid w:val="00D84967"/>
    <w:rsid w:val="00D84B77"/>
    <w:rsid w:val="00D85054"/>
    <w:rsid w:val="00D850B8"/>
    <w:rsid w:val="00D85944"/>
    <w:rsid w:val="00D85BE4"/>
    <w:rsid w:val="00D85E5A"/>
    <w:rsid w:val="00D86569"/>
    <w:rsid w:val="00D86E41"/>
    <w:rsid w:val="00D8770C"/>
    <w:rsid w:val="00D87852"/>
    <w:rsid w:val="00D8790F"/>
    <w:rsid w:val="00D87D4D"/>
    <w:rsid w:val="00D908C2"/>
    <w:rsid w:val="00D90DFD"/>
    <w:rsid w:val="00D90F29"/>
    <w:rsid w:val="00D910D0"/>
    <w:rsid w:val="00D91BB3"/>
    <w:rsid w:val="00D92255"/>
    <w:rsid w:val="00D92364"/>
    <w:rsid w:val="00D92813"/>
    <w:rsid w:val="00D929AE"/>
    <w:rsid w:val="00D92B38"/>
    <w:rsid w:val="00D92C7A"/>
    <w:rsid w:val="00D92D44"/>
    <w:rsid w:val="00D931B9"/>
    <w:rsid w:val="00D9365F"/>
    <w:rsid w:val="00D939CD"/>
    <w:rsid w:val="00D93A1B"/>
    <w:rsid w:val="00D93AD3"/>
    <w:rsid w:val="00D946E6"/>
    <w:rsid w:val="00D94A78"/>
    <w:rsid w:val="00D95101"/>
    <w:rsid w:val="00D95224"/>
    <w:rsid w:val="00D95379"/>
    <w:rsid w:val="00D95857"/>
    <w:rsid w:val="00D95D2E"/>
    <w:rsid w:val="00D9653B"/>
    <w:rsid w:val="00D968C9"/>
    <w:rsid w:val="00D971BD"/>
    <w:rsid w:val="00D97490"/>
    <w:rsid w:val="00D979C1"/>
    <w:rsid w:val="00D979F3"/>
    <w:rsid w:val="00DA00B2"/>
    <w:rsid w:val="00DA15FC"/>
    <w:rsid w:val="00DA1B0B"/>
    <w:rsid w:val="00DA1C61"/>
    <w:rsid w:val="00DA1F8B"/>
    <w:rsid w:val="00DA210F"/>
    <w:rsid w:val="00DA21CD"/>
    <w:rsid w:val="00DA21D7"/>
    <w:rsid w:val="00DA2562"/>
    <w:rsid w:val="00DA2705"/>
    <w:rsid w:val="00DA2AC6"/>
    <w:rsid w:val="00DA43DF"/>
    <w:rsid w:val="00DA4D66"/>
    <w:rsid w:val="00DA5449"/>
    <w:rsid w:val="00DA5EEB"/>
    <w:rsid w:val="00DA6533"/>
    <w:rsid w:val="00DA66A6"/>
    <w:rsid w:val="00DA6B12"/>
    <w:rsid w:val="00DA6B6B"/>
    <w:rsid w:val="00DA6DDA"/>
    <w:rsid w:val="00DA7736"/>
    <w:rsid w:val="00DA798B"/>
    <w:rsid w:val="00DB01E7"/>
    <w:rsid w:val="00DB03E1"/>
    <w:rsid w:val="00DB046A"/>
    <w:rsid w:val="00DB0769"/>
    <w:rsid w:val="00DB0FB8"/>
    <w:rsid w:val="00DB19CD"/>
    <w:rsid w:val="00DB1D26"/>
    <w:rsid w:val="00DB207D"/>
    <w:rsid w:val="00DB21AA"/>
    <w:rsid w:val="00DB21BC"/>
    <w:rsid w:val="00DB2AB4"/>
    <w:rsid w:val="00DB2C90"/>
    <w:rsid w:val="00DB34C0"/>
    <w:rsid w:val="00DB395D"/>
    <w:rsid w:val="00DB3C28"/>
    <w:rsid w:val="00DB3F94"/>
    <w:rsid w:val="00DB4251"/>
    <w:rsid w:val="00DB499E"/>
    <w:rsid w:val="00DB4AA9"/>
    <w:rsid w:val="00DB4D35"/>
    <w:rsid w:val="00DB4F02"/>
    <w:rsid w:val="00DB5211"/>
    <w:rsid w:val="00DB59C3"/>
    <w:rsid w:val="00DB5B7A"/>
    <w:rsid w:val="00DB6547"/>
    <w:rsid w:val="00DB664A"/>
    <w:rsid w:val="00DB6762"/>
    <w:rsid w:val="00DB7CA9"/>
    <w:rsid w:val="00DC0CAA"/>
    <w:rsid w:val="00DC156F"/>
    <w:rsid w:val="00DC15DB"/>
    <w:rsid w:val="00DC18BD"/>
    <w:rsid w:val="00DC1C7F"/>
    <w:rsid w:val="00DC1F2A"/>
    <w:rsid w:val="00DC27CB"/>
    <w:rsid w:val="00DC34C9"/>
    <w:rsid w:val="00DC3878"/>
    <w:rsid w:val="00DC4247"/>
    <w:rsid w:val="00DC45DC"/>
    <w:rsid w:val="00DC4B6F"/>
    <w:rsid w:val="00DC4EB2"/>
    <w:rsid w:val="00DC586A"/>
    <w:rsid w:val="00DC588E"/>
    <w:rsid w:val="00DC69B4"/>
    <w:rsid w:val="00DC7710"/>
    <w:rsid w:val="00DC7AAC"/>
    <w:rsid w:val="00DD0AAB"/>
    <w:rsid w:val="00DD1032"/>
    <w:rsid w:val="00DD1267"/>
    <w:rsid w:val="00DD1383"/>
    <w:rsid w:val="00DD13BD"/>
    <w:rsid w:val="00DD1403"/>
    <w:rsid w:val="00DD20F9"/>
    <w:rsid w:val="00DD2AFA"/>
    <w:rsid w:val="00DD2FE0"/>
    <w:rsid w:val="00DD314D"/>
    <w:rsid w:val="00DD341B"/>
    <w:rsid w:val="00DD36A1"/>
    <w:rsid w:val="00DD3BA9"/>
    <w:rsid w:val="00DD3C06"/>
    <w:rsid w:val="00DD3D2A"/>
    <w:rsid w:val="00DD4559"/>
    <w:rsid w:val="00DD49DD"/>
    <w:rsid w:val="00DD49EE"/>
    <w:rsid w:val="00DD4BA3"/>
    <w:rsid w:val="00DD55D3"/>
    <w:rsid w:val="00DD573D"/>
    <w:rsid w:val="00DD589C"/>
    <w:rsid w:val="00DD5EF7"/>
    <w:rsid w:val="00DD6B93"/>
    <w:rsid w:val="00DD6C15"/>
    <w:rsid w:val="00DE0140"/>
    <w:rsid w:val="00DE01AB"/>
    <w:rsid w:val="00DE029E"/>
    <w:rsid w:val="00DE0FF0"/>
    <w:rsid w:val="00DE1361"/>
    <w:rsid w:val="00DE1DC1"/>
    <w:rsid w:val="00DE203C"/>
    <w:rsid w:val="00DE21AA"/>
    <w:rsid w:val="00DE2577"/>
    <w:rsid w:val="00DE27F3"/>
    <w:rsid w:val="00DE2F2E"/>
    <w:rsid w:val="00DE3A91"/>
    <w:rsid w:val="00DE3B8F"/>
    <w:rsid w:val="00DE3BAF"/>
    <w:rsid w:val="00DE3C45"/>
    <w:rsid w:val="00DE3DC1"/>
    <w:rsid w:val="00DE4F5C"/>
    <w:rsid w:val="00DE5C51"/>
    <w:rsid w:val="00DE5CA3"/>
    <w:rsid w:val="00DE6191"/>
    <w:rsid w:val="00DE6A8B"/>
    <w:rsid w:val="00DE6C56"/>
    <w:rsid w:val="00DE7614"/>
    <w:rsid w:val="00DF0724"/>
    <w:rsid w:val="00DF0BDF"/>
    <w:rsid w:val="00DF0CE3"/>
    <w:rsid w:val="00DF131A"/>
    <w:rsid w:val="00DF2456"/>
    <w:rsid w:val="00DF2624"/>
    <w:rsid w:val="00DF2772"/>
    <w:rsid w:val="00DF2961"/>
    <w:rsid w:val="00DF2D0C"/>
    <w:rsid w:val="00DF2E8E"/>
    <w:rsid w:val="00DF35AF"/>
    <w:rsid w:val="00DF3A93"/>
    <w:rsid w:val="00DF3F43"/>
    <w:rsid w:val="00DF487F"/>
    <w:rsid w:val="00DF518A"/>
    <w:rsid w:val="00DF5206"/>
    <w:rsid w:val="00DF58E6"/>
    <w:rsid w:val="00DF5975"/>
    <w:rsid w:val="00DF5A99"/>
    <w:rsid w:val="00DF652C"/>
    <w:rsid w:val="00DF6ACD"/>
    <w:rsid w:val="00DF6BE5"/>
    <w:rsid w:val="00DF7342"/>
    <w:rsid w:val="00DF734D"/>
    <w:rsid w:val="00DF76A8"/>
    <w:rsid w:val="00E008DF"/>
    <w:rsid w:val="00E00BAB"/>
    <w:rsid w:val="00E00D76"/>
    <w:rsid w:val="00E010E4"/>
    <w:rsid w:val="00E01572"/>
    <w:rsid w:val="00E01841"/>
    <w:rsid w:val="00E02042"/>
    <w:rsid w:val="00E0210A"/>
    <w:rsid w:val="00E024D1"/>
    <w:rsid w:val="00E02852"/>
    <w:rsid w:val="00E02993"/>
    <w:rsid w:val="00E02B47"/>
    <w:rsid w:val="00E02E25"/>
    <w:rsid w:val="00E02FF7"/>
    <w:rsid w:val="00E033B6"/>
    <w:rsid w:val="00E03B70"/>
    <w:rsid w:val="00E047FE"/>
    <w:rsid w:val="00E04984"/>
    <w:rsid w:val="00E04C06"/>
    <w:rsid w:val="00E04C82"/>
    <w:rsid w:val="00E0555A"/>
    <w:rsid w:val="00E0571B"/>
    <w:rsid w:val="00E064ED"/>
    <w:rsid w:val="00E06713"/>
    <w:rsid w:val="00E06996"/>
    <w:rsid w:val="00E06E75"/>
    <w:rsid w:val="00E06E77"/>
    <w:rsid w:val="00E06F39"/>
    <w:rsid w:val="00E072AC"/>
    <w:rsid w:val="00E07AED"/>
    <w:rsid w:val="00E07B4A"/>
    <w:rsid w:val="00E1036F"/>
    <w:rsid w:val="00E10691"/>
    <w:rsid w:val="00E10726"/>
    <w:rsid w:val="00E108F6"/>
    <w:rsid w:val="00E10FFF"/>
    <w:rsid w:val="00E110A2"/>
    <w:rsid w:val="00E12898"/>
    <w:rsid w:val="00E12B56"/>
    <w:rsid w:val="00E12D96"/>
    <w:rsid w:val="00E1336D"/>
    <w:rsid w:val="00E1394A"/>
    <w:rsid w:val="00E13A75"/>
    <w:rsid w:val="00E13D0C"/>
    <w:rsid w:val="00E14562"/>
    <w:rsid w:val="00E14625"/>
    <w:rsid w:val="00E14737"/>
    <w:rsid w:val="00E14A75"/>
    <w:rsid w:val="00E14C82"/>
    <w:rsid w:val="00E14D75"/>
    <w:rsid w:val="00E14F72"/>
    <w:rsid w:val="00E14FE2"/>
    <w:rsid w:val="00E1505B"/>
    <w:rsid w:val="00E158D9"/>
    <w:rsid w:val="00E168D7"/>
    <w:rsid w:val="00E16D69"/>
    <w:rsid w:val="00E16E72"/>
    <w:rsid w:val="00E170C4"/>
    <w:rsid w:val="00E171FB"/>
    <w:rsid w:val="00E174E6"/>
    <w:rsid w:val="00E178C5"/>
    <w:rsid w:val="00E17A28"/>
    <w:rsid w:val="00E17CD5"/>
    <w:rsid w:val="00E203C3"/>
    <w:rsid w:val="00E20529"/>
    <w:rsid w:val="00E205E5"/>
    <w:rsid w:val="00E20E4A"/>
    <w:rsid w:val="00E20F97"/>
    <w:rsid w:val="00E21002"/>
    <w:rsid w:val="00E210EF"/>
    <w:rsid w:val="00E2141D"/>
    <w:rsid w:val="00E2248D"/>
    <w:rsid w:val="00E22621"/>
    <w:rsid w:val="00E23541"/>
    <w:rsid w:val="00E2383D"/>
    <w:rsid w:val="00E24946"/>
    <w:rsid w:val="00E24D09"/>
    <w:rsid w:val="00E2506C"/>
    <w:rsid w:val="00E25247"/>
    <w:rsid w:val="00E257A0"/>
    <w:rsid w:val="00E25D88"/>
    <w:rsid w:val="00E25E36"/>
    <w:rsid w:val="00E25F9C"/>
    <w:rsid w:val="00E26612"/>
    <w:rsid w:val="00E2699A"/>
    <w:rsid w:val="00E26BAA"/>
    <w:rsid w:val="00E27D0C"/>
    <w:rsid w:val="00E27D8A"/>
    <w:rsid w:val="00E302C6"/>
    <w:rsid w:val="00E314FA"/>
    <w:rsid w:val="00E31FB7"/>
    <w:rsid w:val="00E32168"/>
    <w:rsid w:val="00E32AAD"/>
    <w:rsid w:val="00E32DFA"/>
    <w:rsid w:val="00E333CD"/>
    <w:rsid w:val="00E33490"/>
    <w:rsid w:val="00E336A3"/>
    <w:rsid w:val="00E338D8"/>
    <w:rsid w:val="00E33A0F"/>
    <w:rsid w:val="00E34963"/>
    <w:rsid w:val="00E34F7D"/>
    <w:rsid w:val="00E35356"/>
    <w:rsid w:val="00E36546"/>
    <w:rsid w:val="00E36A4E"/>
    <w:rsid w:val="00E36A71"/>
    <w:rsid w:val="00E36D75"/>
    <w:rsid w:val="00E36EB5"/>
    <w:rsid w:val="00E3722D"/>
    <w:rsid w:val="00E37750"/>
    <w:rsid w:val="00E37871"/>
    <w:rsid w:val="00E37B51"/>
    <w:rsid w:val="00E40B64"/>
    <w:rsid w:val="00E4116C"/>
    <w:rsid w:val="00E41C68"/>
    <w:rsid w:val="00E424E2"/>
    <w:rsid w:val="00E42DB0"/>
    <w:rsid w:val="00E42EE5"/>
    <w:rsid w:val="00E42F3B"/>
    <w:rsid w:val="00E44814"/>
    <w:rsid w:val="00E448B4"/>
    <w:rsid w:val="00E44AFA"/>
    <w:rsid w:val="00E44BB7"/>
    <w:rsid w:val="00E452BD"/>
    <w:rsid w:val="00E45385"/>
    <w:rsid w:val="00E454C9"/>
    <w:rsid w:val="00E45851"/>
    <w:rsid w:val="00E46171"/>
    <w:rsid w:val="00E468E0"/>
    <w:rsid w:val="00E47B17"/>
    <w:rsid w:val="00E47C4D"/>
    <w:rsid w:val="00E505C0"/>
    <w:rsid w:val="00E50687"/>
    <w:rsid w:val="00E50CE4"/>
    <w:rsid w:val="00E5109A"/>
    <w:rsid w:val="00E51408"/>
    <w:rsid w:val="00E518B3"/>
    <w:rsid w:val="00E51914"/>
    <w:rsid w:val="00E51FE0"/>
    <w:rsid w:val="00E5279B"/>
    <w:rsid w:val="00E529D3"/>
    <w:rsid w:val="00E52DCA"/>
    <w:rsid w:val="00E537EA"/>
    <w:rsid w:val="00E5404E"/>
    <w:rsid w:val="00E544BA"/>
    <w:rsid w:val="00E547B6"/>
    <w:rsid w:val="00E54BDD"/>
    <w:rsid w:val="00E54D72"/>
    <w:rsid w:val="00E54E2C"/>
    <w:rsid w:val="00E54E5D"/>
    <w:rsid w:val="00E551FD"/>
    <w:rsid w:val="00E552D8"/>
    <w:rsid w:val="00E55608"/>
    <w:rsid w:val="00E5689C"/>
    <w:rsid w:val="00E569A7"/>
    <w:rsid w:val="00E56B5F"/>
    <w:rsid w:val="00E57AC3"/>
    <w:rsid w:val="00E60A03"/>
    <w:rsid w:val="00E60C49"/>
    <w:rsid w:val="00E60CD2"/>
    <w:rsid w:val="00E60E06"/>
    <w:rsid w:val="00E61179"/>
    <w:rsid w:val="00E61208"/>
    <w:rsid w:val="00E61349"/>
    <w:rsid w:val="00E61C12"/>
    <w:rsid w:val="00E623A0"/>
    <w:rsid w:val="00E6305D"/>
    <w:rsid w:val="00E63E03"/>
    <w:rsid w:val="00E641DF"/>
    <w:rsid w:val="00E643DF"/>
    <w:rsid w:val="00E647E9"/>
    <w:rsid w:val="00E648AF"/>
    <w:rsid w:val="00E64C51"/>
    <w:rsid w:val="00E64FE8"/>
    <w:rsid w:val="00E6552C"/>
    <w:rsid w:val="00E65D94"/>
    <w:rsid w:val="00E65F44"/>
    <w:rsid w:val="00E660C7"/>
    <w:rsid w:val="00E66276"/>
    <w:rsid w:val="00E66301"/>
    <w:rsid w:val="00E66433"/>
    <w:rsid w:val="00E66690"/>
    <w:rsid w:val="00E666BB"/>
    <w:rsid w:val="00E66733"/>
    <w:rsid w:val="00E66A17"/>
    <w:rsid w:val="00E66D3A"/>
    <w:rsid w:val="00E66F82"/>
    <w:rsid w:val="00E70D61"/>
    <w:rsid w:val="00E714AA"/>
    <w:rsid w:val="00E71AE9"/>
    <w:rsid w:val="00E71B70"/>
    <w:rsid w:val="00E72F06"/>
    <w:rsid w:val="00E72FC4"/>
    <w:rsid w:val="00E735E5"/>
    <w:rsid w:val="00E7365E"/>
    <w:rsid w:val="00E744E7"/>
    <w:rsid w:val="00E75AAE"/>
    <w:rsid w:val="00E75B63"/>
    <w:rsid w:val="00E765CC"/>
    <w:rsid w:val="00E76948"/>
    <w:rsid w:val="00E771F2"/>
    <w:rsid w:val="00E80009"/>
    <w:rsid w:val="00E805E6"/>
    <w:rsid w:val="00E807B6"/>
    <w:rsid w:val="00E80E7C"/>
    <w:rsid w:val="00E81009"/>
    <w:rsid w:val="00E81082"/>
    <w:rsid w:val="00E81141"/>
    <w:rsid w:val="00E81492"/>
    <w:rsid w:val="00E81A69"/>
    <w:rsid w:val="00E81EE9"/>
    <w:rsid w:val="00E81FE5"/>
    <w:rsid w:val="00E82483"/>
    <w:rsid w:val="00E82918"/>
    <w:rsid w:val="00E82992"/>
    <w:rsid w:val="00E82A5E"/>
    <w:rsid w:val="00E82E5F"/>
    <w:rsid w:val="00E83644"/>
    <w:rsid w:val="00E83674"/>
    <w:rsid w:val="00E8398C"/>
    <w:rsid w:val="00E842A2"/>
    <w:rsid w:val="00E852ED"/>
    <w:rsid w:val="00E85328"/>
    <w:rsid w:val="00E853AE"/>
    <w:rsid w:val="00E86030"/>
    <w:rsid w:val="00E8649F"/>
    <w:rsid w:val="00E86617"/>
    <w:rsid w:val="00E8678C"/>
    <w:rsid w:val="00E86FBE"/>
    <w:rsid w:val="00E870A3"/>
    <w:rsid w:val="00E873B9"/>
    <w:rsid w:val="00E87992"/>
    <w:rsid w:val="00E87E09"/>
    <w:rsid w:val="00E87FF3"/>
    <w:rsid w:val="00E90387"/>
    <w:rsid w:val="00E909D8"/>
    <w:rsid w:val="00E90C03"/>
    <w:rsid w:val="00E912ED"/>
    <w:rsid w:val="00E9296C"/>
    <w:rsid w:val="00E9313F"/>
    <w:rsid w:val="00E934F9"/>
    <w:rsid w:val="00E9366A"/>
    <w:rsid w:val="00E93F42"/>
    <w:rsid w:val="00E94A38"/>
    <w:rsid w:val="00E94EF6"/>
    <w:rsid w:val="00E95368"/>
    <w:rsid w:val="00E95584"/>
    <w:rsid w:val="00E95F3A"/>
    <w:rsid w:val="00E96305"/>
    <w:rsid w:val="00E9638C"/>
    <w:rsid w:val="00E96404"/>
    <w:rsid w:val="00E9657B"/>
    <w:rsid w:val="00E96CC8"/>
    <w:rsid w:val="00E97376"/>
    <w:rsid w:val="00E97459"/>
    <w:rsid w:val="00E97584"/>
    <w:rsid w:val="00E9761C"/>
    <w:rsid w:val="00E9776C"/>
    <w:rsid w:val="00E97EB6"/>
    <w:rsid w:val="00EA01B6"/>
    <w:rsid w:val="00EA0330"/>
    <w:rsid w:val="00EA096B"/>
    <w:rsid w:val="00EA0BC1"/>
    <w:rsid w:val="00EA0C2B"/>
    <w:rsid w:val="00EA1837"/>
    <w:rsid w:val="00EA1863"/>
    <w:rsid w:val="00EA1BAD"/>
    <w:rsid w:val="00EA1FA1"/>
    <w:rsid w:val="00EA2F4F"/>
    <w:rsid w:val="00EA31EB"/>
    <w:rsid w:val="00EA3A69"/>
    <w:rsid w:val="00EA4EDF"/>
    <w:rsid w:val="00EA5272"/>
    <w:rsid w:val="00EA5D43"/>
    <w:rsid w:val="00EA5E24"/>
    <w:rsid w:val="00EA5FC9"/>
    <w:rsid w:val="00EA6118"/>
    <w:rsid w:val="00EA6244"/>
    <w:rsid w:val="00EA6350"/>
    <w:rsid w:val="00EA75FE"/>
    <w:rsid w:val="00EA7A8F"/>
    <w:rsid w:val="00EA7D8C"/>
    <w:rsid w:val="00EB038D"/>
    <w:rsid w:val="00EB05F0"/>
    <w:rsid w:val="00EB0791"/>
    <w:rsid w:val="00EB0CA3"/>
    <w:rsid w:val="00EB0E25"/>
    <w:rsid w:val="00EB16F7"/>
    <w:rsid w:val="00EB184F"/>
    <w:rsid w:val="00EB1F5C"/>
    <w:rsid w:val="00EB233D"/>
    <w:rsid w:val="00EB2939"/>
    <w:rsid w:val="00EB2AE6"/>
    <w:rsid w:val="00EB2B1C"/>
    <w:rsid w:val="00EB2BB9"/>
    <w:rsid w:val="00EB32B8"/>
    <w:rsid w:val="00EB39ED"/>
    <w:rsid w:val="00EB3D16"/>
    <w:rsid w:val="00EB4A19"/>
    <w:rsid w:val="00EB4DC8"/>
    <w:rsid w:val="00EB5037"/>
    <w:rsid w:val="00EB50EE"/>
    <w:rsid w:val="00EB5570"/>
    <w:rsid w:val="00EB58B3"/>
    <w:rsid w:val="00EB60AF"/>
    <w:rsid w:val="00EB62E2"/>
    <w:rsid w:val="00EB6D61"/>
    <w:rsid w:val="00EB7434"/>
    <w:rsid w:val="00EB76AC"/>
    <w:rsid w:val="00EB7A45"/>
    <w:rsid w:val="00EB7B85"/>
    <w:rsid w:val="00EC000C"/>
    <w:rsid w:val="00EC01CE"/>
    <w:rsid w:val="00EC0BDC"/>
    <w:rsid w:val="00EC0F69"/>
    <w:rsid w:val="00EC1FB5"/>
    <w:rsid w:val="00EC2113"/>
    <w:rsid w:val="00EC21F5"/>
    <w:rsid w:val="00EC2E21"/>
    <w:rsid w:val="00EC2EA8"/>
    <w:rsid w:val="00EC3454"/>
    <w:rsid w:val="00EC364F"/>
    <w:rsid w:val="00EC3AB7"/>
    <w:rsid w:val="00EC3CE6"/>
    <w:rsid w:val="00EC3F22"/>
    <w:rsid w:val="00EC4118"/>
    <w:rsid w:val="00EC41D8"/>
    <w:rsid w:val="00EC42C5"/>
    <w:rsid w:val="00EC44DC"/>
    <w:rsid w:val="00EC5934"/>
    <w:rsid w:val="00EC5969"/>
    <w:rsid w:val="00EC5E0D"/>
    <w:rsid w:val="00EC64DF"/>
    <w:rsid w:val="00EC6D79"/>
    <w:rsid w:val="00EC7AA4"/>
    <w:rsid w:val="00EC7AB4"/>
    <w:rsid w:val="00EC7CED"/>
    <w:rsid w:val="00EC7E1B"/>
    <w:rsid w:val="00ED001C"/>
    <w:rsid w:val="00ED0048"/>
    <w:rsid w:val="00ED01BF"/>
    <w:rsid w:val="00ED0700"/>
    <w:rsid w:val="00ED0901"/>
    <w:rsid w:val="00ED0D90"/>
    <w:rsid w:val="00ED0F8F"/>
    <w:rsid w:val="00ED14E5"/>
    <w:rsid w:val="00ED175F"/>
    <w:rsid w:val="00ED1CF2"/>
    <w:rsid w:val="00ED1F1C"/>
    <w:rsid w:val="00ED20A4"/>
    <w:rsid w:val="00ED2439"/>
    <w:rsid w:val="00ED28A7"/>
    <w:rsid w:val="00ED2B92"/>
    <w:rsid w:val="00ED2BAF"/>
    <w:rsid w:val="00ED3166"/>
    <w:rsid w:val="00ED345B"/>
    <w:rsid w:val="00ED351E"/>
    <w:rsid w:val="00ED36B6"/>
    <w:rsid w:val="00ED3DF8"/>
    <w:rsid w:val="00ED4EBE"/>
    <w:rsid w:val="00ED522C"/>
    <w:rsid w:val="00ED5348"/>
    <w:rsid w:val="00ED579D"/>
    <w:rsid w:val="00ED5959"/>
    <w:rsid w:val="00ED5DCA"/>
    <w:rsid w:val="00ED6B11"/>
    <w:rsid w:val="00ED74BF"/>
    <w:rsid w:val="00EE00A8"/>
    <w:rsid w:val="00EE0808"/>
    <w:rsid w:val="00EE08A3"/>
    <w:rsid w:val="00EE0AAC"/>
    <w:rsid w:val="00EE13E8"/>
    <w:rsid w:val="00EE1519"/>
    <w:rsid w:val="00EE1B74"/>
    <w:rsid w:val="00EE1ECB"/>
    <w:rsid w:val="00EE26E8"/>
    <w:rsid w:val="00EE297F"/>
    <w:rsid w:val="00EE3E3C"/>
    <w:rsid w:val="00EE4819"/>
    <w:rsid w:val="00EE48E5"/>
    <w:rsid w:val="00EE4D68"/>
    <w:rsid w:val="00EE4E14"/>
    <w:rsid w:val="00EE5619"/>
    <w:rsid w:val="00EE5B1B"/>
    <w:rsid w:val="00EE5B94"/>
    <w:rsid w:val="00EE5D34"/>
    <w:rsid w:val="00EE619F"/>
    <w:rsid w:val="00EE628D"/>
    <w:rsid w:val="00EE6670"/>
    <w:rsid w:val="00EE6CE3"/>
    <w:rsid w:val="00EE78AF"/>
    <w:rsid w:val="00EE7A91"/>
    <w:rsid w:val="00EE7C87"/>
    <w:rsid w:val="00EE7F03"/>
    <w:rsid w:val="00EF0494"/>
    <w:rsid w:val="00EF06F6"/>
    <w:rsid w:val="00EF0AE3"/>
    <w:rsid w:val="00EF112D"/>
    <w:rsid w:val="00EF11A5"/>
    <w:rsid w:val="00EF11C5"/>
    <w:rsid w:val="00EF12D4"/>
    <w:rsid w:val="00EF1387"/>
    <w:rsid w:val="00EF14E2"/>
    <w:rsid w:val="00EF189F"/>
    <w:rsid w:val="00EF194B"/>
    <w:rsid w:val="00EF1A9B"/>
    <w:rsid w:val="00EF1E9B"/>
    <w:rsid w:val="00EF23EF"/>
    <w:rsid w:val="00EF2684"/>
    <w:rsid w:val="00EF2D8B"/>
    <w:rsid w:val="00EF30FE"/>
    <w:rsid w:val="00EF32CB"/>
    <w:rsid w:val="00EF38E0"/>
    <w:rsid w:val="00EF406F"/>
    <w:rsid w:val="00EF412D"/>
    <w:rsid w:val="00EF4369"/>
    <w:rsid w:val="00EF45F6"/>
    <w:rsid w:val="00EF4E99"/>
    <w:rsid w:val="00EF55A2"/>
    <w:rsid w:val="00EF5AF6"/>
    <w:rsid w:val="00EF6043"/>
    <w:rsid w:val="00EF6523"/>
    <w:rsid w:val="00EF6552"/>
    <w:rsid w:val="00EF6C80"/>
    <w:rsid w:val="00EF70B9"/>
    <w:rsid w:val="00EF7160"/>
    <w:rsid w:val="00EF762A"/>
    <w:rsid w:val="00EF7663"/>
    <w:rsid w:val="00EF789D"/>
    <w:rsid w:val="00F001BA"/>
    <w:rsid w:val="00F00AAE"/>
    <w:rsid w:val="00F00CC1"/>
    <w:rsid w:val="00F00DC0"/>
    <w:rsid w:val="00F010FC"/>
    <w:rsid w:val="00F01458"/>
    <w:rsid w:val="00F018DB"/>
    <w:rsid w:val="00F01AD0"/>
    <w:rsid w:val="00F01FD6"/>
    <w:rsid w:val="00F0219B"/>
    <w:rsid w:val="00F02AAE"/>
    <w:rsid w:val="00F02E94"/>
    <w:rsid w:val="00F039B6"/>
    <w:rsid w:val="00F0484C"/>
    <w:rsid w:val="00F0532C"/>
    <w:rsid w:val="00F05537"/>
    <w:rsid w:val="00F05538"/>
    <w:rsid w:val="00F06263"/>
    <w:rsid w:val="00F0635B"/>
    <w:rsid w:val="00F07092"/>
    <w:rsid w:val="00F07A9F"/>
    <w:rsid w:val="00F07B5E"/>
    <w:rsid w:val="00F07C69"/>
    <w:rsid w:val="00F10876"/>
    <w:rsid w:val="00F10AFB"/>
    <w:rsid w:val="00F10B46"/>
    <w:rsid w:val="00F113B4"/>
    <w:rsid w:val="00F11E7F"/>
    <w:rsid w:val="00F12065"/>
    <w:rsid w:val="00F1245F"/>
    <w:rsid w:val="00F12594"/>
    <w:rsid w:val="00F12680"/>
    <w:rsid w:val="00F12A05"/>
    <w:rsid w:val="00F12EF0"/>
    <w:rsid w:val="00F131EA"/>
    <w:rsid w:val="00F132FE"/>
    <w:rsid w:val="00F1371F"/>
    <w:rsid w:val="00F13F99"/>
    <w:rsid w:val="00F1426E"/>
    <w:rsid w:val="00F14970"/>
    <w:rsid w:val="00F15514"/>
    <w:rsid w:val="00F15534"/>
    <w:rsid w:val="00F15623"/>
    <w:rsid w:val="00F15FE4"/>
    <w:rsid w:val="00F16ACA"/>
    <w:rsid w:val="00F171CA"/>
    <w:rsid w:val="00F17B59"/>
    <w:rsid w:val="00F17F20"/>
    <w:rsid w:val="00F17FE8"/>
    <w:rsid w:val="00F2012B"/>
    <w:rsid w:val="00F20A39"/>
    <w:rsid w:val="00F20D36"/>
    <w:rsid w:val="00F20DB8"/>
    <w:rsid w:val="00F2122F"/>
    <w:rsid w:val="00F21582"/>
    <w:rsid w:val="00F21778"/>
    <w:rsid w:val="00F21AAF"/>
    <w:rsid w:val="00F21EC0"/>
    <w:rsid w:val="00F2263D"/>
    <w:rsid w:val="00F22BF9"/>
    <w:rsid w:val="00F22E8A"/>
    <w:rsid w:val="00F22FBC"/>
    <w:rsid w:val="00F23957"/>
    <w:rsid w:val="00F23AC5"/>
    <w:rsid w:val="00F23B9B"/>
    <w:rsid w:val="00F23CC9"/>
    <w:rsid w:val="00F23EAD"/>
    <w:rsid w:val="00F23EFA"/>
    <w:rsid w:val="00F241EA"/>
    <w:rsid w:val="00F2450F"/>
    <w:rsid w:val="00F24826"/>
    <w:rsid w:val="00F249AF"/>
    <w:rsid w:val="00F24E85"/>
    <w:rsid w:val="00F2512A"/>
    <w:rsid w:val="00F25385"/>
    <w:rsid w:val="00F254DE"/>
    <w:rsid w:val="00F25C96"/>
    <w:rsid w:val="00F27ABB"/>
    <w:rsid w:val="00F3042B"/>
    <w:rsid w:val="00F31F99"/>
    <w:rsid w:val="00F323DA"/>
    <w:rsid w:val="00F32A64"/>
    <w:rsid w:val="00F32B82"/>
    <w:rsid w:val="00F32E40"/>
    <w:rsid w:val="00F33844"/>
    <w:rsid w:val="00F33941"/>
    <w:rsid w:val="00F33AAF"/>
    <w:rsid w:val="00F33C92"/>
    <w:rsid w:val="00F33DB0"/>
    <w:rsid w:val="00F33DDD"/>
    <w:rsid w:val="00F34C80"/>
    <w:rsid w:val="00F34F51"/>
    <w:rsid w:val="00F350CC"/>
    <w:rsid w:val="00F35640"/>
    <w:rsid w:val="00F35B87"/>
    <w:rsid w:val="00F363B6"/>
    <w:rsid w:val="00F36543"/>
    <w:rsid w:val="00F36832"/>
    <w:rsid w:val="00F3692C"/>
    <w:rsid w:val="00F36C2B"/>
    <w:rsid w:val="00F3774C"/>
    <w:rsid w:val="00F37AAF"/>
    <w:rsid w:val="00F37C27"/>
    <w:rsid w:val="00F40F89"/>
    <w:rsid w:val="00F41291"/>
    <w:rsid w:val="00F414E4"/>
    <w:rsid w:val="00F4156D"/>
    <w:rsid w:val="00F416CE"/>
    <w:rsid w:val="00F41CD5"/>
    <w:rsid w:val="00F41DAF"/>
    <w:rsid w:val="00F424EC"/>
    <w:rsid w:val="00F42F7D"/>
    <w:rsid w:val="00F42FE9"/>
    <w:rsid w:val="00F42FF2"/>
    <w:rsid w:val="00F431FE"/>
    <w:rsid w:val="00F44BF3"/>
    <w:rsid w:val="00F45EC6"/>
    <w:rsid w:val="00F46589"/>
    <w:rsid w:val="00F4696A"/>
    <w:rsid w:val="00F46A69"/>
    <w:rsid w:val="00F46AC6"/>
    <w:rsid w:val="00F46BD9"/>
    <w:rsid w:val="00F46F98"/>
    <w:rsid w:val="00F46FF2"/>
    <w:rsid w:val="00F47147"/>
    <w:rsid w:val="00F50442"/>
    <w:rsid w:val="00F50481"/>
    <w:rsid w:val="00F50CFF"/>
    <w:rsid w:val="00F51231"/>
    <w:rsid w:val="00F52553"/>
    <w:rsid w:val="00F52C35"/>
    <w:rsid w:val="00F52D56"/>
    <w:rsid w:val="00F52F64"/>
    <w:rsid w:val="00F52F65"/>
    <w:rsid w:val="00F53338"/>
    <w:rsid w:val="00F53789"/>
    <w:rsid w:val="00F54BB2"/>
    <w:rsid w:val="00F54E8F"/>
    <w:rsid w:val="00F5599E"/>
    <w:rsid w:val="00F55D68"/>
    <w:rsid w:val="00F56409"/>
    <w:rsid w:val="00F565FB"/>
    <w:rsid w:val="00F568D0"/>
    <w:rsid w:val="00F56CC2"/>
    <w:rsid w:val="00F56CE6"/>
    <w:rsid w:val="00F56F30"/>
    <w:rsid w:val="00F56F5C"/>
    <w:rsid w:val="00F5717A"/>
    <w:rsid w:val="00F5759C"/>
    <w:rsid w:val="00F5791F"/>
    <w:rsid w:val="00F579BB"/>
    <w:rsid w:val="00F57D88"/>
    <w:rsid w:val="00F57F34"/>
    <w:rsid w:val="00F60541"/>
    <w:rsid w:val="00F61023"/>
    <w:rsid w:val="00F61316"/>
    <w:rsid w:val="00F61441"/>
    <w:rsid w:val="00F616EC"/>
    <w:rsid w:val="00F617AE"/>
    <w:rsid w:val="00F61820"/>
    <w:rsid w:val="00F62083"/>
    <w:rsid w:val="00F62102"/>
    <w:rsid w:val="00F625AC"/>
    <w:rsid w:val="00F6298C"/>
    <w:rsid w:val="00F62E98"/>
    <w:rsid w:val="00F62EAC"/>
    <w:rsid w:val="00F62FED"/>
    <w:rsid w:val="00F63A26"/>
    <w:rsid w:val="00F641E1"/>
    <w:rsid w:val="00F643D1"/>
    <w:rsid w:val="00F647BA"/>
    <w:rsid w:val="00F6482D"/>
    <w:rsid w:val="00F64989"/>
    <w:rsid w:val="00F6532F"/>
    <w:rsid w:val="00F65868"/>
    <w:rsid w:val="00F65FB8"/>
    <w:rsid w:val="00F66297"/>
    <w:rsid w:val="00F666A4"/>
    <w:rsid w:val="00F66CC8"/>
    <w:rsid w:val="00F6740D"/>
    <w:rsid w:val="00F700AF"/>
    <w:rsid w:val="00F7021E"/>
    <w:rsid w:val="00F706CD"/>
    <w:rsid w:val="00F71021"/>
    <w:rsid w:val="00F7122D"/>
    <w:rsid w:val="00F71330"/>
    <w:rsid w:val="00F71402"/>
    <w:rsid w:val="00F716C0"/>
    <w:rsid w:val="00F718A5"/>
    <w:rsid w:val="00F71A70"/>
    <w:rsid w:val="00F71C2C"/>
    <w:rsid w:val="00F736A0"/>
    <w:rsid w:val="00F73B1F"/>
    <w:rsid w:val="00F74773"/>
    <w:rsid w:val="00F74880"/>
    <w:rsid w:val="00F748AA"/>
    <w:rsid w:val="00F74E56"/>
    <w:rsid w:val="00F74F71"/>
    <w:rsid w:val="00F75B46"/>
    <w:rsid w:val="00F76226"/>
    <w:rsid w:val="00F762CF"/>
    <w:rsid w:val="00F7647D"/>
    <w:rsid w:val="00F7658C"/>
    <w:rsid w:val="00F76BC5"/>
    <w:rsid w:val="00F76C30"/>
    <w:rsid w:val="00F76C9A"/>
    <w:rsid w:val="00F77127"/>
    <w:rsid w:val="00F772D1"/>
    <w:rsid w:val="00F774DB"/>
    <w:rsid w:val="00F77997"/>
    <w:rsid w:val="00F8019A"/>
    <w:rsid w:val="00F8032B"/>
    <w:rsid w:val="00F80C76"/>
    <w:rsid w:val="00F81313"/>
    <w:rsid w:val="00F81AB5"/>
    <w:rsid w:val="00F825CE"/>
    <w:rsid w:val="00F827DA"/>
    <w:rsid w:val="00F8299D"/>
    <w:rsid w:val="00F83034"/>
    <w:rsid w:val="00F83056"/>
    <w:rsid w:val="00F83362"/>
    <w:rsid w:val="00F83AA9"/>
    <w:rsid w:val="00F8487A"/>
    <w:rsid w:val="00F84A67"/>
    <w:rsid w:val="00F84B07"/>
    <w:rsid w:val="00F84BC1"/>
    <w:rsid w:val="00F84D13"/>
    <w:rsid w:val="00F84ECB"/>
    <w:rsid w:val="00F85573"/>
    <w:rsid w:val="00F855EB"/>
    <w:rsid w:val="00F85839"/>
    <w:rsid w:val="00F85990"/>
    <w:rsid w:val="00F85A1E"/>
    <w:rsid w:val="00F86BB2"/>
    <w:rsid w:val="00F87373"/>
    <w:rsid w:val="00F874A0"/>
    <w:rsid w:val="00F87EBE"/>
    <w:rsid w:val="00F902C0"/>
    <w:rsid w:val="00F905F8"/>
    <w:rsid w:val="00F90B0D"/>
    <w:rsid w:val="00F90DCB"/>
    <w:rsid w:val="00F90EFF"/>
    <w:rsid w:val="00F91405"/>
    <w:rsid w:val="00F91503"/>
    <w:rsid w:val="00F91932"/>
    <w:rsid w:val="00F91998"/>
    <w:rsid w:val="00F91D38"/>
    <w:rsid w:val="00F91E2A"/>
    <w:rsid w:val="00F929F7"/>
    <w:rsid w:val="00F92B97"/>
    <w:rsid w:val="00F9329F"/>
    <w:rsid w:val="00F933F8"/>
    <w:rsid w:val="00F935F7"/>
    <w:rsid w:val="00F93632"/>
    <w:rsid w:val="00F939A9"/>
    <w:rsid w:val="00F942E3"/>
    <w:rsid w:val="00F94442"/>
    <w:rsid w:val="00F94C4D"/>
    <w:rsid w:val="00F94E36"/>
    <w:rsid w:val="00F955B5"/>
    <w:rsid w:val="00F95735"/>
    <w:rsid w:val="00F95CC9"/>
    <w:rsid w:val="00F95DF0"/>
    <w:rsid w:val="00F9633C"/>
    <w:rsid w:val="00F96439"/>
    <w:rsid w:val="00F9655A"/>
    <w:rsid w:val="00F97340"/>
    <w:rsid w:val="00F9754F"/>
    <w:rsid w:val="00F97ACD"/>
    <w:rsid w:val="00F97CBE"/>
    <w:rsid w:val="00FA0CB6"/>
    <w:rsid w:val="00FA11FA"/>
    <w:rsid w:val="00FA1D24"/>
    <w:rsid w:val="00FA2175"/>
    <w:rsid w:val="00FA226A"/>
    <w:rsid w:val="00FA2ED3"/>
    <w:rsid w:val="00FA2FF0"/>
    <w:rsid w:val="00FA32A9"/>
    <w:rsid w:val="00FA36B7"/>
    <w:rsid w:val="00FA3844"/>
    <w:rsid w:val="00FA3E02"/>
    <w:rsid w:val="00FA436C"/>
    <w:rsid w:val="00FA5151"/>
    <w:rsid w:val="00FA55F9"/>
    <w:rsid w:val="00FA593C"/>
    <w:rsid w:val="00FA5C01"/>
    <w:rsid w:val="00FA5E6A"/>
    <w:rsid w:val="00FA5FD3"/>
    <w:rsid w:val="00FA6CBD"/>
    <w:rsid w:val="00FA78D1"/>
    <w:rsid w:val="00FA7DB7"/>
    <w:rsid w:val="00FA7E44"/>
    <w:rsid w:val="00FA7FFD"/>
    <w:rsid w:val="00FB0771"/>
    <w:rsid w:val="00FB0A5F"/>
    <w:rsid w:val="00FB111E"/>
    <w:rsid w:val="00FB12A3"/>
    <w:rsid w:val="00FB182A"/>
    <w:rsid w:val="00FB1BBC"/>
    <w:rsid w:val="00FB1F9D"/>
    <w:rsid w:val="00FB208D"/>
    <w:rsid w:val="00FB2368"/>
    <w:rsid w:val="00FB2C2F"/>
    <w:rsid w:val="00FB3039"/>
    <w:rsid w:val="00FB3D0E"/>
    <w:rsid w:val="00FB3D24"/>
    <w:rsid w:val="00FB413C"/>
    <w:rsid w:val="00FB4158"/>
    <w:rsid w:val="00FB43F0"/>
    <w:rsid w:val="00FB490D"/>
    <w:rsid w:val="00FB4AE9"/>
    <w:rsid w:val="00FB4D9A"/>
    <w:rsid w:val="00FB4E61"/>
    <w:rsid w:val="00FB50B8"/>
    <w:rsid w:val="00FB50C0"/>
    <w:rsid w:val="00FB574A"/>
    <w:rsid w:val="00FB58E2"/>
    <w:rsid w:val="00FB5F62"/>
    <w:rsid w:val="00FB627B"/>
    <w:rsid w:val="00FB68C4"/>
    <w:rsid w:val="00FB6E78"/>
    <w:rsid w:val="00FB74BA"/>
    <w:rsid w:val="00FB75AD"/>
    <w:rsid w:val="00FB7741"/>
    <w:rsid w:val="00FB7893"/>
    <w:rsid w:val="00FB795B"/>
    <w:rsid w:val="00FB7E52"/>
    <w:rsid w:val="00FB7E82"/>
    <w:rsid w:val="00FB7EF5"/>
    <w:rsid w:val="00FC00B9"/>
    <w:rsid w:val="00FC00F8"/>
    <w:rsid w:val="00FC0198"/>
    <w:rsid w:val="00FC09A4"/>
    <w:rsid w:val="00FC14B5"/>
    <w:rsid w:val="00FC2580"/>
    <w:rsid w:val="00FC2BC3"/>
    <w:rsid w:val="00FC2FAD"/>
    <w:rsid w:val="00FC3304"/>
    <w:rsid w:val="00FC36ED"/>
    <w:rsid w:val="00FC412C"/>
    <w:rsid w:val="00FC4723"/>
    <w:rsid w:val="00FC4B4D"/>
    <w:rsid w:val="00FC4CD8"/>
    <w:rsid w:val="00FC4D44"/>
    <w:rsid w:val="00FC5235"/>
    <w:rsid w:val="00FC56B3"/>
    <w:rsid w:val="00FC69C8"/>
    <w:rsid w:val="00FC6AB3"/>
    <w:rsid w:val="00FC6F8A"/>
    <w:rsid w:val="00FC703C"/>
    <w:rsid w:val="00FC711A"/>
    <w:rsid w:val="00FC7191"/>
    <w:rsid w:val="00FC7D85"/>
    <w:rsid w:val="00FC7DD3"/>
    <w:rsid w:val="00FC7EA9"/>
    <w:rsid w:val="00FD0171"/>
    <w:rsid w:val="00FD01A1"/>
    <w:rsid w:val="00FD0537"/>
    <w:rsid w:val="00FD0827"/>
    <w:rsid w:val="00FD0F54"/>
    <w:rsid w:val="00FD1491"/>
    <w:rsid w:val="00FD1B9D"/>
    <w:rsid w:val="00FD1E60"/>
    <w:rsid w:val="00FD2515"/>
    <w:rsid w:val="00FD25A1"/>
    <w:rsid w:val="00FD2674"/>
    <w:rsid w:val="00FD2800"/>
    <w:rsid w:val="00FD2980"/>
    <w:rsid w:val="00FD2C05"/>
    <w:rsid w:val="00FD3057"/>
    <w:rsid w:val="00FD32B9"/>
    <w:rsid w:val="00FD3B1F"/>
    <w:rsid w:val="00FD403C"/>
    <w:rsid w:val="00FD46DC"/>
    <w:rsid w:val="00FD4AB0"/>
    <w:rsid w:val="00FD4ADD"/>
    <w:rsid w:val="00FD4C88"/>
    <w:rsid w:val="00FD5718"/>
    <w:rsid w:val="00FD5A98"/>
    <w:rsid w:val="00FD5F31"/>
    <w:rsid w:val="00FD5F5D"/>
    <w:rsid w:val="00FD62C5"/>
    <w:rsid w:val="00FD6C27"/>
    <w:rsid w:val="00FD7204"/>
    <w:rsid w:val="00FD7952"/>
    <w:rsid w:val="00FD7BB7"/>
    <w:rsid w:val="00FD7DFA"/>
    <w:rsid w:val="00FE064A"/>
    <w:rsid w:val="00FE0851"/>
    <w:rsid w:val="00FE0D4A"/>
    <w:rsid w:val="00FE1228"/>
    <w:rsid w:val="00FE12A0"/>
    <w:rsid w:val="00FE12B3"/>
    <w:rsid w:val="00FE1845"/>
    <w:rsid w:val="00FE1A8E"/>
    <w:rsid w:val="00FE1EF9"/>
    <w:rsid w:val="00FE2166"/>
    <w:rsid w:val="00FE25EB"/>
    <w:rsid w:val="00FE263C"/>
    <w:rsid w:val="00FE288E"/>
    <w:rsid w:val="00FE29A9"/>
    <w:rsid w:val="00FE2C42"/>
    <w:rsid w:val="00FE334D"/>
    <w:rsid w:val="00FE3FBC"/>
    <w:rsid w:val="00FE409D"/>
    <w:rsid w:val="00FE40C9"/>
    <w:rsid w:val="00FE499A"/>
    <w:rsid w:val="00FE49CF"/>
    <w:rsid w:val="00FE4AD0"/>
    <w:rsid w:val="00FE4DEC"/>
    <w:rsid w:val="00FE5014"/>
    <w:rsid w:val="00FE5266"/>
    <w:rsid w:val="00FE5F90"/>
    <w:rsid w:val="00FE5FC9"/>
    <w:rsid w:val="00FE75DD"/>
    <w:rsid w:val="00FE7BD1"/>
    <w:rsid w:val="00FE7C82"/>
    <w:rsid w:val="00FE7D51"/>
    <w:rsid w:val="00FE7F48"/>
    <w:rsid w:val="00FF036B"/>
    <w:rsid w:val="00FF04A7"/>
    <w:rsid w:val="00FF064D"/>
    <w:rsid w:val="00FF09B9"/>
    <w:rsid w:val="00FF0B30"/>
    <w:rsid w:val="00FF103A"/>
    <w:rsid w:val="00FF14C8"/>
    <w:rsid w:val="00FF19D8"/>
    <w:rsid w:val="00FF1AA3"/>
    <w:rsid w:val="00FF1B33"/>
    <w:rsid w:val="00FF23CE"/>
    <w:rsid w:val="00FF2C5D"/>
    <w:rsid w:val="00FF301F"/>
    <w:rsid w:val="00FF32AD"/>
    <w:rsid w:val="00FF35DD"/>
    <w:rsid w:val="00FF369E"/>
    <w:rsid w:val="00FF37E7"/>
    <w:rsid w:val="00FF3A41"/>
    <w:rsid w:val="00FF4435"/>
    <w:rsid w:val="00FF4ED2"/>
    <w:rsid w:val="00FF4F3D"/>
    <w:rsid w:val="00FF51F0"/>
    <w:rsid w:val="00FF5570"/>
    <w:rsid w:val="00FF5A84"/>
    <w:rsid w:val="00FF5F1B"/>
    <w:rsid w:val="00FF614E"/>
    <w:rsid w:val="00FF69EE"/>
    <w:rsid w:val="00FF6AD3"/>
    <w:rsid w:val="00FF6BC0"/>
    <w:rsid w:val="00FF70E9"/>
    <w:rsid w:val="00FF79D9"/>
    <w:rsid w:val="00FF7A3E"/>
    <w:rsid w:val="00FF7B5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002046"/>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002046"/>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002046"/>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00204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204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204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204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204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204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file:////Users/joose/Documents/quiet-paths-msc/figures/maps/results/60dB_len_mean.png" TargetMode="External"/><Relationship Id="rId21" Type="http://schemas.openxmlformats.org/officeDocument/2006/relationships/image" Target="media/image13.png"/><Relationship Id="rId34" Type="http://schemas.microsoft.com/office/2011/relationships/commentsExtended" Target="commentsExtended.xml"/><Relationship Id="rId42" Type="http://schemas.openxmlformats.org/officeDocument/2006/relationships/image" Target="file:////Users/joose/Documents/quiet-paths-msc/src/plots/quiet_path_plots/layout_p700_1300.png" TargetMode="External"/><Relationship Id="rId47" Type="http://schemas.openxmlformats.org/officeDocument/2006/relationships/image" Target="media/image30.png"/><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file:////Users/joose/Documents/quiet-paths-msc/figures/maps/results/len_mean.png" TargetMode="External"/><Relationship Id="rId40" Type="http://schemas.openxmlformats.org/officeDocument/2006/relationships/image" Target="file:////Users/joose/Documents/quiet-paths-msc/figures/maps/results/70dB_len_mean.png" TargetMode="External"/><Relationship Id="rId45" Type="http://schemas.openxmlformats.org/officeDocument/2006/relationships/image" Target="media/image28.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27.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6/09/relationships/commentsIds" Target="commentsIds.xml"/><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omments" Target="comments.xml"/><Relationship Id="rId38" Type="http://schemas.openxmlformats.org/officeDocument/2006/relationships/image" Target="file:////Users/joose/Documents/quiet-paths-msc/figures/maps/results/mean-dB_mean.png" TargetMode="External"/><Relationship Id="rId46" Type="http://schemas.openxmlformats.org/officeDocument/2006/relationships/image" Target="media/image29.png"/><Relationship Id="rId20" Type="http://schemas.openxmlformats.org/officeDocument/2006/relationships/image" Target="media/image12.png"/><Relationship Id="rId41" Type="http://schemas.openxmlformats.org/officeDocument/2006/relationships/image" Target="file:////Users/joose/Documents/quiet-paths-msc/src/plots/quiet_path_plots/layout_p300_600.p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5.png"/><Relationship Id="rId4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3E4C3-877E-C241-A238-76EE4412E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7</TotalTime>
  <Pages>83</Pages>
  <Words>37094</Words>
  <Characters>211441</Characters>
  <Application>Microsoft Office Word</Application>
  <DocSecurity>0</DocSecurity>
  <Lines>1762</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7891</cp:revision>
  <cp:lastPrinted>2019-05-16T09:31:00Z</cp:lastPrinted>
  <dcterms:created xsi:type="dcterms:W3CDTF">2019-05-16T09:31:00Z</dcterms:created>
  <dcterms:modified xsi:type="dcterms:W3CDTF">2020-02-28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J2t0PzV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